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4EBD" w:rsidRDefault="003A1E8A" w:rsidP="00506A2F">
      <w:pPr>
        <w:ind w:left="0"/>
        <w:rPr>
          <w:rFonts w:ascii="Trebuchet MS" w:hAnsi="Trebuchet MS"/>
          <w:b/>
          <w:sz w:val="32"/>
          <w:szCs w:val="32"/>
        </w:rPr>
      </w:pPr>
      <w:r>
        <w:rPr>
          <w:rFonts w:ascii="Trebuchet MS" w:hAnsi="Trebuchet MS"/>
          <w:b/>
          <w:sz w:val="32"/>
          <w:szCs w:val="32"/>
        </w:rPr>
        <w:t>Solent University</w:t>
      </w:r>
    </w:p>
    <w:p w:rsidR="003A1E8A" w:rsidRDefault="0049783C" w:rsidP="00506A2F">
      <w:pPr>
        <w:ind w:left="0"/>
        <w:rPr>
          <w:rFonts w:ascii="Trebuchet MS" w:hAnsi="Trebuchet MS"/>
          <w:b/>
          <w:sz w:val="32"/>
          <w:szCs w:val="32"/>
        </w:rPr>
      </w:pPr>
      <w:r>
        <w:rPr>
          <w:rFonts w:ascii="Trebuchet MS" w:hAnsi="Trebuchet MS"/>
          <w:b/>
          <w:sz w:val="32"/>
          <w:szCs w:val="32"/>
        </w:rPr>
        <w:t>SCHOOL OF MEDIA</w:t>
      </w:r>
      <w:r w:rsidR="003A1E8A">
        <w:rPr>
          <w:rFonts w:ascii="Trebuchet MS" w:hAnsi="Trebuchet MS"/>
          <w:b/>
          <w:sz w:val="32"/>
          <w:szCs w:val="32"/>
        </w:rPr>
        <w:t xml:space="preserve"> ARTS AND TECHNOLOGY</w:t>
      </w: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49783C" w:rsidRDefault="0049783C" w:rsidP="00506A2F">
      <w:pPr>
        <w:ind w:left="0"/>
        <w:rPr>
          <w:rFonts w:ascii="Trebuchet MS" w:hAnsi="Trebuchet MS"/>
          <w:b/>
          <w:sz w:val="32"/>
          <w:szCs w:val="32"/>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DA1025" w:rsidRDefault="00DA1025" w:rsidP="00506A2F">
      <w:pPr>
        <w:ind w:left="0"/>
        <w:rPr>
          <w:rFonts w:ascii="Trebuchet MS" w:hAnsi="Trebuchet MS"/>
          <w:b/>
        </w:rPr>
      </w:pPr>
    </w:p>
    <w:p w:rsidR="0049783C" w:rsidRDefault="002E4F1A" w:rsidP="00DA1025">
      <w:pPr>
        <w:ind w:left="0"/>
        <w:jc w:val="left"/>
        <w:rPr>
          <w:rFonts w:ascii="Trebuchet MS" w:hAnsi="Trebuchet MS"/>
          <w:b/>
          <w:sz w:val="32"/>
          <w:szCs w:val="32"/>
        </w:rPr>
      </w:pPr>
      <w:r>
        <w:rPr>
          <w:rFonts w:ascii="Trebuchet MS" w:hAnsi="Trebuchet MS"/>
          <w:b/>
          <w:noProof/>
          <w:sz w:val="32"/>
          <w:szCs w:val="32"/>
        </w:rPr>
        <w:pict>
          <v:shapetype id="_x0000_t202" coordsize="21600,21600" o:spt="202" path="m,l,21600r21600,l21600,xe">
            <v:stroke joinstyle="miter"/>
            <v:path gradientshapeok="t" o:connecttype="rect"/>
          </v:shapetype>
          <v:shape id="_x0000_s1026" type="#_x0000_t202" style="position:absolute;margin-left:0;margin-top:0;width:446.25pt;height:142.4pt;z-index:251658240;mso-position-horizontal:center;mso-position-horizontal-relative:margin;mso-position-vertical:center;mso-position-vertical-relative:margin" stroked="f">
            <v:textbox style="mso-next-textbox:#_x0000_s1026">
              <w:txbxContent>
                <w:p w:rsidR="005248E9" w:rsidRDefault="005248E9" w:rsidP="0049783C">
                  <w:pPr>
                    <w:ind w:left="0"/>
                    <w:jc w:val="center"/>
                    <w:rPr>
                      <w:rFonts w:ascii="Trebuchet MS" w:hAnsi="Trebuchet MS"/>
                      <w:b/>
                      <w:sz w:val="32"/>
                      <w:szCs w:val="32"/>
                    </w:rPr>
                  </w:pPr>
                  <w:r>
                    <w:rPr>
                      <w:rFonts w:ascii="Trebuchet MS" w:hAnsi="Trebuchet MS"/>
                      <w:b/>
                      <w:sz w:val="32"/>
                      <w:szCs w:val="32"/>
                    </w:rPr>
                    <w:t>BSc (Hons) Software Engineering</w:t>
                  </w:r>
                </w:p>
                <w:p w:rsidR="005248E9" w:rsidRDefault="005248E9" w:rsidP="0049783C">
                  <w:pPr>
                    <w:ind w:left="0"/>
                    <w:jc w:val="center"/>
                    <w:rPr>
                      <w:rFonts w:ascii="Trebuchet MS" w:hAnsi="Trebuchet MS"/>
                      <w:b/>
                      <w:sz w:val="32"/>
                      <w:szCs w:val="32"/>
                    </w:rPr>
                  </w:pPr>
                  <w:r>
                    <w:rPr>
                      <w:rFonts w:ascii="Trebuchet MS" w:hAnsi="Trebuchet MS"/>
                      <w:b/>
                      <w:sz w:val="32"/>
                      <w:szCs w:val="32"/>
                    </w:rPr>
                    <w:t>Academic Year 2022 - 2023</w:t>
                  </w:r>
                </w:p>
                <w:p w:rsidR="005248E9" w:rsidRDefault="005248E9" w:rsidP="0049783C">
                  <w:pPr>
                    <w:ind w:left="0"/>
                    <w:jc w:val="center"/>
                    <w:rPr>
                      <w:rFonts w:ascii="Trebuchet MS" w:hAnsi="Trebuchet MS"/>
                      <w:b/>
                      <w:sz w:val="32"/>
                      <w:szCs w:val="32"/>
                    </w:rPr>
                  </w:pPr>
                  <w:r>
                    <w:rPr>
                      <w:rFonts w:ascii="Trebuchet MS" w:hAnsi="Trebuchet MS"/>
                      <w:b/>
                      <w:sz w:val="32"/>
                      <w:szCs w:val="32"/>
                    </w:rPr>
                    <w:t>M.A.Sajidha</w:t>
                  </w:r>
                </w:p>
                <w:p w:rsidR="005248E9" w:rsidRPr="00222D84" w:rsidRDefault="005248E9" w:rsidP="0049783C">
                  <w:pPr>
                    <w:pStyle w:val="Heading1"/>
                    <w:jc w:val="center"/>
                    <w:rPr>
                      <w:rFonts w:ascii="Trebuchet MS" w:hAnsi="Trebuchet MS"/>
                      <w:color w:val="auto"/>
                      <w:sz w:val="44"/>
                      <w:szCs w:val="44"/>
                    </w:rPr>
                  </w:pPr>
                  <w:bookmarkStart w:id="0" w:name="_Toc122091788"/>
                  <w:r w:rsidRPr="00222D84">
                    <w:rPr>
                      <w:rFonts w:ascii="Trebuchet MS" w:hAnsi="Trebuchet MS"/>
                      <w:color w:val="auto"/>
                      <w:sz w:val="44"/>
                      <w:szCs w:val="44"/>
                    </w:rPr>
                    <w:t>"A Bartering Website (SWAP)"</w:t>
                  </w:r>
                  <w:bookmarkEnd w:id="0"/>
                </w:p>
              </w:txbxContent>
            </v:textbox>
            <w10:wrap anchorx="margin" anchory="margin"/>
          </v:shape>
        </w:pict>
      </w:r>
      <w:r w:rsidR="00DA1025" w:rsidRPr="00DA1025">
        <w:rPr>
          <w:rFonts w:ascii="Trebuchet MS" w:hAnsi="Trebuchet MS"/>
          <w:b/>
          <w:sz w:val="32"/>
          <w:szCs w:val="32"/>
        </w:rPr>
        <w:t>Su</w:t>
      </w:r>
      <w:r w:rsidR="00DA1025">
        <w:rPr>
          <w:rFonts w:ascii="Trebuchet MS" w:hAnsi="Trebuchet MS"/>
          <w:b/>
          <w:sz w:val="32"/>
          <w:szCs w:val="32"/>
        </w:rPr>
        <w:t>pervisor : Ms.Thilochana</w:t>
      </w:r>
    </w:p>
    <w:p w:rsidR="006B04B7" w:rsidRDefault="00DA1025" w:rsidP="006B04B7">
      <w:pPr>
        <w:ind w:left="0"/>
        <w:jc w:val="left"/>
        <w:rPr>
          <w:rFonts w:ascii="Trebuchet MS" w:hAnsi="Trebuchet MS"/>
          <w:b/>
          <w:sz w:val="32"/>
          <w:szCs w:val="32"/>
        </w:rPr>
      </w:pPr>
      <w:r>
        <w:rPr>
          <w:rFonts w:ascii="Trebuchet MS" w:hAnsi="Trebuchet MS"/>
          <w:b/>
          <w:sz w:val="32"/>
          <w:szCs w:val="32"/>
        </w:rPr>
        <w:t xml:space="preserve">Date of Submission: </w:t>
      </w:r>
    </w:p>
    <w:p w:rsidR="006B04B7" w:rsidRPr="006B04B7" w:rsidRDefault="006B04B7" w:rsidP="006B04B7">
      <w:pPr>
        <w:ind w:left="0"/>
        <w:jc w:val="left"/>
        <w:rPr>
          <w:rFonts w:ascii="Trebuchet MS" w:hAnsi="Trebuchet MS"/>
          <w:b/>
          <w:sz w:val="32"/>
          <w:szCs w:val="32"/>
        </w:rPr>
      </w:pPr>
    </w:p>
    <w:p w:rsidR="006B04B7" w:rsidRDefault="006B04B7" w:rsidP="00AD74C6">
      <w:pPr>
        <w:pStyle w:val="Heading1"/>
        <w:rPr>
          <w:rFonts w:ascii="Trebuchet MS" w:hAnsi="Trebuchet MS"/>
          <w:color w:val="auto"/>
          <w:sz w:val="32"/>
          <w:szCs w:val="32"/>
        </w:rPr>
        <w:sectPr w:rsidR="006B04B7" w:rsidSect="008559FA">
          <w:headerReference w:type="default" r:id="rId8"/>
          <w:footerReference w:type="default" r:id="rId9"/>
          <w:pgSz w:w="11907" w:h="16839" w:code="9"/>
          <w:pgMar w:top="1440" w:right="1440" w:bottom="1440" w:left="1440" w:header="720" w:footer="720" w:gutter="0"/>
          <w:pgNumType w:fmt="lowerRoman"/>
          <w:cols w:space="720"/>
          <w:docGrid w:linePitch="360"/>
        </w:sectPr>
      </w:pPr>
    </w:p>
    <w:p w:rsidR="00CF5576" w:rsidRDefault="00090DAB" w:rsidP="00AD74C6">
      <w:pPr>
        <w:pStyle w:val="Heading1"/>
        <w:rPr>
          <w:rFonts w:ascii="Trebuchet MS" w:hAnsi="Trebuchet MS"/>
          <w:color w:val="auto"/>
          <w:sz w:val="32"/>
          <w:szCs w:val="32"/>
        </w:rPr>
      </w:pPr>
      <w:bookmarkStart w:id="1" w:name="_Toc122091789"/>
      <w:r w:rsidRPr="00AD74C6">
        <w:rPr>
          <w:rFonts w:ascii="Trebuchet MS" w:hAnsi="Trebuchet MS"/>
          <w:color w:val="auto"/>
          <w:sz w:val="32"/>
          <w:szCs w:val="32"/>
        </w:rPr>
        <w:lastRenderedPageBreak/>
        <w:t>Acknowledgements</w:t>
      </w:r>
      <w:bookmarkEnd w:id="1"/>
    </w:p>
    <w:p w:rsidR="00CF5576" w:rsidRDefault="00CF5576" w:rsidP="00CF5576">
      <w:pPr>
        <w:rPr>
          <w:rFonts w:eastAsiaTheme="majorEastAsia" w:cstheme="majorBidi"/>
        </w:rPr>
      </w:pPr>
      <w:r>
        <w:br w:type="page"/>
      </w:r>
    </w:p>
    <w:p w:rsidR="00DA1025" w:rsidRDefault="00CF5576" w:rsidP="00AD74C6">
      <w:pPr>
        <w:pStyle w:val="Heading1"/>
        <w:rPr>
          <w:rFonts w:ascii="Trebuchet MS" w:hAnsi="Trebuchet MS"/>
          <w:color w:val="auto"/>
          <w:sz w:val="32"/>
          <w:szCs w:val="32"/>
        </w:rPr>
      </w:pPr>
      <w:bookmarkStart w:id="2" w:name="_Toc122091790"/>
      <w:r>
        <w:rPr>
          <w:rFonts w:ascii="Trebuchet MS" w:hAnsi="Trebuchet MS"/>
          <w:color w:val="auto"/>
          <w:sz w:val="32"/>
          <w:szCs w:val="32"/>
        </w:rPr>
        <w:lastRenderedPageBreak/>
        <w:t>Acronyms</w:t>
      </w:r>
      <w:bookmarkEnd w:id="2"/>
    </w:p>
    <w:p w:rsidR="00DB3291" w:rsidRPr="00DB3291" w:rsidRDefault="00DB3291" w:rsidP="00DB3291"/>
    <w:p w:rsidR="00181D55" w:rsidRPr="00181D55" w:rsidRDefault="00181D55" w:rsidP="00181D55">
      <w:pPr>
        <w:rPr>
          <w:rFonts w:ascii="Trebuchet MS" w:hAnsi="Trebuchet MS"/>
        </w:rPr>
      </w:pPr>
      <w:r>
        <w:rPr>
          <w:rFonts w:ascii="Trebuchet MS" w:hAnsi="Trebuchet MS"/>
          <w:b/>
        </w:rPr>
        <w:t xml:space="preserve">ER-Diagram - </w:t>
      </w:r>
      <w:r>
        <w:rPr>
          <w:rFonts w:ascii="Trebuchet MS" w:hAnsi="Trebuchet MS"/>
        </w:rPr>
        <w:t>Entity Relationship Diagram</w:t>
      </w:r>
    </w:p>
    <w:p w:rsidR="00AD74C6" w:rsidRDefault="00AD74C6">
      <w:pPr>
        <w:rPr>
          <w:rFonts w:ascii="Trebuchet MS" w:hAnsi="Trebuchet MS"/>
          <w:b/>
          <w:sz w:val="32"/>
          <w:szCs w:val="32"/>
        </w:rPr>
      </w:pPr>
      <w:r>
        <w:rPr>
          <w:rFonts w:ascii="Trebuchet MS" w:hAnsi="Trebuchet MS"/>
          <w:b/>
          <w:sz w:val="32"/>
          <w:szCs w:val="32"/>
        </w:rPr>
        <w:br w:type="page"/>
      </w:r>
    </w:p>
    <w:p w:rsidR="00090DAB" w:rsidRDefault="00AD74C6" w:rsidP="00AD74C6">
      <w:pPr>
        <w:pStyle w:val="Heading1"/>
        <w:rPr>
          <w:rFonts w:ascii="Trebuchet MS" w:hAnsi="Trebuchet MS"/>
          <w:color w:val="auto"/>
          <w:sz w:val="32"/>
          <w:szCs w:val="32"/>
        </w:rPr>
      </w:pPr>
      <w:bookmarkStart w:id="3" w:name="_Toc122091791"/>
      <w:r w:rsidRPr="00AD74C6">
        <w:rPr>
          <w:rFonts w:ascii="Trebuchet MS" w:hAnsi="Trebuchet MS"/>
          <w:color w:val="auto"/>
          <w:sz w:val="32"/>
          <w:szCs w:val="32"/>
        </w:rPr>
        <w:lastRenderedPageBreak/>
        <w:t>Abstract</w:t>
      </w:r>
      <w:bookmarkEnd w:id="3"/>
    </w:p>
    <w:p w:rsidR="00B671CA" w:rsidRDefault="00B671CA">
      <w:r>
        <w:br w:type="page"/>
      </w:r>
    </w:p>
    <w:sdt>
      <w:sdtPr>
        <w:rPr>
          <w:rFonts w:asciiTheme="minorHAnsi" w:eastAsiaTheme="minorHAnsi" w:hAnsiTheme="minorHAnsi" w:cstheme="minorBidi"/>
          <w:b w:val="0"/>
          <w:bCs w:val="0"/>
          <w:color w:val="auto"/>
          <w:sz w:val="22"/>
          <w:szCs w:val="22"/>
        </w:rPr>
        <w:id w:val="1602193"/>
        <w:docPartObj>
          <w:docPartGallery w:val="Table of Contents"/>
          <w:docPartUnique/>
        </w:docPartObj>
      </w:sdtPr>
      <w:sdtContent>
        <w:p w:rsidR="00B671CA" w:rsidRDefault="00B671CA">
          <w:pPr>
            <w:pStyle w:val="TOCHeading"/>
          </w:pPr>
          <w:r w:rsidRPr="00B671CA">
            <w:rPr>
              <w:rStyle w:val="Heading1Char"/>
              <w:rFonts w:ascii="Trebuchet MS" w:hAnsi="Trebuchet MS"/>
              <w:color w:val="auto"/>
              <w:sz w:val="32"/>
              <w:szCs w:val="32"/>
            </w:rPr>
            <w:t>Cont</w:t>
          </w:r>
          <w:r w:rsidR="00D607D8">
            <w:rPr>
              <w:rStyle w:val="Heading1Char"/>
              <w:rFonts w:ascii="Trebuchet MS" w:hAnsi="Trebuchet MS"/>
              <w:color w:val="auto"/>
              <w:sz w:val="32"/>
              <w:szCs w:val="32"/>
            </w:rPr>
            <w:t>ents</w:t>
          </w:r>
        </w:p>
        <w:p w:rsidR="00A67743" w:rsidRDefault="002E4F1A">
          <w:pPr>
            <w:pStyle w:val="TOC1"/>
            <w:tabs>
              <w:tab w:val="right" w:leader="dot" w:pos="9017"/>
            </w:tabs>
            <w:rPr>
              <w:rFonts w:eastAsiaTheme="minorEastAsia"/>
              <w:noProof/>
            </w:rPr>
          </w:pPr>
          <w:r>
            <w:fldChar w:fldCharType="begin"/>
          </w:r>
          <w:r w:rsidR="00B671CA">
            <w:instrText xml:space="preserve"> TOC \o "1-3" \h \z \u </w:instrText>
          </w:r>
          <w:r>
            <w:fldChar w:fldCharType="separate"/>
          </w:r>
          <w:hyperlink r:id="rId10" w:anchor="_Toc122091788" w:history="1">
            <w:r w:rsidR="00A67743" w:rsidRPr="006B11AD">
              <w:rPr>
                <w:rStyle w:val="Hyperlink"/>
                <w:rFonts w:ascii="Trebuchet MS" w:hAnsi="Trebuchet MS"/>
                <w:noProof/>
              </w:rPr>
              <w:t>"A Bartering Website (SWAP)"</w:t>
            </w:r>
            <w:r w:rsidR="00A67743">
              <w:rPr>
                <w:noProof/>
                <w:webHidden/>
              </w:rPr>
              <w:tab/>
            </w:r>
            <w:r w:rsidR="00A67743">
              <w:rPr>
                <w:noProof/>
                <w:webHidden/>
              </w:rPr>
              <w:fldChar w:fldCharType="begin"/>
            </w:r>
            <w:r w:rsidR="00A67743">
              <w:rPr>
                <w:noProof/>
                <w:webHidden/>
              </w:rPr>
              <w:instrText xml:space="preserve"> PAGEREF _Toc122091788 \h </w:instrText>
            </w:r>
            <w:r w:rsidR="00A67743">
              <w:rPr>
                <w:noProof/>
                <w:webHidden/>
              </w:rPr>
            </w:r>
            <w:r w:rsidR="00A67743">
              <w:rPr>
                <w:noProof/>
                <w:webHidden/>
              </w:rPr>
              <w:fldChar w:fldCharType="separate"/>
            </w:r>
            <w:r w:rsidR="00A67743">
              <w:rPr>
                <w:noProof/>
                <w:webHidden/>
              </w:rPr>
              <w:t>i</w:t>
            </w:r>
            <w:r w:rsidR="00A67743">
              <w:rPr>
                <w:noProof/>
                <w:webHidden/>
              </w:rPr>
              <w:fldChar w:fldCharType="end"/>
            </w:r>
          </w:hyperlink>
        </w:p>
        <w:p w:rsidR="00A67743" w:rsidRDefault="00A67743">
          <w:pPr>
            <w:pStyle w:val="TOC1"/>
            <w:tabs>
              <w:tab w:val="right" w:leader="dot" w:pos="9017"/>
            </w:tabs>
            <w:rPr>
              <w:rFonts w:eastAsiaTheme="minorEastAsia"/>
              <w:noProof/>
            </w:rPr>
          </w:pPr>
          <w:hyperlink w:anchor="_Toc122091789" w:history="1">
            <w:r w:rsidRPr="006B11AD">
              <w:rPr>
                <w:rStyle w:val="Hyperlink"/>
                <w:rFonts w:ascii="Trebuchet MS" w:hAnsi="Trebuchet MS"/>
                <w:noProof/>
              </w:rPr>
              <w:t>Acknowledgements</w:t>
            </w:r>
            <w:r>
              <w:rPr>
                <w:noProof/>
                <w:webHidden/>
              </w:rPr>
              <w:tab/>
            </w:r>
            <w:r>
              <w:rPr>
                <w:noProof/>
                <w:webHidden/>
              </w:rPr>
              <w:fldChar w:fldCharType="begin"/>
            </w:r>
            <w:r>
              <w:rPr>
                <w:noProof/>
                <w:webHidden/>
              </w:rPr>
              <w:instrText xml:space="preserve"> PAGEREF _Toc122091789 \h </w:instrText>
            </w:r>
            <w:r>
              <w:rPr>
                <w:noProof/>
                <w:webHidden/>
              </w:rPr>
            </w:r>
            <w:r>
              <w:rPr>
                <w:noProof/>
                <w:webHidden/>
              </w:rPr>
              <w:fldChar w:fldCharType="separate"/>
            </w:r>
            <w:r>
              <w:rPr>
                <w:noProof/>
                <w:webHidden/>
              </w:rPr>
              <w:t>ii</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0" w:history="1">
            <w:r w:rsidRPr="006B11AD">
              <w:rPr>
                <w:rStyle w:val="Hyperlink"/>
                <w:rFonts w:ascii="Trebuchet MS" w:hAnsi="Trebuchet MS"/>
                <w:noProof/>
              </w:rPr>
              <w:t>Acronyms</w:t>
            </w:r>
            <w:r>
              <w:rPr>
                <w:noProof/>
                <w:webHidden/>
              </w:rPr>
              <w:tab/>
            </w:r>
            <w:r>
              <w:rPr>
                <w:noProof/>
                <w:webHidden/>
              </w:rPr>
              <w:fldChar w:fldCharType="begin"/>
            </w:r>
            <w:r>
              <w:rPr>
                <w:noProof/>
                <w:webHidden/>
              </w:rPr>
              <w:instrText xml:space="preserve"> PAGEREF _Toc122091790 \h </w:instrText>
            </w:r>
            <w:r>
              <w:rPr>
                <w:noProof/>
                <w:webHidden/>
              </w:rPr>
            </w:r>
            <w:r>
              <w:rPr>
                <w:noProof/>
                <w:webHidden/>
              </w:rPr>
              <w:fldChar w:fldCharType="separate"/>
            </w:r>
            <w:r>
              <w:rPr>
                <w:noProof/>
                <w:webHidden/>
              </w:rPr>
              <w:t>iii</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1" w:history="1">
            <w:r w:rsidRPr="006B11AD">
              <w:rPr>
                <w:rStyle w:val="Hyperlink"/>
                <w:rFonts w:ascii="Trebuchet MS" w:hAnsi="Trebuchet MS"/>
                <w:noProof/>
              </w:rPr>
              <w:t>Abstract</w:t>
            </w:r>
            <w:r>
              <w:rPr>
                <w:noProof/>
                <w:webHidden/>
              </w:rPr>
              <w:tab/>
            </w:r>
            <w:r>
              <w:rPr>
                <w:noProof/>
                <w:webHidden/>
              </w:rPr>
              <w:fldChar w:fldCharType="begin"/>
            </w:r>
            <w:r>
              <w:rPr>
                <w:noProof/>
                <w:webHidden/>
              </w:rPr>
              <w:instrText xml:space="preserve"> PAGEREF _Toc122091791 \h </w:instrText>
            </w:r>
            <w:r>
              <w:rPr>
                <w:noProof/>
                <w:webHidden/>
              </w:rPr>
            </w:r>
            <w:r>
              <w:rPr>
                <w:noProof/>
                <w:webHidden/>
              </w:rPr>
              <w:fldChar w:fldCharType="separate"/>
            </w:r>
            <w:r>
              <w:rPr>
                <w:noProof/>
                <w:webHidden/>
              </w:rPr>
              <w:t>iv</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2" w:history="1">
            <w:r w:rsidRPr="006B11AD">
              <w:rPr>
                <w:rStyle w:val="Hyperlink"/>
                <w:rFonts w:ascii="Trebuchet MS" w:hAnsi="Trebuchet MS"/>
                <w:noProof/>
              </w:rPr>
              <w:t>Table of figures</w:t>
            </w:r>
            <w:r>
              <w:rPr>
                <w:noProof/>
                <w:webHidden/>
              </w:rPr>
              <w:tab/>
            </w:r>
            <w:r>
              <w:rPr>
                <w:noProof/>
                <w:webHidden/>
              </w:rPr>
              <w:fldChar w:fldCharType="begin"/>
            </w:r>
            <w:r>
              <w:rPr>
                <w:noProof/>
                <w:webHidden/>
              </w:rPr>
              <w:instrText xml:space="preserve"> PAGEREF _Toc122091792 \h </w:instrText>
            </w:r>
            <w:r>
              <w:rPr>
                <w:noProof/>
                <w:webHidden/>
              </w:rPr>
            </w:r>
            <w:r>
              <w:rPr>
                <w:noProof/>
                <w:webHidden/>
              </w:rPr>
              <w:fldChar w:fldCharType="separate"/>
            </w:r>
            <w:r>
              <w:rPr>
                <w:noProof/>
                <w:webHidden/>
              </w:rPr>
              <w:t>vii</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3" w:history="1">
            <w:r w:rsidRPr="006B11AD">
              <w:rPr>
                <w:rStyle w:val="Hyperlink"/>
                <w:rFonts w:ascii="Trebuchet MS" w:hAnsi="Trebuchet MS"/>
                <w:noProof/>
              </w:rPr>
              <w:t>Introduction</w:t>
            </w:r>
            <w:r>
              <w:rPr>
                <w:noProof/>
                <w:webHidden/>
              </w:rPr>
              <w:tab/>
            </w:r>
            <w:r>
              <w:rPr>
                <w:noProof/>
                <w:webHidden/>
              </w:rPr>
              <w:fldChar w:fldCharType="begin"/>
            </w:r>
            <w:r>
              <w:rPr>
                <w:noProof/>
                <w:webHidden/>
              </w:rPr>
              <w:instrText xml:space="preserve"> PAGEREF _Toc122091793 \h </w:instrText>
            </w:r>
            <w:r>
              <w:rPr>
                <w:noProof/>
                <w:webHidden/>
              </w:rPr>
            </w:r>
            <w:r>
              <w:rPr>
                <w:noProof/>
                <w:webHidden/>
              </w:rPr>
              <w:fldChar w:fldCharType="separate"/>
            </w:r>
            <w:r>
              <w:rPr>
                <w:noProof/>
                <w:webHidden/>
              </w:rPr>
              <w:t>1</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4" w:history="1">
            <w:r w:rsidRPr="006B11AD">
              <w:rPr>
                <w:rStyle w:val="Hyperlink"/>
                <w:rFonts w:ascii="Trebuchet MS" w:hAnsi="Trebuchet MS"/>
                <w:noProof/>
              </w:rPr>
              <w:t>Literature Review</w:t>
            </w:r>
            <w:r>
              <w:rPr>
                <w:noProof/>
                <w:webHidden/>
              </w:rPr>
              <w:tab/>
            </w:r>
            <w:r>
              <w:rPr>
                <w:noProof/>
                <w:webHidden/>
              </w:rPr>
              <w:fldChar w:fldCharType="begin"/>
            </w:r>
            <w:r>
              <w:rPr>
                <w:noProof/>
                <w:webHidden/>
              </w:rPr>
              <w:instrText xml:space="preserve"> PAGEREF _Toc122091794 \h </w:instrText>
            </w:r>
            <w:r>
              <w:rPr>
                <w:noProof/>
                <w:webHidden/>
              </w:rPr>
            </w:r>
            <w:r>
              <w:rPr>
                <w:noProof/>
                <w:webHidden/>
              </w:rPr>
              <w:fldChar w:fldCharType="separate"/>
            </w:r>
            <w:r>
              <w:rPr>
                <w:noProof/>
                <w:webHidden/>
              </w:rPr>
              <w:t>3</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5" w:history="1">
            <w:r w:rsidRPr="006B11AD">
              <w:rPr>
                <w:rStyle w:val="Hyperlink"/>
                <w:rFonts w:ascii="Trebuchet MS" w:hAnsi="Trebuchet MS"/>
                <w:noProof/>
              </w:rPr>
              <w:t>Specification/ Requirements</w:t>
            </w:r>
            <w:r>
              <w:rPr>
                <w:noProof/>
                <w:webHidden/>
              </w:rPr>
              <w:tab/>
            </w:r>
            <w:r>
              <w:rPr>
                <w:noProof/>
                <w:webHidden/>
              </w:rPr>
              <w:fldChar w:fldCharType="begin"/>
            </w:r>
            <w:r>
              <w:rPr>
                <w:noProof/>
                <w:webHidden/>
              </w:rPr>
              <w:instrText xml:space="preserve"> PAGEREF _Toc122091795 \h </w:instrText>
            </w:r>
            <w:r>
              <w:rPr>
                <w:noProof/>
                <w:webHidden/>
              </w:rPr>
            </w:r>
            <w:r>
              <w:rPr>
                <w:noProof/>
                <w:webHidden/>
              </w:rPr>
              <w:fldChar w:fldCharType="separate"/>
            </w:r>
            <w:r>
              <w:rPr>
                <w:noProof/>
                <w:webHidden/>
              </w:rPr>
              <w:t>8</w:t>
            </w:r>
            <w:r>
              <w:rPr>
                <w:noProof/>
                <w:webHidden/>
              </w:rPr>
              <w:fldChar w:fldCharType="end"/>
            </w:r>
          </w:hyperlink>
        </w:p>
        <w:p w:rsidR="00A67743" w:rsidRDefault="00A67743">
          <w:pPr>
            <w:pStyle w:val="TOC2"/>
            <w:tabs>
              <w:tab w:val="right" w:leader="dot" w:pos="9017"/>
            </w:tabs>
            <w:rPr>
              <w:rFonts w:eastAsiaTheme="minorEastAsia"/>
              <w:noProof/>
            </w:rPr>
          </w:pPr>
          <w:hyperlink w:anchor="_Toc122091796" w:history="1">
            <w:r w:rsidRPr="006B11AD">
              <w:rPr>
                <w:rStyle w:val="Hyperlink"/>
                <w:rFonts w:ascii="Trebuchet MS" w:hAnsi="Trebuchet MS"/>
                <w:noProof/>
              </w:rPr>
              <w:t>Hardware requirements</w:t>
            </w:r>
            <w:r>
              <w:rPr>
                <w:noProof/>
                <w:webHidden/>
              </w:rPr>
              <w:tab/>
            </w:r>
            <w:r>
              <w:rPr>
                <w:noProof/>
                <w:webHidden/>
              </w:rPr>
              <w:fldChar w:fldCharType="begin"/>
            </w:r>
            <w:r>
              <w:rPr>
                <w:noProof/>
                <w:webHidden/>
              </w:rPr>
              <w:instrText xml:space="preserve"> PAGEREF _Toc122091796 \h </w:instrText>
            </w:r>
            <w:r>
              <w:rPr>
                <w:noProof/>
                <w:webHidden/>
              </w:rPr>
            </w:r>
            <w:r>
              <w:rPr>
                <w:noProof/>
                <w:webHidden/>
              </w:rPr>
              <w:fldChar w:fldCharType="separate"/>
            </w:r>
            <w:r>
              <w:rPr>
                <w:noProof/>
                <w:webHidden/>
              </w:rPr>
              <w:t>8</w:t>
            </w:r>
            <w:r>
              <w:rPr>
                <w:noProof/>
                <w:webHidden/>
              </w:rPr>
              <w:fldChar w:fldCharType="end"/>
            </w:r>
          </w:hyperlink>
        </w:p>
        <w:p w:rsidR="00A67743" w:rsidRDefault="00A67743">
          <w:pPr>
            <w:pStyle w:val="TOC2"/>
            <w:tabs>
              <w:tab w:val="right" w:leader="dot" w:pos="9017"/>
            </w:tabs>
            <w:rPr>
              <w:rFonts w:eastAsiaTheme="minorEastAsia"/>
              <w:noProof/>
            </w:rPr>
          </w:pPr>
          <w:hyperlink w:anchor="_Toc122091797" w:history="1">
            <w:r w:rsidRPr="006B11AD">
              <w:rPr>
                <w:rStyle w:val="Hyperlink"/>
                <w:rFonts w:ascii="Trebuchet MS" w:hAnsi="Trebuchet MS"/>
                <w:noProof/>
              </w:rPr>
              <w:t>Software requirements</w:t>
            </w:r>
            <w:r>
              <w:rPr>
                <w:noProof/>
                <w:webHidden/>
              </w:rPr>
              <w:tab/>
            </w:r>
            <w:r>
              <w:rPr>
                <w:noProof/>
                <w:webHidden/>
              </w:rPr>
              <w:fldChar w:fldCharType="begin"/>
            </w:r>
            <w:r>
              <w:rPr>
                <w:noProof/>
                <w:webHidden/>
              </w:rPr>
              <w:instrText xml:space="preserve"> PAGEREF _Toc122091797 \h </w:instrText>
            </w:r>
            <w:r>
              <w:rPr>
                <w:noProof/>
                <w:webHidden/>
              </w:rPr>
            </w:r>
            <w:r>
              <w:rPr>
                <w:noProof/>
                <w:webHidden/>
              </w:rPr>
              <w:fldChar w:fldCharType="separate"/>
            </w:r>
            <w:r>
              <w:rPr>
                <w:noProof/>
                <w:webHidden/>
              </w:rPr>
              <w:t>8</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8" w:history="1">
            <w:r w:rsidRPr="006B11AD">
              <w:rPr>
                <w:rStyle w:val="Hyperlink"/>
                <w:rFonts w:ascii="Trebuchet MS" w:hAnsi="Trebuchet MS"/>
                <w:noProof/>
              </w:rPr>
              <w:t>Methodology</w:t>
            </w:r>
            <w:r>
              <w:rPr>
                <w:noProof/>
                <w:webHidden/>
              </w:rPr>
              <w:tab/>
            </w:r>
            <w:r>
              <w:rPr>
                <w:noProof/>
                <w:webHidden/>
              </w:rPr>
              <w:fldChar w:fldCharType="begin"/>
            </w:r>
            <w:r>
              <w:rPr>
                <w:noProof/>
                <w:webHidden/>
              </w:rPr>
              <w:instrText xml:space="preserve"> PAGEREF _Toc122091798 \h </w:instrText>
            </w:r>
            <w:r>
              <w:rPr>
                <w:noProof/>
                <w:webHidden/>
              </w:rPr>
            </w:r>
            <w:r>
              <w:rPr>
                <w:noProof/>
                <w:webHidden/>
              </w:rPr>
              <w:fldChar w:fldCharType="separate"/>
            </w:r>
            <w:r>
              <w:rPr>
                <w:noProof/>
                <w:webHidden/>
              </w:rPr>
              <w:t>9</w:t>
            </w:r>
            <w:r>
              <w:rPr>
                <w:noProof/>
                <w:webHidden/>
              </w:rPr>
              <w:fldChar w:fldCharType="end"/>
            </w:r>
          </w:hyperlink>
        </w:p>
        <w:p w:rsidR="00A67743" w:rsidRDefault="00A67743">
          <w:pPr>
            <w:pStyle w:val="TOC1"/>
            <w:tabs>
              <w:tab w:val="right" w:leader="dot" w:pos="9017"/>
            </w:tabs>
            <w:rPr>
              <w:rFonts w:eastAsiaTheme="minorEastAsia"/>
              <w:noProof/>
            </w:rPr>
          </w:pPr>
          <w:hyperlink w:anchor="_Toc122091799" w:history="1">
            <w:r w:rsidRPr="006B11AD">
              <w:rPr>
                <w:rStyle w:val="Hyperlink"/>
                <w:rFonts w:ascii="Trebuchet MS" w:hAnsi="Trebuchet MS"/>
                <w:noProof/>
              </w:rPr>
              <w:t>Professional, Legal and Ethical issues</w:t>
            </w:r>
            <w:r>
              <w:rPr>
                <w:noProof/>
                <w:webHidden/>
              </w:rPr>
              <w:tab/>
            </w:r>
            <w:r>
              <w:rPr>
                <w:noProof/>
                <w:webHidden/>
              </w:rPr>
              <w:fldChar w:fldCharType="begin"/>
            </w:r>
            <w:r>
              <w:rPr>
                <w:noProof/>
                <w:webHidden/>
              </w:rPr>
              <w:instrText xml:space="preserve"> PAGEREF _Toc122091799 \h </w:instrText>
            </w:r>
            <w:r>
              <w:rPr>
                <w:noProof/>
                <w:webHidden/>
              </w:rPr>
            </w:r>
            <w:r>
              <w:rPr>
                <w:noProof/>
                <w:webHidden/>
              </w:rPr>
              <w:fldChar w:fldCharType="separate"/>
            </w:r>
            <w:r>
              <w:rPr>
                <w:noProof/>
                <w:webHidden/>
              </w:rPr>
              <w:t>10</w:t>
            </w:r>
            <w:r>
              <w:rPr>
                <w:noProof/>
                <w:webHidden/>
              </w:rPr>
              <w:fldChar w:fldCharType="end"/>
            </w:r>
          </w:hyperlink>
        </w:p>
        <w:p w:rsidR="00A67743" w:rsidRDefault="00A67743">
          <w:pPr>
            <w:pStyle w:val="TOC1"/>
            <w:tabs>
              <w:tab w:val="right" w:leader="dot" w:pos="9017"/>
            </w:tabs>
            <w:rPr>
              <w:rFonts w:eastAsiaTheme="minorEastAsia"/>
              <w:noProof/>
            </w:rPr>
          </w:pPr>
          <w:hyperlink w:anchor="_Toc122091800" w:history="1">
            <w:r w:rsidRPr="006B11AD">
              <w:rPr>
                <w:rStyle w:val="Hyperlink"/>
                <w:rFonts w:ascii="Trebuchet MS" w:hAnsi="Trebuchet MS"/>
                <w:noProof/>
              </w:rPr>
              <w:t>Project Management</w:t>
            </w:r>
            <w:r>
              <w:rPr>
                <w:noProof/>
                <w:webHidden/>
              </w:rPr>
              <w:tab/>
            </w:r>
            <w:r>
              <w:rPr>
                <w:noProof/>
                <w:webHidden/>
              </w:rPr>
              <w:fldChar w:fldCharType="begin"/>
            </w:r>
            <w:r>
              <w:rPr>
                <w:noProof/>
                <w:webHidden/>
              </w:rPr>
              <w:instrText xml:space="preserve"> PAGEREF _Toc122091800 \h </w:instrText>
            </w:r>
            <w:r>
              <w:rPr>
                <w:noProof/>
                <w:webHidden/>
              </w:rPr>
            </w:r>
            <w:r>
              <w:rPr>
                <w:noProof/>
                <w:webHidden/>
              </w:rPr>
              <w:fldChar w:fldCharType="separate"/>
            </w:r>
            <w:r>
              <w:rPr>
                <w:noProof/>
                <w:webHidden/>
              </w:rPr>
              <w:t>11</w:t>
            </w:r>
            <w:r>
              <w:rPr>
                <w:noProof/>
                <w:webHidden/>
              </w:rPr>
              <w:fldChar w:fldCharType="end"/>
            </w:r>
          </w:hyperlink>
        </w:p>
        <w:p w:rsidR="00A67743" w:rsidRDefault="00A67743">
          <w:pPr>
            <w:pStyle w:val="TOC1"/>
            <w:tabs>
              <w:tab w:val="right" w:leader="dot" w:pos="9017"/>
            </w:tabs>
            <w:rPr>
              <w:rFonts w:eastAsiaTheme="minorEastAsia"/>
              <w:noProof/>
            </w:rPr>
          </w:pPr>
          <w:hyperlink w:anchor="_Toc122091801" w:history="1">
            <w:r w:rsidRPr="006B11AD">
              <w:rPr>
                <w:rStyle w:val="Hyperlink"/>
                <w:rFonts w:ascii="Trebuchet MS" w:hAnsi="Trebuchet MS"/>
                <w:noProof/>
              </w:rPr>
              <w:t>Requirement Engineering</w:t>
            </w:r>
            <w:r>
              <w:rPr>
                <w:noProof/>
                <w:webHidden/>
              </w:rPr>
              <w:tab/>
            </w:r>
            <w:r>
              <w:rPr>
                <w:noProof/>
                <w:webHidden/>
              </w:rPr>
              <w:fldChar w:fldCharType="begin"/>
            </w:r>
            <w:r>
              <w:rPr>
                <w:noProof/>
                <w:webHidden/>
              </w:rPr>
              <w:instrText xml:space="preserve"> PAGEREF _Toc122091801 \h </w:instrText>
            </w:r>
            <w:r>
              <w:rPr>
                <w:noProof/>
                <w:webHidden/>
              </w:rPr>
            </w:r>
            <w:r>
              <w:rPr>
                <w:noProof/>
                <w:webHidden/>
              </w:rPr>
              <w:fldChar w:fldCharType="separate"/>
            </w:r>
            <w:r>
              <w:rPr>
                <w:noProof/>
                <w:webHidden/>
              </w:rPr>
              <w:t>12</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2" w:history="1">
            <w:r w:rsidRPr="006B11AD">
              <w:rPr>
                <w:rStyle w:val="Hyperlink"/>
                <w:rFonts w:ascii="Trebuchet MS" w:hAnsi="Trebuchet MS"/>
                <w:noProof/>
              </w:rPr>
              <w:t>Requirement gathering and elicitation</w:t>
            </w:r>
            <w:r>
              <w:rPr>
                <w:noProof/>
                <w:webHidden/>
              </w:rPr>
              <w:tab/>
            </w:r>
            <w:r>
              <w:rPr>
                <w:noProof/>
                <w:webHidden/>
              </w:rPr>
              <w:fldChar w:fldCharType="begin"/>
            </w:r>
            <w:r>
              <w:rPr>
                <w:noProof/>
                <w:webHidden/>
              </w:rPr>
              <w:instrText xml:space="preserve"> PAGEREF _Toc122091802 \h </w:instrText>
            </w:r>
            <w:r>
              <w:rPr>
                <w:noProof/>
                <w:webHidden/>
              </w:rPr>
            </w:r>
            <w:r>
              <w:rPr>
                <w:noProof/>
                <w:webHidden/>
              </w:rPr>
              <w:fldChar w:fldCharType="separate"/>
            </w:r>
            <w:r>
              <w:rPr>
                <w:noProof/>
                <w:webHidden/>
              </w:rPr>
              <w:t>12</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3" w:history="1">
            <w:r w:rsidRPr="006B11AD">
              <w:rPr>
                <w:rStyle w:val="Hyperlink"/>
                <w:rFonts w:ascii="Trebuchet MS" w:hAnsi="Trebuchet MS"/>
                <w:noProof/>
              </w:rPr>
              <w:t>Requirement Specification</w:t>
            </w:r>
            <w:r>
              <w:rPr>
                <w:noProof/>
                <w:webHidden/>
              </w:rPr>
              <w:tab/>
            </w:r>
            <w:r>
              <w:rPr>
                <w:noProof/>
                <w:webHidden/>
              </w:rPr>
              <w:fldChar w:fldCharType="begin"/>
            </w:r>
            <w:r>
              <w:rPr>
                <w:noProof/>
                <w:webHidden/>
              </w:rPr>
              <w:instrText xml:space="preserve"> PAGEREF _Toc122091803 \h </w:instrText>
            </w:r>
            <w:r>
              <w:rPr>
                <w:noProof/>
                <w:webHidden/>
              </w:rPr>
            </w:r>
            <w:r>
              <w:rPr>
                <w:noProof/>
                <w:webHidden/>
              </w:rPr>
              <w:fldChar w:fldCharType="separate"/>
            </w:r>
            <w:r>
              <w:rPr>
                <w:noProof/>
                <w:webHidden/>
              </w:rPr>
              <w:t>13</w:t>
            </w:r>
            <w:r>
              <w:rPr>
                <w:noProof/>
                <w:webHidden/>
              </w:rPr>
              <w:fldChar w:fldCharType="end"/>
            </w:r>
          </w:hyperlink>
        </w:p>
        <w:p w:rsidR="00A67743" w:rsidRDefault="00A67743">
          <w:pPr>
            <w:pStyle w:val="TOC3"/>
            <w:tabs>
              <w:tab w:val="right" w:leader="dot" w:pos="9017"/>
            </w:tabs>
            <w:rPr>
              <w:rFonts w:eastAsiaTheme="minorEastAsia"/>
              <w:noProof/>
            </w:rPr>
          </w:pPr>
          <w:hyperlink w:anchor="_Toc122091804" w:history="1">
            <w:r w:rsidRPr="006B11AD">
              <w:rPr>
                <w:rStyle w:val="Hyperlink"/>
                <w:rFonts w:ascii="Trebuchet MS" w:hAnsi="Trebuchet MS"/>
                <w:noProof/>
              </w:rPr>
              <w:t>Functional Requirements</w:t>
            </w:r>
            <w:r>
              <w:rPr>
                <w:noProof/>
                <w:webHidden/>
              </w:rPr>
              <w:tab/>
            </w:r>
            <w:r>
              <w:rPr>
                <w:noProof/>
                <w:webHidden/>
              </w:rPr>
              <w:fldChar w:fldCharType="begin"/>
            </w:r>
            <w:r>
              <w:rPr>
                <w:noProof/>
                <w:webHidden/>
              </w:rPr>
              <w:instrText xml:space="preserve"> PAGEREF _Toc122091804 \h </w:instrText>
            </w:r>
            <w:r>
              <w:rPr>
                <w:noProof/>
                <w:webHidden/>
              </w:rPr>
            </w:r>
            <w:r>
              <w:rPr>
                <w:noProof/>
                <w:webHidden/>
              </w:rPr>
              <w:fldChar w:fldCharType="separate"/>
            </w:r>
            <w:r>
              <w:rPr>
                <w:noProof/>
                <w:webHidden/>
              </w:rPr>
              <w:t>13</w:t>
            </w:r>
            <w:r>
              <w:rPr>
                <w:noProof/>
                <w:webHidden/>
              </w:rPr>
              <w:fldChar w:fldCharType="end"/>
            </w:r>
          </w:hyperlink>
        </w:p>
        <w:p w:rsidR="00A67743" w:rsidRDefault="00A67743">
          <w:pPr>
            <w:pStyle w:val="TOC3"/>
            <w:tabs>
              <w:tab w:val="right" w:leader="dot" w:pos="9017"/>
            </w:tabs>
            <w:rPr>
              <w:rFonts w:eastAsiaTheme="minorEastAsia"/>
              <w:noProof/>
            </w:rPr>
          </w:pPr>
          <w:hyperlink w:anchor="_Toc122091805" w:history="1">
            <w:r w:rsidRPr="006B11AD">
              <w:rPr>
                <w:rStyle w:val="Hyperlink"/>
                <w:rFonts w:ascii="Trebuchet MS" w:hAnsi="Trebuchet MS"/>
                <w:noProof/>
              </w:rPr>
              <w:t>Non Functional Requirements</w:t>
            </w:r>
            <w:r>
              <w:rPr>
                <w:noProof/>
                <w:webHidden/>
              </w:rPr>
              <w:tab/>
            </w:r>
            <w:r>
              <w:rPr>
                <w:noProof/>
                <w:webHidden/>
              </w:rPr>
              <w:fldChar w:fldCharType="begin"/>
            </w:r>
            <w:r>
              <w:rPr>
                <w:noProof/>
                <w:webHidden/>
              </w:rPr>
              <w:instrText xml:space="preserve"> PAGEREF _Toc122091805 \h </w:instrText>
            </w:r>
            <w:r>
              <w:rPr>
                <w:noProof/>
                <w:webHidden/>
              </w:rPr>
            </w:r>
            <w:r>
              <w:rPr>
                <w:noProof/>
                <w:webHidden/>
              </w:rPr>
              <w:fldChar w:fldCharType="separate"/>
            </w:r>
            <w:r>
              <w:rPr>
                <w:noProof/>
                <w:webHidden/>
              </w:rPr>
              <w:t>15</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6" w:history="1">
            <w:r w:rsidRPr="006B11AD">
              <w:rPr>
                <w:rStyle w:val="Hyperlink"/>
                <w:rFonts w:ascii="Trebuchet MS" w:hAnsi="Trebuchet MS"/>
                <w:noProof/>
              </w:rPr>
              <w:t>Requirement analysis and negotiation</w:t>
            </w:r>
            <w:r>
              <w:rPr>
                <w:noProof/>
                <w:webHidden/>
              </w:rPr>
              <w:tab/>
            </w:r>
            <w:r>
              <w:rPr>
                <w:noProof/>
                <w:webHidden/>
              </w:rPr>
              <w:fldChar w:fldCharType="begin"/>
            </w:r>
            <w:r>
              <w:rPr>
                <w:noProof/>
                <w:webHidden/>
              </w:rPr>
              <w:instrText xml:space="preserve"> PAGEREF _Toc122091806 \h </w:instrText>
            </w:r>
            <w:r>
              <w:rPr>
                <w:noProof/>
                <w:webHidden/>
              </w:rPr>
            </w:r>
            <w:r>
              <w:rPr>
                <w:noProof/>
                <w:webHidden/>
              </w:rPr>
              <w:fldChar w:fldCharType="separate"/>
            </w:r>
            <w:r>
              <w:rPr>
                <w:noProof/>
                <w:webHidden/>
              </w:rPr>
              <w:t>15</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7" w:history="1">
            <w:r w:rsidRPr="006B11AD">
              <w:rPr>
                <w:rStyle w:val="Hyperlink"/>
                <w:rFonts w:ascii="Trebuchet MS" w:hAnsi="Trebuchet MS"/>
                <w:noProof/>
              </w:rPr>
              <w:t>Requirement Verification/ Validation</w:t>
            </w:r>
            <w:r>
              <w:rPr>
                <w:noProof/>
                <w:webHidden/>
              </w:rPr>
              <w:tab/>
            </w:r>
            <w:r>
              <w:rPr>
                <w:noProof/>
                <w:webHidden/>
              </w:rPr>
              <w:fldChar w:fldCharType="begin"/>
            </w:r>
            <w:r>
              <w:rPr>
                <w:noProof/>
                <w:webHidden/>
              </w:rPr>
              <w:instrText xml:space="preserve"> PAGEREF _Toc122091807 \h </w:instrText>
            </w:r>
            <w:r>
              <w:rPr>
                <w:noProof/>
                <w:webHidden/>
              </w:rPr>
            </w:r>
            <w:r>
              <w:rPr>
                <w:noProof/>
                <w:webHidden/>
              </w:rPr>
              <w:fldChar w:fldCharType="separate"/>
            </w:r>
            <w:r>
              <w:rPr>
                <w:noProof/>
                <w:webHidden/>
              </w:rPr>
              <w:t>16</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8" w:history="1">
            <w:r w:rsidRPr="006B11AD">
              <w:rPr>
                <w:rStyle w:val="Hyperlink"/>
                <w:rFonts w:ascii="Trebuchet MS" w:hAnsi="Trebuchet MS"/>
                <w:noProof/>
              </w:rPr>
              <w:t>ER-Diagram</w:t>
            </w:r>
            <w:r>
              <w:rPr>
                <w:noProof/>
                <w:webHidden/>
              </w:rPr>
              <w:tab/>
            </w:r>
            <w:r>
              <w:rPr>
                <w:noProof/>
                <w:webHidden/>
              </w:rPr>
              <w:fldChar w:fldCharType="begin"/>
            </w:r>
            <w:r>
              <w:rPr>
                <w:noProof/>
                <w:webHidden/>
              </w:rPr>
              <w:instrText xml:space="preserve"> PAGEREF _Toc122091808 \h </w:instrText>
            </w:r>
            <w:r>
              <w:rPr>
                <w:noProof/>
                <w:webHidden/>
              </w:rPr>
            </w:r>
            <w:r>
              <w:rPr>
                <w:noProof/>
                <w:webHidden/>
              </w:rPr>
              <w:fldChar w:fldCharType="separate"/>
            </w:r>
            <w:r>
              <w:rPr>
                <w:noProof/>
                <w:webHidden/>
              </w:rPr>
              <w:t>17</w:t>
            </w:r>
            <w:r>
              <w:rPr>
                <w:noProof/>
                <w:webHidden/>
              </w:rPr>
              <w:fldChar w:fldCharType="end"/>
            </w:r>
          </w:hyperlink>
        </w:p>
        <w:p w:rsidR="00A67743" w:rsidRDefault="00A67743">
          <w:pPr>
            <w:pStyle w:val="TOC2"/>
            <w:tabs>
              <w:tab w:val="right" w:leader="dot" w:pos="9017"/>
            </w:tabs>
            <w:rPr>
              <w:rFonts w:eastAsiaTheme="minorEastAsia"/>
              <w:noProof/>
            </w:rPr>
          </w:pPr>
          <w:hyperlink w:anchor="_Toc122091809" w:history="1">
            <w:r w:rsidRPr="006B11AD">
              <w:rPr>
                <w:rStyle w:val="Hyperlink"/>
                <w:rFonts w:ascii="Trebuchet MS" w:hAnsi="Trebuchet MS"/>
                <w:noProof/>
              </w:rPr>
              <w:t>Relational Schema</w:t>
            </w:r>
            <w:r>
              <w:rPr>
                <w:noProof/>
                <w:webHidden/>
              </w:rPr>
              <w:tab/>
            </w:r>
            <w:r>
              <w:rPr>
                <w:noProof/>
                <w:webHidden/>
              </w:rPr>
              <w:fldChar w:fldCharType="begin"/>
            </w:r>
            <w:r>
              <w:rPr>
                <w:noProof/>
                <w:webHidden/>
              </w:rPr>
              <w:instrText xml:space="preserve"> PAGEREF _Toc122091809 \h </w:instrText>
            </w:r>
            <w:r>
              <w:rPr>
                <w:noProof/>
                <w:webHidden/>
              </w:rPr>
            </w:r>
            <w:r>
              <w:rPr>
                <w:noProof/>
                <w:webHidden/>
              </w:rPr>
              <w:fldChar w:fldCharType="separate"/>
            </w:r>
            <w:r>
              <w:rPr>
                <w:noProof/>
                <w:webHidden/>
              </w:rPr>
              <w:t>18</w:t>
            </w:r>
            <w:r>
              <w:rPr>
                <w:noProof/>
                <w:webHidden/>
              </w:rPr>
              <w:fldChar w:fldCharType="end"/>
            </w:r>
          </w:hyperlink>
        </w:p>
        <w:p w:rsidR="00A67743" w:rsidRDefault="00A67743">
          <w:pPr>
            <w:pStyle w:val="TOC2"/>
            <w:tabs>
              <w:tab w:val="right" w:leader="dot" w:pos="9017"/>
            </w:tabs>
            <w:rPr>
              <w:rFonts w:eastAsiaTheme="minorEastAsia"/>
              <w:noProof/>
            </w:rPr>
          </w:pPr>
          <w:hyperlink w:anchor="_Toc122091810" w:history="1">
            <w:r w:rsidRPr="006B11AD">
              <w:rPr>
                <w:rStyle w:val="Hyperlink"/>
                <w:rFonts w:ascii="Trebuchet MS" w:hAnsi="Trebuchet MS"/>
                <w:noProof/>
              </w:rPr>
              <w:t>Activity Diagram</w:t>
            </w:r>
            <w:r>
              <w:rPr>
                <w:noProof/>
                <w:webHidden/>
              </w:rPr>
              <w:tab/>
            </w:r>
            <w:r>
              <w:rPr>
                <w:noProof/>
                <w:webHidden/>
              </w:rPr>
              <w:fldChar w:fldCharType="begin"/>
            </w:r>
            <w:r>
              <w:rPr>
                <w:noProof/>
                <w:webHidden/>
              </w:rPr>
              <w:instrText xml:space="preserve"> PAGEREF _Toc122091810 \h </w:instrText>
            </w:r>
            <w:r>
              <w:rPr>
                <w:noProof/>
                <w:webHidden/>
              </w:rPr>
            </w:r>
            <w:r>
              <w:rPr>
                <w:noProof/>
                <w:webHidden/>
              </w:rPr>
              <w:fldChar w:fldCharType="separate"/>
            </w:r>
            <w:r>
              <w:rPr>
                <w:noProof/>
                <w:webHidden/>
              </w:rPr>
              <w:t>19</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1" w:history="1">
            <w:r w:rsidRPr="006B11AD">
              <w:rPr>
                <w:rStyle w:val="Hyperlink"/>
                <w:rFonts w:ascii="Trebuchet MS" w:hAnsi="Trebuchet MS"/>
                <w:noProof/>
              </w:rPr>
              <w:t>Implementation</w:t>
            </w:r>
            <w:r>
              <w:rPr>
                <w:noProof/>
                <w:webHidden/>
              </w:rPr>
              <w:tab/>
            </w:r>
            <w:r>
              <w:rPr>
                <w:noProof/>
                <w:webHidden/>
              </w:rPr>
              <w:fldChar w:fldCharType="begin"/>
            </w:r>
            <w:r>
              <w:rPr>
                <w:noProof/>
                <w:webHidden/>
              </w:rPr>
              <w:instrText xml:space="preserve"> PAGEREF _Toc122091811 \h </w:instrText>
            </w:r>
            <w:r>
              <w:rPr>
                <w:noProof/>
                <w:webHidden/>
              </w:rPr>
            </w:r>
            <w:r>
              <w:rPr>
                <w:noProof/>
                <w:webHidden/>
              </w:rPr>
              <w:fldChar w:fldCharType="separate"/>
            </w:r>
            <w:r>
              <w:rPr>
                <w:noProof/>
                <w:webHidden/>
              </w:rPr>
              <w:t>20</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2" w:history="1">
            <w:r w:rsidRPr="006B11AD">
              <w:rPr>
                <w:rStyle w:val="Hyperlink"/>
                <w:rFonts w:ascii="Trebuchet MS" w:hAnsi="Trebuchet MS"/>
                <w:noProof/>
              </w:rPr>
              <w:t>Results</w:t>
            </w:r>
            <w:r>
              <w:rPr>
                <w:noProof/>
                <w:webHidden/>
              </w:rPr>
              <w:tab/>
            </w:r>
            <w:r>
              <w:rPr>
                <w:noProof/>
                <w:webHidden/>
              </w:rPr>
              <w:fldChar w:fldCharType="begin"/>
            </w:r>
            <w:r>
              <w:rPr>
                <w:noProof/>
                <w:webHidden/>
              </w:rPr>
              <w:instrText xml:space="preserve"> PAGEREF _Toc122091812 \h </w:instrText>
            </w:r>
            <w:r>
              <w:rPr>
                <w:noProof/>
                <w:webHidden/>
              </w:rPr>
            </w:r>
            <w:r>
              <w:rPr>
                <w:noProof/>
                <w:webHidden/>
              </w:rPr>
              <w:fldChar w:fldCharType="separate"/>
            </w:r>
            <w:r>
              <w:rPr>
                <w:noProof/>
                <w:webHidden/>
              </w:rPr>
              <w:t>21</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3" w:history="1">
            <w:r w:rsidRPr="006B11AD">
              <w:rPr>
                <w:rStyle w:val="Hyperlink"/>
                <w:rFonts w:ascii="Trebuchet MS" w:hAnsi="Trebuchet MS"/>
                <w:noProof/>
              </w:rPr>
              <w:t>Conclusions</w:t>
            </w:r>
            <w:r>
              <w:rPr>
                <w:noProof/>
                <w:webHidden/>
              </w:rPr>
              <w:tab/>
            </w:r>
            <w:r>
              <w:rPr>
                <w:noProof/>
                <w:webHidden/>
              </w:rPr>
              <w:fldChar w:fldCharType="begin"/>
            </w:r>
            <w:r>
              <w:rPr>
                <w:noProof/>
                <w:webHidden/>
              </w:rPr>
              <w:instrText xml:space="preserve"> PAGEREF _Toc122091813 \h </w:instrText>
            </w:r>
            <w:r>
              <w:rPr>
                <w:noProof/>
                <w:webHidden/>
              </w:rPr>
            </w:r>
            <w:r>
              <w:rPr>
                <w:noProof/>
                <w:webHidden/>
              </w:rPr>
              <w:fldChar w:fldCharType="separate"/>
            </w:r>
            <w:r>
              <w:rPr>
                <w:noProof/>
                <w:webHidden/>
              </w:rPr>
              <w:t>22</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4" w:history="1">
            <w:r w:rsidRPr="006B11AD">
              <w:rPr>
                <w:rStyle w:val="Hyperlink"/>
                <w:rFonts w:ascii="Trebuchet MS" w:hAnsi="Trebuchet MS"/>
                <w:noProof/>
              </w:rPr>
              <w:t>Recommendations</w:t>
            </w:r>
            <w:r>
              <w:rPr>
                <w:noProof/>
                <w:webHidden/>
              </w:rPr>
              <w:tab/>
            </w:r>
            <w:r>
              <w:rPr>
                <w:noProof/>
                <w:webHidden/>
              </w:rPr>
              <w:fldChar w:fldCharType="begin"/>
            </w:r>
            <w:r>
              <w:rPr>
                <w:noProof/>
                <w:webHidden/>
              </w:rPr>
              <w:instrText xml:space="preserve"> PAGEREF _Toc122091814 \h </w:instrText>
            </w:r>
            <w:r>
              <w:rPr>
                <w:noProof/>
                <w:webHidden/>
              </w:rPr>
            </w:r>
            <w:r>
              <w:rPr>
                <w:noProof/>
                <w:webHidden/>
              </w:rPr>
              <w:fldChar w:fldCharType="separate"/>
            </w:r>
            <w:r>
              <w:rPr>
                <w:noProof/>
                <w:webHidden/>
              </w:rPr>
              <w:t>23</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5" w:history="1">
            <w:r w:rsidRPr="006B11AD">
              <w:rPr>
                <w:rStyle w:val="Hyperlink"/>
                <w:rFonts w:ascii="Trebuchet MS" w:hAnsi="Trebuchet MS"/>
                <w:noProof/>
              </w:rPr>
              <w:t>Reference list</w:t>
            </w:r>
            <w:r>
              <w:rPr>
                <w:noProof/>
                <w:webHidden/>
              </w:rPr>
              <w:tab/>
            </w:r>
            <w:r>
              <w:rPr>
                <w:noProof/>
                <w:webHidden/>
              </w:rPr>
              <w:fldChar w:fldCharType="begin"/>
            </w:r>
            <w:r>
              <w:rPr>
                <w:noProof/>
                <w:webHidden/>
              </w:rPr>
              <w:instrText xml:space="preserve"> PAGEREF _Toc122091815 \h </w:instrText>
            </w:r>
            <w:r>
              <w:rPr>
                <w:noProof/>
                <w:webHidden/>
              </w:rPr>
            </w:r>
            <w:r>
              <w:rPr>
                <w:noProof/>
                <w:webHidden/>
              </w:rPr>
              <w:fldChar w:fldCharType="separate"/>
            </w:r>
            <w:r>
              <w:rPr>
                <w:noProof/>
                <w:webHidden/>
              </w:rPr>
              <w:t>24</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6" w:history="1">
            <w:r w:rsidRPr="006B11AD">
              <w:rPr>
                <w:rStyle w:val="Hyperlink"/>
                <w:rFonts w:ascii="Trebuchet MS" w:hAnsi="Trebuchet MS"/>
                <w:noProof/>
              </w:rPr>
              <w:t>Bibliography</w:t>
            </w:r>
            <w:r>
              <w:rPr>
                <w:noProof/>
                <w:webHidden/>
              </w:rPr>
              <w:tab/>
            </w:r>
            <w:r>
              <w:rPr>
                <w:noProof/>
                <w:webHidden/>
              </w:rPr>
              <w:fldChar w:fldCharType="begin"/>
            </w:r>
            <w:r>
              <w:rPr>
                <w:noProof/>
                <w:webHidden/>
              </w:rPr>
              <w:instrText xml:space="preserve"> PAGEREF _Toc122091816 \h </w:instrText>
            </w:r>
            <w:r>
              <w:rPr>
                <w:noProof/>
                <w:webHidden/>
              </w:rPr>
            </w:r>
            <w:r>
              <w:rPr>
                <w:noProof/>
                <w:webHidden/>
              </w:rPr>
              <w:fldChar w:fldCharType="separate"/>
            </w:r>
            <w:r>
              <w:rPr>
                <w:noProof/>
                <w:webHidden/>
              </w:rPr>
              <w:t>24</w:t>
            </w:r>
            <w:r>
              <w:rPr>
                <w:noProof/>
                <w:webHidden/>
              </w:rPr>
              <w:fldChar w:fldCharType="end"/>
            </w:r>
          </w:hyperlink>
        </w:p>
        <w:p w:rsidR="00A67743" w:rsidRDefault="00A67743">
          <w:pPr>
            <w:pStyle w:val="TOC1"/>
            <w:tabs>
              <w:tab w:val="right" w:leader="dot" w:pos="9017"/>
            </w:tabs>
            <w:rPr>
              <w:rFonts w:eastAsiaTheme="minorEastAsia"/>
              <w:noProof/>
            </w:rPr>
          </w:pPr>
          <w:hyperlink w:anchor="_Toc122091817" w:history="1">
            <w:r w:rsidRPr="006B11AD">
              <w:rPr>
                <w:rStyle w:val="Hyperlink"/>
                <w:rFonts w:ascii="Trebuchet MS" w:hAnsi="Trebuchet MS"/>
                <w:noProof/>
              </w:rPr>
              <w:t>Appendices</w:t>
            </w:r>
            <w:r>
              <w:rPr>
                <w:noProof/>
                <w:webHidden/>
              </w:rPr>
              <w:tab/>
            </w:r>
            <w:r>
              <w:rPr>
                <w:noProof/>
                <w:webHidden/>
              </w:rPr>
              <w:fldChar w:fldCharType="begin"/>
            </w:r>
            <w:r>
              <w:rPr>
                <w:noProof/>
                <w:webHidden/>
              </w:rPr>
              <w:instrText xml:space="preserve"> PAGEREF _Toc122091817 \h </w:instrText>
            </w:r>
            <w:r>
              <w:rPr>
                <w:noProof/>
                <w:webHidden/>
              </w:rPr>
            </w:r>
            <w:r>
              <w:rPr>
                <w:noProof/>
                <w:webHidden/>
              </w:rPr>
              <w:fldChar w:fldCharType="separate"/>
            </w:r>
            <w:r>
              <w:rPr>
                <w:noProof/>
                <w:webHidden/>
              </w:rPr>
              <w:t>A</w:t>
            </w:r>
            <w:r>
              <w:rPr>
                <w:noProof/>
                <w:webHidden/>
              </w:rPr>
              <w:fldChar w:fldCharType="end"/>
            </w:r>
          </w:hyperlink>
        </w:p>
        <w:p w:rsidR="00A67743" w:rsidRDefault="00A67743">
          <w:pPr>
            <w:pStyle w:val="TOC2"/>
            <w:tabs>
              <w:tab w:val="right" w:leader="dot" w:pos="9017"/>
            </w:tabs>
            <w:rPr>
              <w:rFonts w:eastAsiaTheme="minorEastAsia"/>
              <w:noProof/>
            </w:rPr>
          </w:pPr>
          <w:hyperlink w:anchor="_Toc122091818" w:history="1">
            <w:r w:rsidRPr="006B11AD">
              <w:rPr>
                <w:rStyle w:val="Hyperlink"/>
                <w:rFonts w:ascii="Trebuchet MS" w:hAnsi="Trebuchet MS"/>
                <w:noProof/>
              </w:rPr>
              <w:t>Appendix A - Wireframes</w:t>
            </w:r>
            <w:r>
              <w:rPr>
                <w:noProof/>
                <w:webHidden/>
              </w:rPr>
              <w:tab/>
            </w:r>
            <w:r>
              <w:rPr>
                <w:noProof/>
                <w:webHidden/>
              </w:rPr>
              <w:fldChar w:fldCharType="begin"/>
            </w:r>
            <w:r>
              <w:rPr>
                <w:noProof/>
                <w:webHidden/>
              </w:rPr>
              <w:instrText xml:space="preserve"> PAGEREF _Toc122091818 \h </w:instrText>
            </w:r>
            <w:r>
              <w:rPr>
                <w:noProof/>
                <w:webHidden/>
              </w:rPr>
            </w:r>
            <w:r>
              <w:rPr>
                <w:noProof/>
                <w:webHidden/>
              </w:rPr>
              <w:fldChar w:fldCharType="separate"/>
            </w:r>
            <w:r>
              <w:rPr>
                <w:noProof/>
                <w:webHidden/>
              </w:rPr>
              <w:t>A</w:t>
            </w:r>
            <w:r>
              <w:rPr>
                <w:noProof/>
                <w:webHidden/>
              </w:rPr>
              <w:fldChar w:fldCharType="end"/>
            </w:r>
          </w:hyperlink>
        </w:p>
        <w:p w:rsidR="00A67743" w:rsidRDefault="00A67743">
          <w:pPr>
            <w:pStyle w:val="TOC2"/>
            <w:tabs>
              <w:tab w:val="right" w:leader="dot" w:pos="9017"/>
            </w:tabs>
            <w:rPr>
              <w:rFonts w:eastAsiaTheme="minorEastAsia"/>
              <w:noProof/>
            </w:rPr>
          </w:pPr>
          <w:hyperlink w:anchor="_Toc122091819" w:history="1">
            <w:r w:rsidRPr="006B11AD">
              <w:rPr>
                <w:rStyle w:val="Hyperlink"/>
                <w:rFonts w:ascii="Trebuchet MS" w:hAnsi="Trebuchet MS"/>
                <w:noProof/>
              </w:rPr>
              <w:t>Appendix B - Activity Diagrams</w:t>
            </w:r>
            <w:r>
              <w:rPr>
                <w:noProof/>
                <w:webHidden/>
              </w:rPr>
              <w:tab/>
            </w:r>
            <w:r>
              <w:rPr>
                <w:noProof/>
                <w:webHidden/>
              </w:rPr>
              <w:fldChar w:fldCharType="begin"/>
            </w:r>
            <w:r>
              <w:rPr>
                <w:noProof/>
                <w:webHidden/>
              </w:rPr>
              <w:instrText xml:space="preserve"> PAGEREF _Toc122091819 \h </w:instrText>
            </w:r>
            <w:r>
              <w:rPr>
                <w:noProof/>
                <w:webHidden/>
              </w:rPr>
            </w:r>
            <w:r>
              <w:rPr>
                <w:noProof/>
                <w:webHidden/>
              </w:rPr>
              <w:fldChar w:fldCharType="separate"/>
            </w:r>
            <w:r>
              <w:rPr>
                <w:noProof/>
                <w:webHidden/>
              </w:rPr>
              <w:t>B</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0" w:history="1">
            <w:r w:rsidRPr="006B11AD">
              <w:rPr>
                <w:rStyle w:val="Hyperlink"/>
                <w:rFonts w:ascii="Trebuchet MS" w:hAnsi="Trebuchet MS"/>
                <w:noProof/>
              </w:rPr>
              <w:t>Appendix C - Questionnaire</w:t>
            </w:r>
            <w:r>
              <w:rPr>
                <w:noProof/>
                <w:webHidden/>
              </w:rPr>
              <w:tab/>
            </w:r>
            <w:r>
              <w:rPr>
                <w:noProof/>
                <w:webHidden/>
              </w:rPr>
              <w:fldChar w:fldCharType="begin"/>
            </w:r>
            <w:r>
              <w:rPr>
                <w:noProof/>
                <w:webHidden/>
              </w:rPr>
              <w:instrText xml:space="preserve"> PAGEREF _Toc122091820 \h </w:instrText>
            </w:r>
            <w:r>
              <w:rPr>
                <w:noProof/>
                <w:webHidden/>
              </w:rPr>
            </w:r>
            <w:r>
              <w:rPr>
                <w:noProof/>
                <w:webHidden/>
              </w:rPr>
              <w:fldChar w:fldCharType="separate"/>
            </w:r>
            <w:r>
              <w:rPr>
                <w:noProof/>
                <w:webHidden/>
              </w:rPr>
              <w:t>F</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1" w:history="1">
            <w:r w:rsidRPr="006B11AD">
              <w:rPr>
                <w:rStyle w:val="Hyperlink"/>
                <w:rFonts w:ascii="Trebuchet MS" w:hAnsi="Trebuchet MS"/>
                <w:noProof/>
              </w:rPr>
              <w:t>Appendix D - Test Plan</w:t>
            </w:r>
            <w:r>
              <w:rPr>
                <w:noProof/>
                <w:webHidden/>
              </w:rPr>
              <w:tab/>
            </w:r>
            <w:r>
              <w:rPr>
                <w:noProof/>
                <w:webHidden/>
              </w:rPr>
              <w:fldChar w:fldCharType="begin"/>
            </w:r>
            <w:r>
              <w:rPr>
                <w:noProof/>
                <w:webHidden/>
              </w:rPr>
              <w:instrText xml:space="preserve"> PAGEREF _Toc122091821 \h </w:instrText>
            </w:r>
            <w:r>
              <w:rPr>
                <w:noProof/>
                <w:webHidden/>
              </w:rPr>
            </w:r>
            <w:r>
              <w:rPr>
                <w:noProof/>
                <w:webHidden/>
              </w:rPr>
              <w:fldChar w:fldCharType="separate"/>
            </w:r>
            <w:r>
              <w:rPr>
                <w:noProof/>
                <w:webHidden/>
              </w:rPr>
              <w:t>G</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2" w:history="1">
            <w:r w:rsidRPr="006B11AD">
              <w:rPr>
                <w:rStyle w:val="Hyperlink"/>
                <w:rFonts w:ascii="Trebuchet MS" w:hAnsi="Trebuchet MS"/>
                <w:noProof/>
              </w:rPr>
              <w:t>Introduction</w:t>
            </w:r>
            <w:r>
              <w:rPr>
                <w:noProof/>
                <w:webHidden/>
              </w:rPr>
              <w:tab/>
            </w:r>
            <w:r>
              <w:rPr>
                <w:noProof/>
                <w:webHidden/>
              </w:rPr>
              <w:fldChar w:fldCharType="begin"/>
            </w:r>
            <w:r>
              <w:rPr>
                <w:noProof/>
                <w:webHidden/>
              </w:rPr>
              <w:instrText xml:space="preserve"> PAGEREF _Toc122091822 \h </w:instrText>
            </w:r>
            <w:r>
              <w:rPr>
                <w:noProof/>
                <w:webHidden/>
              </w:rPr>
            </w:r>
            <w:r>
              <w:rPr>
                <w:noProof/>
                <w:webHidden/>
              </w:rPr>
              <w:fldChar w:fldCharType="separate"/>
            </w:r>
            <w:r>
              <w:rPr>
                <w:noProof/>
                <w:webHidden/>
              </w:rPr>
              <w:t>G</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3" w:history="1">
            <w:r w:rsidRPr="006B11AD">
              <w:rPr>
                <w:rStyle w:val="Hyperlink"/>
                <w:rFonts w:ascii="Trebuchet MS" w:hAnsi="Trebuchet MS"/>
                <w:noProof/>
              </w:rPr>
              <w:t>Scope</w:t>
            </w:r>
            <w:r>
              <w:rPr>
                <w:noProof/>
                <w:webHidden/>
              </w:rPr>
              <w:tab/>
            </w:r>
            <w:r>
              <w:rPr>
                <w:noProof/>
                <w:webHidden/>
              </w:rPr>
              <w:fldChar w:fldCharType="begin"/>
            </w:r>
            <w:r>
              <w:rPr>
                <w:noProof/>
                <w:webHidden/>
              </w:rPr>
              <w:instrText xml:space="preserve"> PAGEREF _Toc122091823 \h </w:instrText>
            </w:r>
            <w:r>
              <w:rPr>
                <w:noProof/>
                <w:webHidden/>
              </w:rPr>
            </w:r>
            <w:r>
              <w:rPr>
                <w:noProof/>
                <w:webHidden/>
              </w:rPr>
              <w:fldChar w:fldCharType="separate"/>
            </w:r>
            <w:r>
              <w:rPr>
                <w:noProof/>
                <w:webHidden/>
              </w:rPr>
              <w:t>G</w:t>
            </w:r>
            <w:r>
              <w:rPr>
                <w:noProof/>
                <w:webHidden/>
              </w:rPr>
              <w:fldChar w:fldCharType="end"/>
            </w:r>
          </w:hyperlink>
        </w:p>
        <w:p w:rsidR="00A67743" w:rsidRDefault="00A67743">
          <w:pPr>
            <w:pStyle w:val="TOC3"/>
            <w:tabs>
              <w:tab w:val="right" w:leader="dot" w:pos="9017"/>
            </w:tabs>
            <w:rPr>
              <w:rFonts w:eastAsiaTheme="minorEastAsia"/>
              <w:noProof/>
            </w:rPr>
          </w:pPr>
          <w:hyperlink w:anchor="_Toc122091824" w:history="1">
            <w:r w:rsidRPr="006B11AD">
              <w:rPr>
                <w:rStyle w:val="Hyperlink"/>
                <w:rFonts w:ascii="Trebuchet MS" w:hAnsi="Trebuchet MS"/>
                <w:noProof/>
              </w:rPr>
              <w:t>In Scope</w:t>
            </w:r>
            <w:r>
              <w:rPr>
                <w:noProof/>
                <w:webHidden/>
              </w:rPr>
              <w:tab/>
            </w:r>
            <w:r>
              <w:rPr>
                <w:noProof/>
                <w:webHidden/>
              </w:rPr>
              <w:fldChar w:fldCharType="begin"/>
            </w:r>
            <w:r>
              <w:rPr>
                <w:noProof/>
                <w:webHidden/>
              </w:rPr>
              <w:instrText xml:space="preserve"> PAGEREF _Toc122091824 \h </w:instrText>
            </w:r>
            <w:r>
              <w:rPr>
                <w:noProof/>
                <w:webHidden/>
              </w:rPr>
            </w:r>
            <w:r>
              <w:rPr>
                <w:noProof/>
                <w:webHidden/>
              </w:rPr>
              <w:fldChar w:fldCharType="separate"/>
            </w:r>
            <w:r>
              <w:rPr>
                <w:noProof/>
                <w:webHidden/>
              </w:rPr>
              <w:t>G</w:t>
            </w:r>
            <w:r>
              <w:rPr>
                <w:noProof/>
                <w:webHidden/>
              </w:rPr>
              <w:fldChar w:fldCharType="end"/>
            </w:r>
          </w:hyperlink>
        </w:p>
        <w:p w:rsidR="00A67743" w:rsidRDefault="00A67743">
          <w:pPr>
            <w:pStyle w:val="TOC3"/>
            <w:tabs>
              <w:tab w:val="right" w:leader="dot" w:pos="9017"/>
            </w:tabs>
            <w:rPr>
              <w:rFonts w:eastAsiaTheme="minorEastAsia"/>
              <w:noProof/>
            </w:rPr>
          </w:pPr>
          <w:hyperlink w:anchor="_Toc122091825" w:history="1">
            <w:r w:rsidRPr="006B11AD">
              <w:rPr>
                <w:rStyle w:val="Hyperlink"/>
                <w:rFonts w:ascii="Trebuchet MS" w:hAnsi="Trebuchet MS"/>
                <w:noProof/>
              </w:rPr>
              <w:t>Out Scope</w:t>
            </w:r>
            <w:r>
              <w:rPr>
                <w:noProof/>
                <w:webHidden/>
              </w:rPr>
              <w:tab/>
            </w:r>
            <w:r>
              <w:rPr>
                <w:noProof/>
                <w:webHidden/>
              </w:rPr>
              <w:fldChar w:fldCharType="begin"/>
            </w:r>
            <w:r>
              <w:rPr>
                <w:noProof/>
                <w:webHidden/>
              </w:rPr>
              <w:instrText xml:space="preserve"> PAGEREF _Toc122091825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6" w:history="1">
            <w:r w:rsidRPr="006B11AD">
              <w:rPr>
                <w:rStyle w:val="Hyperlink"/>
                <w:rFonts w:ascii="Trebuchet MS" w:hAnsi="Trebuchet MS"/>
                <w:noProof/>
              </w:rPr>
              <w:t>Quality Objective</w:t>
            </w:r>
            <w:r>
              <w:rPr>
                <w:noProof/>
                <w:webHidden/>
              </w:rPr>
              <w:tab/>
            </w:r>
            <w:r>
              <w:rPr>
                <w:noProof/>
                <w:webHidden/>
              </w:rPr>
              <w:fldChar w:fldCharType="begin"/>
            </w:r>
            <w:r>
              <w:rPr>
                <w:noProof/>
                <w:webHidden/>
              </w:rPr>
              <w:instrText xml:space="preserve"> PAGEREF _Toc122091826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7" w:history="1">
            <w:r w:rsidRPr="006B11AD">
              <w:rPr>
                <w:rStyle w:val="Hyperlink"/>
                <w:rFonts w:ascii="Trebuchet MS" w:hAnsi="Trebuchet MS"/>
                <w:noProof/>
              </w:rPr>
              <w:t>Roles and Responsibilities</w:t>
            </w:r>
            <w:r>
              <w:rPr>
                <w:noProof/>
                <w:webHidden/>
              </w:rPr>
              <w:tab/>
            </w:r>
            <w:r>
              <w:rPr>
                <w:noProof/>
                <w:webHidden/>
              </w:rPr>
              <w:fldChar w:fldCharType="begin"/>
            </w:r>
            <w:r>
              <w:rPr>
                <w:noProof/>
                <w:webHidden/>
              </w:rPr>
              <w:instrText xml:space="preserve"> PAGEREF _Toc122091827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2"/>
            <w:tabs>
              <w:tab w:val="right" w:leader="dot" w:pos="9017"/>
            </w:tabs>
            <w:rPr>
              <w:rFonts w:eastAsiaTheme="minorEastAsia"/>
              <w:noProof/>
            </w:rPr>
          </w:pPr>
          <w:hyperlink w:anchor="_Toc122091828" w:history="1">
            <w:r w:rsidRPr="006B11AD">
              <w:rPr>
                <w:rStyle w:val="Hyperlink"/>
                <w:rFonts w:ascii="Trebuchet MS" w:hAnsi="Trebuchet MS"/>
                <w:noProof/>
              </w:rPr>
              <w:t>Test Methodology</w:t>
            </w:r>
            <w:r>
              <w:rPr>
                <w:noProof/>
                <w:webHidden/>
              </w:rPr>
              <w:tab/>
            </w:r>
            <w:r>
              <w:rPr>
                <w:noProof/>
                <w:webHidden/>
              </w:rPr>
              <w:fldChar w:fldCharType="begin"/>
            </w:r>
            <w:r>
              <w:rPr>
                <w:noProof/>
                <w:webHidden/>
              </w:rPr>
              <w:instrText xml:space="preserve"> PAGEREF _Toc122091828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3"/>
            <w:tabs>
              <w:tab w:val="right" w:leader="dot" w:pos="9017"/>
            </w:tabs>
            <w:rPr>
              <w:rFonts w:eastAsiaTheme="minorEastAsia"/>
              <w:noProof/>
            </w:rPr>
          </w:pPr>
          <w:hyperlink w:anchor="_Toc122091829" w:history="1">
            <w:r w:rsidRPr="006B11AD">
              <w:rPr>
                <w:rStyle w:val="Hyperlink"/>
                <w:rFonts w:ascii="Trebuchet MS" w:hAnsi="Trebuchet MS"/>
                <w:noProof/>
              </w:rPr>
              <w:t>Test Levels</w:t>
            </w:r>
            <w:r>
              <w:rPr>
                <w:noProof/>
                <w:webHidden/>
              </w:rPr>
              <w:tab/>
            </w:r>
            <w:r>
              <w:rPr>
                <w:noProof/>
                <w:webHidden/>
              </w:rPr>
              <w:fldChar w:fldCharType="begin"/>
            </w:r>
            <w:r>
              <w:rPr>
                <w:noProof/>
                <w:webHidden/>
              </w:rPr>
              <w:instrText xml:space="preserve"> PAGEREF _Toc122091829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3"/>
            <w:tabs>
              <w:tab w:val="right" w:leader="dot" w:pos="9017"/>
            </w:tabs>
            <w:rPr>
              <w:rFonts w:eastAsiaTheme="minorEastAsia"/>
              <w:noProof/>
            </w:rPr>
          </w:pPr>
          <w:hyperlink w:anchor="_Toc122091830" w:history="1">
            <w:r w:rsidRPr="006B11AD">
              <w:rPr>
                <w:rStyle w:val="Hyperlink"/>
                <w:rFonts w:ascii="Trebuchet MS" w:hAnsi="Trebuchet MS"/>
                <w:noProof/>
              </w:rPr>
              <w:t>Suspension criteria and resumption requirements</w:t>
            </w:r>
            <w:r>
              <w:rPr>
                <w:noProof/>
                <w:webHidden/>
              </w:rPr>
              <w:tab/>
            </w:r>
            <w:r>
              <w:rPr>
                <w:noProof/>
                <w:webHidden/>
              </w:rPr>
              <w:fldChar w:fldCharType="begin"/>
            </w:r>
            <w:r>
              <w:rPr>
                <w:noProof/>
                <w:webHidden/>
              </w:rPr>
              <w:instrText xml:space="preserve"> PAGEREF _Toc122091830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3"/>
            <w:tabs>
              <w:tab w:val="right" w:leader="dot" w:pos="9017"/>
            </w:tabs>
            <w:rPr>
              <w:rFonts w:eastAsiaTheme="minorEastAsia"/>
              <w:noProof/>
            </w:rPr>
          </w:pPr>
          <w:hyperlink w:anchor="_Toc122091831" w:history="1">
            <w:r w:rsidRPr="006B11AD">
              <w:rPr>
                <w:rStyle w:val="Hyperlink"/>
                <w:rFonts w:ascii="Trebuchet MS" w:hAnsi="Trebuchet MS"/>
                <w:noProof/>
              </w:rPr>
              <w:t>Test completeness</w:t>
            </w:r>
            <w:r>
              <w:rPr>
                <w:noProof/>
                <w:webHidden/>
              </w:rPr>
              <w:tab/>
            </w:r>
            <w:r>
              <w:rPr>
                <w:noProof/>
                <w:webHidden/>
              </w:rPr>
              <w:fldChar w:fldCharType="begin"/>
            </w:r>
            <w:r>
              <w:rPr>
                <w:noProof/>
                <w:webHidden/>
              </w:rPr>
              <w:instrText xml:space="preserve"> PAGEREF _Toc122091831 \h </w:instrText>
            </w:r>
            <w:r>
              <w:rPr>
                <w:noProof/>
                <w:webHidden/>
              </w:rPr>
            </w:r>
            <w:r>
              <w:rPr>
                <w:noProof/>
                <w:webHidden/>
              </w:rPr>
              <w:fldChar w:fldCharType="separate"/>
            </w:r>
            <w:r>
              <w:rPr>
                <w:noProof/>
                <w:webHidden/>
              </w:rPr>
              <w:t>H</w:t>
            </w:r>
            <w:r>
              <w:rPr>
                <w:noProof/>
                <w:webHidden/>
              </w:rPr>
              <w:fldChar w:fldCharType="end"/>
            </w:r>
          </w:hyperlink>
        </w:p>
        <w:p w:rsidR="00A67743" w:rsidRDefault="00A67743">
          <w:pPr>
            <w:pStyle w:val="TOC2"/>
            <w:tabs>
              <w:tab w:val="right" w:leader="dot" w:pos="9017"/>
            </w:tabs>
            <w:rPr>
              <w:rFonts w:eastAsiaTheme="minorEastAsia"/>
              <w:noProof/>
            </w:rPr>
          </w:pPr>
          <w:hyperlink w:anchor="_Toc122091832" w:history="1">
            <w:r w:rsidRPr="006B11AD">
              <w:rPr>
                <w:rStyle w:val="Hyperlink"/>
                <w:rFonts w:ascii="Trebuchet MS" w:hAnsi="Trebuchet MS"/>
                <w:noProof/>
              </w:rPr>
              <w:t>Appendix E - Test Cases</w:t>
            </w:r>
            <w:r>
              <w:rPr>
                <w:noProof/>
                <w:webHidden/>
              </w:rPr>
              <w:tab/>
            </w:r>
            <w:r>
              <w:rPr>
                <w:noProof/>
                <w:webHidden/>
              </w:rPr>
              <w:fldChar w:fldCharType="begin"/>
            </w:r>
            <w:r>
              <w:rPr>
                <w:noProof/>
                <w:webHidden/>
              </w:rPr>
              <w:instrText xml:space="preserve"> PAGEREF _Toc122091832 \h </w:instrText>
            </w:r>
            <w:r>
              <w:rPr>
                <w:noProof/>
                <w:webHidden/>
              </w:rPr>
            </w:r>
            <w:r>
              <w:rPr>
                <w:noProof/>
                <w:webHidden/>
              </w:rPr>
              <w:fldChar w:fldCharType="separate"/>
            </w:r>
            <w:r>
              <w:rPr>
                <w:noProof/>
                <w:webHidden/>
              </w:rPr>
              <w:t>I</w:t>
            </w:r>
            <w:r>
              <w:rPr>
                <w:noProof/>
                <w:webHidden/>
              </w:rPr>
              <w:fldChar w:fldCharType="end"/>
            </w:r>
          </w:hyperlink>
        </w:p>
        <w:p w:rsidR="00B671CA" w:rsidRDefault="002E4F1A">
          <w:r>
            <w:fldChar w:fldCharType="end"/>
          </w:r>
        </w:p>
      </w:sdtContent>
    </w:sdt>
    <w:p w:rsidR="009D1EEE" w:rsidRDefault="009D1EEE">
      <w:r>
        <w:br w:type="page"/>
      </w:r>
    </w:p>
    <w:p w:rsidR="0035290F" w:rsidRPr="0022298F" w:rsidRDefault="0035290F" w:rsidP="0035290F">
      <w:pPr>
        <w:pStyle w:val="Heading1"/>
        <w:ind w:left="0"/>
        <w:rPr>
          <w:rFonts w:ascii="Trebuchet MS" w:hAnsi="Trebuchet MS"/>
          <w:color w:val="auto"/>
          <w:sz w:val="32"/>
        </w:rPr>
      </w:pPr>
      <w:bookmarkStart w:id="4" w:name="_Toc122091792"/>
      <w:r w:rsidRPr="0022298F">
        <w:rPr>
          <w:rFonts w:ascii="Trebuchet MS" w:hAnsi="Trebuchet MS"/>
          <w:color w:val="auto"/>
          <w:sz w:val="32"/>
        </w:rPr>
        <w:lastRenderedPageBreak/>
        <w:t>Table of figures</w:t>
      </w:r>
      <w:bookmarkEnd w:id="4"/>
    </w:p>
    <w:p w:rsidR="004D6892" w:rsidRDefault="002E4F1A">
      <w:pPr>
        <w:pStyle w:val="TableofFigures"/>
        <w:tabs>
          <w:tab w:val="right" w:leader="dot" w:pos="9017"/>
        </w:tabs>
        <w:rPr>
          <w:rFonts w:eastAsiaTheme="minorEastAsia"/>
          <w:noProof/>
        </w:rPr>
      </w:pPr>
      <w:r>
        <w:fldChar w:fldCharType="begin"/>
      </w:r>
      <w:r w:rsidR="004D6892">
        <w:instrText xml:space="preserve"> TOC \h \z \c "Figure" </w:instrText>
      </w:r>
      <w:r>
        <w:fldChar w:fldCharType="separate"/>
      </w:r>
      <w:hyperlink w:anchor="_Toc121811408" w:history="1">
        <w:r w:rsidR="004D6892" w:rsidRPr="006922DF">
          <w:rPr>
            <w:rStyle w:val="Hyperlink"/>
            <w:noProof/>
          </w:rPr>
          <w:t>Figure 1/ Rehash Website</w:t>
        </w:r>
        <w:r w:rsidR="004D6892">
          <w:rPr>
            <w:noProof/>
            <w:webHidden/>
          </w:rPr>
          <w:tab/>
        </w:r>
        <w:r>
          <w:rPr>
            <w:noProof/>
            <w:webHidden/>
          </w:rPr>
          <w:fldChar w:fldCharType="begin"/>
        </w:r>
        <w:r w:rsidR="004D6892">
          <w:rPr>
            <w:noProof/>
            <w:webHidden/>
          </w:rPr>
          <w:instrText xml:space="preserve"> PAGEREF _Toc121811408 \h </w:instrText>
        </w:r>
        <w:r>
          <w:rPr>
            <w:noProof/>
            <w:webHidden/>
          </w:rPr>
        </w:r>
        <w:r>
          <w:rPr>
            <w:noProof/>
            <w:webHidden/>
          </w:rPr>
          <w:fldChar w:fldCharType="separate"/>
        </w:r>
        <w:r w:rsidR="004D6892">
          <w:rPr>
            <w:noProof/>
            <w:webHidden/>
          </w:rPr>
          <w:t>3</w:t>
        </w:r>
        <w:r>
          <w:rPr>
            <w:noProof/>
            <w:webHidden/>
          </w:rPr>
          <w:fldChar w:fldCharType="end"/>
        </w:r>
      </w:hyperlink>
    </w:p>
    <w:p w:rsidR="004D6892" w:rsidRDefault="002E4F1A">
      <w:pPr>
        <w:pStyle w:val="TableofFigures"/>
        <w:tabs>
          <w:tab w:val="right" w:leader="dot" w:pos="9017"/>
        </w:tabs>
        <w:rPr>
          <w:rFonts w:eastAsiaTheme="minorEastAsia"/>
          <w:noProof/>
        </w:rPr>
      </w:pPr>
      <w:hyperlink w:anchor="_Toc121811409" w:history="1">
        <w:r w:rsidR="004D6892" w:rsidRPr="006922DF">
          <w:rPr>
            <w:rStyle w:val="Hyperlink"/>
            <w:noProof/>
          </w:rPr>
          <w:t>Figure 2/ BookMooch website</w:t>
        </w:r>
        <w:r w:rsidR="004D6892">
          <w:rPr>
            <w:noProof/>
            <w:webHidden/>
          </w:rPr>
          <w:tab/>
        </w:r>
        <w:r>
          <w:rPr>
            <w:noProof/>
            <w:webHidden/>
          </w:rPr>
          <w:fldChar w:fldCharType="begin"/>
        </w:r>
        <w:r w:rsidR="004D6892">
          <w:rPr>
            <w:noProof/>
            <w:webHidden/>
          </w:rPr>
          <w:instrText xml:space="preserve"> PAGEREF _Toc121811409 \h </w:instrText>
        </w:r>
        <w:r>
          <w:rPr>
            <w:noProof/>
            <w:webHidden/>
          </w:rPr>
        </w:r>
        <w:r>
          <w:rPr>
            <w:noProof/>
            <w:webHidden/>
          </w:rPr>
          <w:fldChar w:fldCharType="separate"/>
        </w:r>
        <w:r w:rsidR="004D6892">
          <w:rPr>
            <w:noProof/>
            <w:webHidden/>
          </w:rPr>
          <w:t>4</w:t>
        </w:r>
        <w:r>
          <w:rPr>
            <w:noProof/>
            <w:webHidden/>
          </w:rPr>
          <w:fldChar w:fldCharType="end"/>
        </w:r>
      </w:hyperlink>
    </w:p>
    <w:p w:rsidR="004D6892" w:rsidRDefault="002E4F1A">
      <w:pPr>
        <w:pStyle w:val="TableofFigures"/>
        <w:tabs>
          <w:tab w:val="right" w:leader="dot" w:pos="9017"/>
        </w:tabs>
        <w:rPr>
          <w:rFonts w:eastAsiaTheme="minorEastAsia"/>
          <w:noProof/>
        </w:rPr>
      </w:pPr>
      <w:hyperlink w:anchor="_Toc121811410" w:history="1">
        <w:r w:rsidR="004D6892" w:rsidRPr="006922DF">
          <w:rPr>
            <w:rStyle w:val="Hyperlink"/>
            <w:noProof/>
          </w:rPr>
          <w:t>Figure 3/ Home Exchange website</w:t>
        </w:r>
        <w:r w:rsidR="004D6892">
          <w:rPr>
            <w:noProof/>
            <w:webHidden/>
          </w:rPr>
          <w:tab/>
        </w:r>
        <w:r>
          <w:rPr>
            <w:noProof/>
            <w:webHidden/>
          </w:rPr>
          <w:fldChar w:fldCharType="begin"/>
        </w:r>
        <w:r w:rsidR="004D6892">
          <w:rPr>
            <w:noProof/>
            <w:webHidden/>
          </w:rPr>
          <w:instrText xml:space="preserve"> PAGEREF _Toc121811410 \h </w:instrText>
        </w:r>
        <w:r>
          <w:rPr>
            <w:noProof/>
            <w:webHidden/>
          </w:rPr>
        </w:r>
        <w:r>
          <w:rPr>
            <w:noProof/>
            <w:webHidden/>
          </w:rPr>
          <w:fldChar w:fldCharType="separate"/>
        </w:r>
        <w:r w:rsidR="004D6892">
          <w:rPr>
            <w:noProof/>
            <w:webHidden/>
          </w:rPr>
          <w:t>5</w:t>
        </w:r>
        <w:r>
          <w:rPr>
            <w:noProof/>
            <w:webHidden/>
          </w:rPr>
          <w:fldChar w:fldCharType="end"/>
        </w:r>
      </w:hyperlink>
    </w:p>
    <w:p w:rsidR="004D6892" w:rsidRDefault="002E4F1A">
      <w:pPr>
        <w:pStyle w:val="TableofFigures"/>
        <w:tabs>
          <w:tab w:val="right" w:leader="dot" w:pos="9017"/>
        </w:tabs>
        <w:rPr>
          <w:rFonts w:eastAsiaTheme="minorEastAsia"/>
          <w:noProof/>
        </w:rPr>
      </w:pPr>
      <w:hyperlink w:anchor="_Toc121811411" w:history="1">
        <w:r w:rsidR="004D6892" w:rsidRPr="006922DF">
          <w:rPr>
            <w:rStyle w:val="Hyperlink"/>
            <w:noProof/>
          </w:rPr>
          <w:t>Figure 4/ Barter Quest</w:t>
        </w:r>
        <w:r w:rsidR="004D6892">
          <w:rPr>
            <w:noProof/>
            <w:webHidden/>
          </w:rPr>
          <w:tab/>
        </w:r>
        <w:r>
          <w:rPr>
            <w:noProof/>
            <w:webHidden/>
          </w:rPr>
          <w:fldChar w:fldCharType="begin"/>
        </w:r>
        <w:r w:rsidR="004D6892">
          <w:rPr>
            <w:noProof/>
            <w:webHidden/>
          </w:rPr>
          <w:instrText xml:space="preserve"> PAGEREF _Toc121811411 \h </w:instrText>
        </w:r>
        <w:r>
          <w:rPr>
            <w:noProof/>
            <w:webHidden/>
          </w:rPr>
        </w:r>
        <w:r>
          <w:rPr>
            <w:noProof/>
            <w:webHidden/>
          </w:rPr>
          <w:fldChar w:fldCharType="separate"/>
        </w:r>
        <w:r w:rsidR="004D6892">
          <w:rPr>
            <w:noProof/>
            <w:webHidden/>
          </w:rPr>
          <w:t>6</w:t>
        </w:r>
        <w:r>
          <w:rPr>
            <w:noProof/>
            <w:webHidden/>
          </w:rPr>
          <w:fldChar w:fldCharType="end"/>
        </w:r>
      </w:hyperlink>
    </w:p>
    <w:p w:rsidR="009D1EEE" w:rsidRDefault="002E4F1A" w:rsidP="009D1EEE">
      <w:pPr>
        <w:ind w:left="0"/>
      </w:pPr>
      <w:r>
        <w:fldChar w:fldCharType="end"/>
      </w:r>
      <w:r w:rsidR="009D1EEE">
        <w:br w:type="page"/>
      </w:r>
    </w:p>
    <w:p w:rsidR="000E6D26" w:rsidRDefault="000E6D26" w:rsidP="009D1EEE">
      <w:pPr>
        <w:ind w:left="0"/>
        <w:sectPr w:rsidR="000E6D26" w:rsidSect="008559FA">
          <w:footerReference w:type="default" r:id="rId11"/>
          <w:pgSz w:w="11907" w:h="16839" w:code="9"/>
          <w:pgMar w:top="1440" w:right="1440" w:bottom="1440" w:left="1440" w:header="720" w:footer="720" w:gutter="0"/>
          <w:pgNumType w:fmt="lowerRoman"/>
          <w:cols w:space="720"/>
          <w:docGrid w:linePitch="360"/>
        </w:sectPr>
      </w:pPr>
    </w:p>
    <w:p w:rsidR="00AD74C6" w:rsidRDefault="000E6D26" w:rsidP="00DE3829">
      <w:pPr>
        <w:pStyle w:val="Heading1"/>
        <w:ind w:left="0"/>
        <w:rPr>
          <w:rFonts w:ascii="Trebuchet MS" w:hAnsi="Trebuchet MS"/>
          <w:color w:val="auto"/>
          <w:sz w:val="32"/>
          <w:szCs w:val="32"/>
        </w:rPr>
      </w:pPr>
      <w:bookmarkStart w:id="5" w:name="_Toc122091793"/>
      <w:r w:rsidRPr="000E6D26">
        <w:rPr>
          <w:rFonts w:ascii="Trebuchet MS" w:hAnsi="Trebuchet MS"/>
          <w:color w:val="auto"/>
          <w:sz w:val="32"/>
          <w:szCs w:val="32"/>
        </w:rPr>
        <w:lastRenderedPageBreak/>
        <w:t>Introduction</w:t>
      </w:r>
      <w:bookmarkEnd w:id="5"/>
    </w:p>
    <w:p w:rsidR="00506D8D" w:rsidRPr="00506D8D" w:rsidRDefault="00506D8D" w:rsidP="00506D8D">
      <w:pPr>
        <w:ind w:left="0"/>
        <w:rPr>
          <w:rFonts w:ascii="Trebuchet MS" w:hAnsi="Trebuchet MS"/>
        </w:rPr>
      </w:pPr>
      <w:r>
        <w:rPr>
          <w:rFonts w:ascii="Trebuchet MS" w:hAnsi="Trebuchet MS"/>
        </w:rPr>
        <w:tab/>
      </w:r>
      <w:r w:rsidR="00931C4E">
        <w:rPr>
          <w:rFonts w:ascii="Trebuchet MS" w:hAnsi="Trebuchet MS"/>
        </w:rPr>
        <w:t xml:space="preserve">Purchasing products for our need is a common habit one possess. </w:t>
      </w:r>
      <w:r w:rsidR="00C52668">
        <w:rPr>
          <w:rFonts w:ascii="Trebuchet MS" w:hAnsi="Trebuchet MS"/>
        </w:rPr>
        <w:t>In this modern generation purchasing trendy products due to influential propaganda is highly evident though the purchased product is of use or not.</w:t>
      </w:r>
      <w:r w:rsidR="00BB4B0D">
        <w:rPr>
          <w:rFonts w:ascii="Trebuchet MS" w:hAnsi="Trebuchet MS"/>
        </w:rPr>
        <w:t xml:space="preserve"> </w:t>
      </w:r>
      <w:r w:rsidR="00661CFE">
        <w:rPr>
          <w:rFonts w:ascii="Trebuchet MS" w:hAnsi="Trebuchet MS"/>
        </w:rPr>
        <w:t xml:space="preserve">People purchase these products atleast to try using </w:t>
      </w:r>
      <w:r w:rsidR="00B13705">
        <w:rPr>
          <w:rFonts w:ascii="Trebuchet MS" w:hAnsi="Trebuchet MS"/>
        </w:rPr>
        <w:t xml:space="preserve">it </w:t>
      </w:r>
      <w:r w:rsidR="00661CFE">
        <w:rPr>
          <w:rFonts w:ascii="Trebuchet MS" w:hAnsi="Trebuchet MS"/>
        </w:rPr>
        <w:t xml:space="preserve">for once due to excitement and usually put it away. Therefore eventually one unintentionally begins to hoard products or throw away large amount of trash annually. </w:t>
      </w:r>
    </w:p>
    <w:p w:rsidR="003A2329" w:rsidRPr="00A96BFE" w:rsidRDefault="003A2329" w:rsidP="003A2329">
      <w:pPr>
        <w:ind w:left="0"/>
        <w:rPr>
          <w:rFonts w:ascii="Trebuchet MS" w:hAnsi="Trebuchet MS"/>
        </w:rPr>
      </w:pPr>
      <w:r w:rsidRPr="00A96BFE">
        <w:rPr>
          <w:rFonts w:ascii="Trebuchet MS" w:hAnsi="Trebuchet MS"/>
        </w:rPr>
        <w:tab/>
      </w:r>
      <w:r w:rsidR="00AD6DAD">
        <w:rPr>
          <w:rFonts w:ascii="Trebuchet MS" w:hAnsi="Trebuchet MS"/>
        </w:rPr>
        <w:t xml:space="preserve">Increase in excess amount of </w:t>
      </w:r>
      <w:r w:rsidR="00500678">
        <w:rPr>
          <w:rFonts w:ascii="Trebuchet MS" w:hAnsi="Trebuchet MS"/>
        </w:rPr>
        <w:t>unused products</w:t>
      </w:r>
      <w:r w:rsidR="00AD3E2D">
        <w:rPr>
          <w:rFonts w:ascii="Trebuchet MS" w:hAnsi="Trebuchet MS"/>
        </w:rPr>
        <w:t xml:space="preserve"> </w:t>
      </w:r>
      <w:r w:rsidR="008E0860">
        <w:rPr>
          <w:rFonts w:ascii="Trebuchet MS" w:hAnsi="Trebuchet MS"/>
        </w:rPr>
        <w:t>result</w:t>
      </w:r>
      <w:r w:rsidR="00B13705">
        <w:rPr>
          <w:rFonts w:ascii="Trebuchet MS" w:hAnsi="Trebuchet MS"/>
        </w:rPr>
        <w:t>s</w:t>
      </w:r>
      <w:r w:rsidR="008E0860">
        <w:rPr>
          <w:rFonts w:ascii="Trebuchet MS" w:hAnsi="Trebuchet MS"/>
        </w:rPr>
        <w:t xml:space="preserve"> in environmental pollution.</w:t>
      </w:r>
      <w:r w:rsidR="00B80336">
        <w:rPr>
          <w:rFonts w:ascii="Trebuchet MS" w:hAnsi="Trebuchet MS"/>
        </w:rPr>
        <w:t xml:space="preserve"> </w:t>
      </w:r>
      <w:r w:rsidR="00B47D95">
        <w:rPr>
          <w:rFonts w:ascii="Trebuchet MS" w:hAnsi="Trebuchet MS"/>
        </w:rPr>
        <w:t>Thus, r</w:t>
      </w:r>
      <w:r w:rsidR="00B80336">
        <w:rPr>
          <w:rFonts w:ascii="Trebuchet MS" w:hAnsi="Trebuchet MS"/>
        </w:rPr>
        <w:t>eusing of these unused products can be eco friendly</w:t>
      </w:r>
      <w:r w:rsidR="00AD730B">
        <w:rPr>
          <w:rFonts w:ascii="Trebuchet MS" w:hAnsi="Trebuchet MS"/>
        </w:rPr>
        <w:t xml:space="preserve"> and beneficial in man</w:t>
      </w:r>
      <w:r w:rsidR="004F1C6B">
        <w:rPr>
          <w:rFonts w:ascii="Trebuchet MS" w:hAnsi="Trebuchet MS"/>
        </w:rPr>
        <w:t>y</w:t>
      </w:r>
      <w:r w:rsidR="00AD730B">
        <w:rPr>
          <w:rFonts w:ascii="Trebuchet MS" w:hAnsi="Trebuchet MS"/>
        </w:rPr>
        <w:t xml:space="preserve"> ways. </w:t>
      </w:r>
      <w:r w:rsidR="00506D8D">
        <w:rPr>
          <w:rFonts w:ascii="Trebuchet MS" w:hAnsi="Trebuchet MS"/>
        </w:rPr>
        <w:t xml:space="preserve">Flea markets </w:t>
      </w:r>
      <w:r w:rsidR="007C4F19">
        <w:rPr>
          <w:rFonts w:ascii="Trebuchet MS" w:hAnsi="Trebuchet MS"/>
        </w:rPr>
        <w:t xml:space="preserve">provide the opportunity </w:t>
      </w:r>
      <w:r w:rsidR="00735F20">
        <w:rPr>
          <w:rFonts w:ascii="Trebuchet MS" w:hAnsi="Trebuchet MS"/>
        </w:rPr>
        <w:t xml:space="preserve">for </w:t>
      </w:r>
      <w:r w:rsidR="00EB2533">
        <w:rPr>
          <w:rFonts w:ascii="Trebuchet MS" w:hAnsi="Trebuchet MS"/>
        </w:rPr>
        <w:t>up cycled products and second hand items.</w:t>
      </w:r>
      <w:r w:rsidR="00735F20">
        <w:rPr>
          <w:rFonts w:ascii="Trebuchet MS" w:hAnsi="Trebuchet MS"/>
        </w:rPr>
        <w:t xml:space="preserve"> It is often seasonal and people sell their second hand products for reasonable price. </w:t>
      </w:r>
      <w:r w:rsidR="002209F5">
        <w:rPr>
          <w:rFonts w:ascii="Trebuchet MS" w:hAnsi="Trebuchet MS"/>
        </w:rPr>
        <w:t>This is an efficient way of recycling products but since it is not online, it could be inconvenient to make the purchases easily.</w:t>
      </w:r>
      <w:r w:rsidR="0051136D">
        <w:rPr>
          <w:rFonts w:ascii="Trebuchet MS" w:hAnsi="Trebuchet MS"/>
        </w:rPr>
        <w:t xml:space="preserve"> </w:t>
      </w:r>
    </w:p>
    <w:p w:rsidR="006626DC" w:rsidRDefault="00DE3829" w:rsidP="003B2F21">
      <w:pPr>
        <w:ind w:left="0"/>
        <w:rPr>
          <w:rFonts w:ascii="Trebuchet MS" w:hAnsi="Trebuchet MS"/>
        </w:rPr>
      </w:pPr>
      <w:r>
        <w:tab/>
      </w:r>
      <w:r w:rsidR="00852AC0">
        <w:rPr>
          <w:rFonts w:ascii="Trebuchet MS" w:hAnsi="Trebuchet MS"/>
        </w:rPr>
        <w:t>Online shopping</w:t>
      </w:r>
      <w:r w:rsidR="0051136D">
        <w:rPr>
          <w:rFonts w:ascii="Trebuchet MS" w:hAnsi="Trebuchet MS"/>
        </w:rPr>
        <w:t xml:space="preserve"> comes to spotlight when it comes to convenience. It</w:t>
      </w:r>
      <w:r w:rsidR="00852AC0">
        <w:rPr>
          <w:rFonts w:ascii="Trebuchet MS" w:hAnsi="Trebuchet MS"/>
        </w:rPr>
        <w:t xml:space="preserve"> has become a common trend among the modern generation. Finding product</w:t>
      </w:r>
      <w:r w:rsidR="00E60456">
        <w:rPr>
          <w:rFonts w:ascii="Trebuchet MS" w:hAnsi="Trebuchet MS"/>
        </w:rPr>
        <w:t>s</w:t>
      </w:r>
      <w:r w:rsidR="00852AC0">
        <w:rPr>
          <w:rFonts w:ascii="Trebuchet MS" w:hAnsi="Trebuchet MS"/>
        </w:rPr>
        <w:t xml:space="preserve"> that </w:t>
      </w:r>
      <w:r w:rsidR="00E60456">
        <w:rPr>
          <w:rFonts w:ascii="Trebuchet MS" w:hAnsi="Trebuchet MS"/>
        </w:rPr>
        <w:t>one</w:t>
      </w:r>
      <w:r w:rsidR="00852AC0">
        <w:rPr>
          <w:rFonts w:ascii="Trebuchet MS" w:hAnsi="Trebuchet MS"/>
        </w:rPr>
        <w:t xml:space="preserve"> need most from around the world through a website has helped people to find products that suits them best</w:t>
      </w:r>
      <w:r w:rsidR="00947759">
        <w:rPr>
          <w:rFonts w:ascii="Trebuchet MS" w:hAnsi="Trebuchet MS"/>
        </w:rPr>
        <w:t>,</w:t>
      </w:r>
      <w:r w:rsidR="00C06A1E">
        <w:rPr>
          <w:rFonts w:ascii="Trebuchet MS" w:hAnsi="Trebuchet MS"/>
        </w:rPr>
        <w:t xml:space="preserve"> easily and quickly</w:t>
      </w:r>
      <w:r w:rsidR="00852AC0">
        <w:rPr>
          <w:rFonts w:ascii="Trebuchet MS" w:hAnsi="Trebuchet MS"/>
        </w:rPr>
        <w:t xml:space="preserve">. </w:t>
      </w:r>
      <w:r w:rsidR="008F7FA7">
        <w:rPr>
          <w:rFonts w:ascii="Trebuchet MS" w:hAnsi="Trebuchet MS"/>
        </w:rPr>
        <w:t xml:space="preserve">There are many website available </w:t>
      </w:r>
      <w:r w:rsidR="00320D77">
        <w:rPr>
          <w:rFonts w:ascii="Trebuchet MS" w:hAnsi="Trebuchet MS"/>
        </w:rPr>
        <w:t>which allows users to purchase product online such as Ebay, Amazon, Alibaba etc.</w:t>
      </w:r>
      <w:r w:rsidR="003329A3">
        <w:rPr>
          <w:rFonts w:ascii="Trebuchet MS" w:hAnsi="Trebuchet MS"/>
        </w:rPr>
        <w:t xml:space="preserve"> When we consider Sri Lanka, there are websites such as Daraz, Ikman and Riyasewana, which offers online purchasing. </w:t>
      </w:r>
    </w:p>
    <w:p w:rsidR="003B2F21" w:rsidRDefault="006626DC" w:rsidP="003B2F21">
      <w:pPr>
        <w:ind w:left="0"/>
        <w:rPr>
          <w:rFonts w:ascii="Trebuchet MS" w:hAnsi="Trebuchet MS"/>
        </w:rPr>
      </w:pPr>
      <w:r>
        <w:rPr>
          <w:rFonts w:ascii="Trebuchet MS" w:hAnsi="Trebuchet MS"/>
        </w:rPr>
        <w:tab/>
      </w:r>
      <w:r w:rsidR="00EE60DD">
        <w:rPr>
          <w:rFonts w:ascii="Trebuchet MS" w:hAnsi="Trebuchet MS"/>
        </w:rPr>
        <w:t xml:space="preserve">Using the above mentioned websites, products are purchased with money. </w:t>
      </w:r>
      <w:r w:rsidR="001A609F">
        <w:rPr>
          <w:rFonts w:ascii="Trebuchet MS" w:hAnsi="Trebuchet MS"/>
        </w:rPr>
        <w:t xml:space="preserve">This method has caused problems to many. </w:t>
      </w:r>
      <w:r w:rsidR="00C931C3">
        <w:rPr>
          <w:rFonts w:ascii="Trebuchet MS" w:hAnsi="Trebuchet MS"/>
        </w:rPr>
        <w:t xml:space="preserve">Therefore, purchasers are falling into inconvenience. </w:t>
      </w:r>
      <w:r w:rsidR="00720DB2">
        <w:rPr>
          <w:rFonts w:ascii="Trebuchet MS" w:hAnsi="Trebuchet MS"/>
        </w:rPr>
        <w:t xml:space="preserve">Most common problems reported are products being delivered with damages, </w:t>
      </w:r>
      <w:r w:rsidR="00B12DBF">
        <w:rPr>
          <w:rFonts w:ascii="Trebuchet MS" w:hAnsi="Trebuchet MS"/>
        </w:rPr>
        <w:t xml:space="preserve">delivering of a different product from one that was ordered, </w:t>
      </w:r>
      <w:r w:rsidR="00177B88">
        <w:rPr>
          <w:rFonts w:ascii="Trebuchet MS" w:hAnsi="Trebuchet MS"/>
        </w:rPr>
        <w:t xml:space="preserve">delay in delivery, poor quality etc. </w:t>
      </w:r>
      <w:r w:rsidR="00985EDB">
        <w:rPr>
          <w:rFonts w:ascii="Trebuchet MS" w:hAnsi="Trebuchet MS"/>
        </w:rPr>
        <w:t xml:space="preserve">These problems are not worth spending money on. </w:t>
      </w:r>
      <w:r w:rsidR="002E4F1A">
        <w:rPr>
          <w:rFonts w:ascii="Trebuchet MS" w:hAnsi="Trebuchet MS"/>
        </w:rPr>
        <w:fldChar w:fldCharType="begin"/>
      </w:r>
      <w:r w:rsidR="005B3315">
        <w:rPr>
          <w:rFonts w:ascii="Trebuchet MS" w:hAnsi="Trebuchet MS"/>
        </w:rPr>
        <w:instrText xml:space="preserve"> ADDIN ZOTERO_ITEM CSL_CITATION {"citationID":"Y95skvTh","properties":{"formattedCitation":"(Lahiru 2018)","plainCitation":"(Lahiru 2018)","noteIndex":0},"citationItems":[{"id":3,"uris":["http://zotero.org/users/10737029/items/6EU5SMC2"],"itemData":{"id":3,"type":"webpage","abstract":"I don’t do a lot of online shopping. Other than the occasional accessory, my online shopping usually includes food orders and digital purchases. But If I ever do have the need to buy something, my go-to place would be eBay.","container-title":"ReadMe","language":"en-US","note":"section: WTF","title":"Daraz Online Shopping: A Shopper’s Nightmare","title-short":"Daraz Online Shopping","URL":"https://readme.lk/daraz-online-shopping/","author":[{"family":"Lahiru","given":"Neville"}],"accessed":{"date-parts":[["2022",12,6]]},"issued":{"date-parts":[["2018",12,14]]}}}],"schema":"https://github.com/citation-style-language/schema/raw/master/csl-citation.json"} </w:instrText>
      </w:r>
      <w:r w:rsidR="002E4F1A">
        <w:rPr>
          <w:rFonts w:ascii="Trebuchet MS" w:hAnsi="Trebuchet MS"/>
        </w:rPr>
        <w:fldChar w:fldCharType="separate"/>
      </w:r>
      <w:r w:rsidR="005B3315" w:rsidRPr="005B3315">
        <w:rPr>
          <w:rFonts w:ascii="Trebuchet MS" w:hAnsi="Trebuchet MS"/>
        </w:rPr>
        <w:t>(Lahiru 2018)</w:t>
      </w:r>
      <w:r w:rsidR="002E4F1A">
        <w:rPr>
          <w:rFonts w:ascii="Trebuchet MS" w:hAnsi="Trebuchet MS"/>
        </w:rPr>
        <w:fldChar w:fldCharType="end"/>
      </w:r>
    </w:p>
    <w:p w:rsidR="00634800" w:rsidRPr="004F3D64" w:rsidRDefault="000677DC" w:rsidP="003B2F21">
      <w:pPr>
        <w:ind w:left="0"/>
        <w:rPr>
          <w:rFonts w:ascii="Trebuchet MS" w:hAnsi="Trebuchet MS"/>
        </w:rPr>
      </w:pPr>
      <w:r>
        <w:rPr>
          <w:rFonts w:ascii="Trebuchet MS" w:hAnsi="Trebuchet MS"/>
        </w:rPr>
        <w:tab/>
        <w:t xml:space="preserve">Therefore, people came up with ideas to barter products without involving money. There are websites available in western countries which provide this service. </w:t>
      </w:r>
      <w:r w:rsidR="00726A58">
        <w:rPr>
          <w:rFonts w:ascii="Trebuchet MS" w:hAnsi="Trebuchet MS"/>
        </w:rPr>
        <w:t xml:space="preserve">These websites specialize in selling or bartering second-hand products. </w:t>
      </w:r>
      <w:r w:rsidR="00777C12">
        <w:rPr>
          <w:rFonts w:ascii="Trebuchet MS" w:hAnsi="Trebuchet MS"/>
        </w:rPr>
        <w:t xml:space="preserve">Some of the websites are </w:t>
      </w:r>
      <w:r w:rsidR="00777C12">
        <w:rPr>
          <w:rFonts w:ascii="Trebuchet MS" w:hAnsi="Trebuchet MS"/>
          <w:i/>
        </w:rPr>
        <w:t>Vinted</w:t>
      </w:r>
      <w:r w:rsidR="002D31E8">
        <w:rPr>
          <w:rFonts w:ascii="Trebuchet MS" w:hAnsi="Trebuchet MS"/>
        </w:rPr>
        <w:t>,</w:t>
      </w:r>
      <w:r w:rsidR="00777C12">
        <w:rPr>
          <w:rFonts w:ascii="Trebuchet MS" w:hAnsi="Trebuchet MS"/>
          <w:i/>
        </w:rPr>
        <w:t xml:space="preserve"> </w:t>
      </w:r>
      <w:r w:rsidR="00124D9E">
        <w:rPr>
          <w:rFonts w:ascii="Trebuchet MS" w:hAnsi="Trebuchet MS"/>
          <w:i/>
        </w:rPr>
        <w:t>Gumtree</w:t>
      </w:r>
      <w:r w:rsidR="002D31E8">
        <w:rPr>
          <w:rFonts w:ascii="Trebuchet MS" w:hAnsi="Trebuchet MS"/>
        </w:rPr>
        <w:t>,</w:t>
      </w:r>
      <w:r w:rsidR="00124D9E">
        <w:rPr>
          <w:rFonts w:ascii="Trebuchet MS" w:hAnsi="Trebuchet MS"/>
          <w:i/>
        </w:rPr>
        <w:t xml:space="preserve"> </w:t>
      </w:r>
      <w:r w:rsidR="00804AF5">
        <w:rPr>
          <w:rFonts w:ascii="Trebuchet MS" w:hAnsi="Trebuchet MS"/>
          <w:i/>
        </w:rPr>
        <w:t>Swapz</w:t>
      </w:r>
      <w:r w:rsidR="00DF3F3B">
        <w:rPr>
          <w:rFonts w:ascii="Trebuchet MS" w:hAnsi="Trebuchet MS"/>
        </w:rPr>
        <w:t xml:space="preserve">, </w:t>
      </w:r>
      <w:r w:rsidR="00DF3F3B">
        <w:rPr>
          <w:rFonts w:ascii="Trebuchet MS" w:hAnsi="Trebuchet MS"/>
          <w:i/>
        </w:rPr>
        <w:t>BookMooch</w:t>
      </w:r>
      <w:r w:rsidR="00804AF5">
        <w:rPr>
          <w:rFonts w:ascii="Trebuchet MS" w:hAnsi="Trebuchet MS"/>
          <w:i/>
        </w:rPr>
        <w:t xml:space="preserve"> </w:t>
      </w:r>
      <w:r w:rsidR="00804AF5">
        <w:rPr>
          <w:rFonts w:ascii="Trebuchet MS" w:hAnsi="Trebuchet MS"/>
        </w:rPr>
        <w:t>and</w:t>
      </w:r>
      <w:r w:rsidR="00804AF5">
        <w:rPr>
          <w:rFonts w:ascii="Trebuchet MS" w:hAnsi="Trebuchet MS"/>
          <w:i/>
        </w:rPr>
        <w:t xml:space="preserve">  Freecycle.org</w:t>
      </w:r>
      <w:r w:rsidR="00804AF5">
        <w:rPr>
          <w:rFonts w:ascii="Trebuchet MS" w:hAnsi="Trebuchet MS"/>
        </w:rPr>
        <w:t>.</w:t>
      </w:r>
      <w:r w:rsidR="00DF3F3B">
        <w:rPr>
          <w:rFonts w:ascii="Trebuchet MS" w:hAnsi="Trebuchet MS"/>
        </w:rPr>
        <w:t xml:space="preserve"> These websites are only popular in western countries. </w:t>
      </w:r>
      <w:r w:rsidR="004F3D64">
        <w:rPr>
          <w:rFonts w:ascii="Trebuchet MS" w:hAnsi="Trebuchet MS"/>
        </w:rPr>
        <w:t xml:space="preserve">Some of these websites specialize in particular products for example </w:t>
      </w:r>
      <w:r w:rsidR="004F3D64">
        <w:rPr>
          <w:rFonts w:ascii="Trebuchet MS" w:hAnsi="Trebuchet MS"/>
          <w:i/>
        </w:rPr>
        <w:t>BookMooch</w:t>
      </w:r>
      <w:r w:rsidR="004F3D64">
        <w:rPr>
          <w:rFonts w:ascii="Trebuchet MS" w:hAnsi="Trebuchet MS"/>
        </w:rPr>
        <w:t xml:space="preserve">, it allows users </w:t>
      </w:r>
      <w:r w:rsidR="00193C0B">
        <w:rPr>
          <w:rFonts w:ascii="Trebuchet MS" w:hAnsi="Trebuchet MS"/>
        </w:rPr>
        <w:t xml:space="preserve">only </w:t>
      </w:r>
      <w:r w:rsidR="004F3D64">
        <w:rPr>
          <w:rFonts w:ascii="Trebuchet MS" w:hAnsi="Trebuchet MS"/>
        </w:rPr>
        <w:t xml:space="preserve">to exchange books. </w:t>
      </w:r>
      <w:r w:rsidR="00C41985">
        <w:rPr>
          <w:rFonts w:ascii="Trebuchet MS" w:hAnsi="Trebuchet MS"/>
        </w:rPr>
        <w:t xml:space="preserve">Most of the above mentioned website target the local groups of people for easy exchange. </w:t>
      </w:r>
      <w:r w:rsidR="00D00C47">
        <w:rPr>
          <w:rFonts w:ascii="Trebuchet MS" w:hAnsi="Trebuchet MS"/>
        </w:rPr>
        <w:t xml:space="preserve">Though it provides its services across the globe, usually users prefer to swap products with local users. </w:t>
      </w:r>
    </w:p>
    <w:p w:rsidR="00CD0331" w:rsidRDefault="00B704C7" w:rsidP="003B2F21">
      <w:pPr>
        <w:ind w:left="0"/>
        <w:rPr>
          <w:rFonts w:ascii="Trebuchet MS" w:hAnsi="Trebuchet MS"/>
        </w:rPr>
      </w:pPr>
      <w:r>
        <w:rPr>
          <w:rFonts w:ascii="Trebuchet MS" w:hAnsi="Trebuchet MS"/>
        </w:rPr>
        <w:tab/>
        <w:t>Considering the above issues SWAP website has been developed as an innovative solution</w:t>
      </w:r>
      <w:r w:rsidR="00E17289">
        <w:rPr>
          <w:rFonts w:ascii="Trebuchet MS" w:hAnsi="Trebuchet MS"/>
        </w:rPr>
        <w:t xml:space="preserve"> which is mainly targeted at the Sri Lankan audience</w:t>
      </w:r>
      <w:r w:rsidR="00ED119B">
        <w:rPr>
          <w:rFonts w:ascii="Trebuchet MS" w:hAnsi="Trebuchet MS"/>
        </w:rPr>
        <w:t>. It is an online platform</w:t>
      </w:r>
      <w:r w:rsidR="003504AD">
        <w:rPr>
          <w:rFonts w:ascii="Trebuchet MS" w:hAnsi="Trebuchet MS"/>
        </w:rPr>
        <w:t xml:space="preserve"> which</w:t>
      </w:r>
      <w:r w:rsidR="00C032EF">
        <w:rPr>
          <w:rFonts w:ascii="Trebuchet MS" w:hAnsi="Trebuchet MS"/>
        </w:rPr>
        <w:t xml:space="preserve"> provides '</w:t>
      </w:r>
      <w:r w:rsidR="00C032EF">
        <w:rPr>
          <w:rFonts w:ascii="Trebuchet MS" w:hAnsi="Trebuchet MS"/>
          <w:i/>
        </w:rPr>
        <w:t>Bartering services</w:t>
      </w:r>
      <w:r w:rsidR="00C032EF">
        <w:rPr>
          <w:rFonts w:ascii="Trebuchet MS" w:hAnsi="Trebuchet MS"/>
        </w:rPr>
        <w:t>', that is, it</w:t>
      </w:r>
      <w:r>
        <w:rPr>
          <w:rFonts w:ascii="Trebuchet MS" w:hAnsi="Trebuchet MS"/>
        </w:rPr>
        <w:t xml:space="preserve"> </w:t>
      </w:r>
      <w:r w:rsidR="000A5147">
        <w:rPr>
          <w:rFonts w:ascii="Trebuchet MS" w:hAnsi="Trebuchet MS"/>
        </w:rPr>
        <w:t>allows</w:t>
      </w:r>
      <w:r>
        <w:rPr>
          <w:rFonts w:ascii="Trebuchet MS" w:hAnsi="Trebuchet MS"/>
        </w:rPr>
        <w:t xml:space="preserve"> customers </w:t>
      </w:r>
      <w:r w:rsidR="000A5147">
        <w:rPr>
          <w:rFonts w:ascii="Trebuchet MS" w:hAnsi="Trebuchet MS"/>
        </w:rPr>
        <w:t>to conveniently</w:t>
      </w:r>
      <w:r>
        <w:rPr>
          <w:rFonts w:ascii="Trebuchet MS" w:hAnsi="Trebuchet MS"/>
        </w:rPr>
        <w:t xml:space="preserve"> exchange their unused products at home and get products which they need most from another customer.</w:t>
      </w:r>
      <w:r w:rsidR="00ED119B">
        <w:rPr>
          <w:rFonts w:ascii="Trebuchet MS" w:hAnsi="Trebuchet MS"/>
        </w:rPr>
        <w:t xml:space="preserve"> </w:t>
      </w:r>
      <w:r w:rsidR="005C162E">
        <w:rPr>
          <w:rFonts w:ascii="Trebuchet MS" w:hAnsi="Trebuchet MS"/>
        </w:rPr>
        <w:t>This way helps people to save money, time, get what they want and promote recycling.</w:t>
      </w:r>
    </w:p>
    <w:p w:rsidR="0026411D" w:rsidRDefault="00CD6BED" w:rsidP="003B2F21">
      <w:pPr>
        <w:ind w:left="0"/>
        <w:rPr>
          <w:rFonts w:ascii="Trebuchet MS" w:hAnsi="Trebuchet MS"/>
        </w:rPr>
      </w:pPr>
      <w:r>
        <w:rPr>
          <w:rFonts w:ascii="Trebuchet MS" w:hAnsi="Trebuchet MS"/>
        </w:rPr>
        <w:t>Article published by "</w:t>
      </w:r>
      <w:r>
        <w:rPr>
          <w:rFonts w:ascii="Trebuchet MS" w:hAnsi="Trebuchet MS"/>
          <w:i/>
        </w:rPr>
        <w:t>The Economic Times</w:t>
      </w:r>
      <w:r>
        <w:rPr>
          <w:rFonts w:ascii="Trebuchet MS" w:hAnsi="Trebuchet MS"/>
        </w:rPr>
        <w:t>" defines bartering system as,</w:t>
      </w:r>
    </w:p>
    <w:p w:rsidR="00D8548C" w:rsidRDefault="00CD6BED" w:rsidP="00463621">
      <w:pPr>
        <w:ind w:left="0"/>
        <w:jc w:val="center"/>
        <w:rPr>
          <w:rFonts w:ascii="Trebuchet MS" w:hAnsi="Trebuchet MS"/>
          <w:i/>
        </w:rPr>
      </w:pPr>
      <w:r w:rsidRPr="00CD6BED">
        <w:rPr>
          <w:rFonts w:ascii="Trebuchet MS" w:hAnsi="Trebuchet MS"/>
          <w:i/>
        </w:rPr>
        <w:t>"When the goods and services of equal value are exchanged between two or more parties without using any form of monetary exchange, this transaction is called the Barter System."</w:t>
      </w:r>
    </w:p>
    <w:p w:rsidR="00CD6BED" w:rsidRDefault="002E4F1A" w:rsidP="003B2F21">
      <w:pPr>
        <w:ind w:left="0"/>
        <w:rPr>
          <w:rFonts w:ascii="Trebuchet MS" w:hAnsi="Trebuchet MS"/>
          <w:i/>
        </w:rPr>
      </w:pPr>
      <w:r>
        <w:rPr>
          <w:rFonts w:ascii="Trebuchet MS" w:hAnsi="Trebuchet MS"/>
          <w:i/>
        </w:rPr>
        <w:fldChar w:fldCharType="begin"/>
      </w:r>
      <w:r w:rsidR="00FA0334">
        <w:rPr>
          <w:rFonts w:ascii="Trebuchet MS" w:hAnsi="Trebuchet MS"/>
          <w:i/>
        </w:rPr>
        <w:instrText xml:space="preserve"> ADDIN ZOTERO_ITEM CSL_CITATION {"citationID":"8SUV2zik","properties":{"formattedCitation":"(The Economic Times 2022)","plainCitation":"(The Economic Times 2022)","noteIndex":0},"citationItems":[{"id":24,"uris":["http://zotero.org/users/10737029/items/QFDXTDNV"],"itemData":{"id":24,"type":"webpage","abstract":"When the goods and services of equal value are exchanged between two or more parties without using any form of monetary exchange, this transaction is called the Barter System.","title":"What is Barter? Definition of Barter, Barter Meaning - The Economic Times","URL":"https://economictimes.indiatimes.com/definition/barter","author":[{"literal":"The Economic Times"}],"accessed":{"date-parts":[["2022",12,9]]}}}],"schema":"https://github.com/citation-style-language/schema/raw/master/csl-citation.json"} </w:instrText>
      </w:r>
      <w:r>
        <w:rPr>
          <w:rFonts w:ascii="Trebuchet MS" w:hAnsi="Trebuchet MS"/>
          <w:i/>
        </w:rPr>
        <w:fldChar w:fldCharType="separate"/>
      </w:r>
      <w:r w:rsidR="00FA0334" w:rsidRPr="00FA0334">
        <w:rPr>
          <w:rFonts w:ascii="Trebuchet MS" w:hAnsi="Trebuchet MS"/>
        </w:rPr>
        <w:t>(The Economic Times 2022)</w:t>
      </w:r>
      <w:r>
        <w:rPr>
          <w:rFonts w:ascii="Trebuchet MS" w:hAnsi="Trebuchet MS"/>
          <w:i/>
        </w:rPr>
        <w:fldChar w:fldCharType="end"/>
      </w:r>
      <w:r w:rsidR="00CD6BED" w:rsidRPr="00CD6BED">
        <w:rPr>
          <w:rFonts w:ascii="Trebuchet MS" w:hAnsi="Trebuchet MS"/>
          <w:i/>
        </w:rPr>
        <w:tab/>
      </w:r>
    </w:p>
    <w:p w:rsidR="005E6BAA" w:rsidRPr="005E6BAA" w:rsidRDefault="005E6BAA" w:rsidP="003B2F21">
      <w:pPr>
        <w:ind w:left="0"/>
        <w:rPr>
          <w:rFonts w:ascii="Trebuchet MS" w:hAnsi="Trebuchet MS"/>
        </w:rPr>
      </w:pPr>
      <w:r>
        <w:rPr>
          <w:rFonts w:ascii="Trebuchet MS" w:hAnsi="Trebuchet MS"/>
        </w:rPr>
        <w:t xml:space="preserve">Not involving monetary exchange benefits people, because one can get products they want even if they do not have money. </w:t>
      </w:r>
      <w:r w:rsidR="000916F9">
        <w:rPr>
          <w:rFonts w:ascii="Trebuchet MS" w:hAnsi="Trebuchet MS"/>
        </w:rPr>
        <w:t xml:space="preserve">They can bargain and exchange products that are of equal value. </w:t>
      </w:r>
      <w:r w:rsidR="00624CC0">
        <w:rPr>
          <w:rFonts w:ascii="Trebuchet MS" w:hAnsi="Trebuchet MS"/>
        </w:rPr>
        <w:t xml:space="preserve">No wonder this system existed decades earlier as a form of oldest types of commerce, even now the modern generation can make use of it with the intention of </w:t>
      </w:r>
      <w:r w:rsidR="00624CC0">
        <w:rPr>
          <w:rFonts w:ascii="Trebuchet MS" w:hAnsi="Trebuchet MS"/>
        </w:rPr>
        <w:lastRenderedPageBreak/>
        <w:t>recycling products, as the future is threatened due to excess wastage and environmental pollutions.</w:t>
      </w:r>
    </w:p>
    <w:p w:rsidR="00130891" w:rsidRDefault="00E17289" w:rsidP="003B2F21">
      <w:pPr>
        <w:ind w:left="0"/>
        <w:rPr>
          <w:rFonts w:ascii="Trebuchet MS" w:hAnsi="Trebuchet MS"/>
        </w:rPr>
      </w:pPr>
      <w:r>
        <w:rPr>
          <w:rFonts w:ascii="Trebuchet MS" w:hAnsi="Trebuchet MS"/>
        </w:rPr>
        <w:tab/>
      </w:r>
      <w:r w:rsidR="00B91717">
        <w:rPr>
          <w:rFonts w:ascii="Trebuchet MS" w:hAnsi="Trebuchet MS"/>
        </w:rPr>
        <w:t xml:space="preserve"> </w:t>
      </w:r>
      <w:r w:rsidR="00130891">
        <w:rPr>
          <w:rFonts w:ascii="Trebuchet MS" w:hAnsi="Trebuchet MS"/>
        </w:rPr>
        <w:t>Initially a primary survey was conducted among 50 participants in Sri Lanka varying from different career background</w:t>
      </w:r>
      <w:r w:rsidR="00BD3B5B">
        <w:rPr>
          <w:rFonts w:ascii="Trebuchet MS" w:hAnsi="Trebuchet MS"/>
        </w:rPr>
        <w:t>s</w:t>
      </w:r>
      <w:r w:rsidR="00130891">
        <w:rPr>
          <w:rFonts w:ascii="Trebuchet MS" w:hAnsi="Trebuchet MS"/>
        </w:rPr>
        <w:t xml:space="preserve"> and age groups, out of which  90% of them are familiar with regular online shopping. According to the survey it was evident that 92.5% of the participants were not aware of bartering websites.</w:t>
      </w:r>
      <w:r w:rsidR="005544FF">
        <w:rPr>
          <w:rFonts w:ascii="Trebuchet MS" w:hAnsi="Trebuchet MS"/>
        </w:rPr>
        <w:t xml:space="preserve"> </w:t>
      </w:r>
    </w:p>
    <w:p w:rsidR="003778BB" w:rsidRDefault="003778BB" w:rsidP="003B2F21">
      <w:pPr>
        <w:ind w:left="0"/>
        <w:rPr>
          <w:rFonts w:ascii="Trebuchet MS" w:hAnsi="Trebuchet MS"/>
        </w:rPr>
      </w:pPr>
      <w:r>
        <w:rPr>
          <w:rFonts w:ascii="Trebuchet MS" w:hAnsi="Trebuchet MS"/>
        </w:rPr>
        <w:t xml:space="preserve">According to the website </w:t>
      </w:r>
      <w:r>
        <w:rPr>
          <w:rFonts w:ascii="Trebuchet MS" w:hAnsi="Trebuchet MS"/>
          <w:i/>
        </w:rPr>
        <w:t>Environmental Foundation Limited</w:t>
      </w:r>
      <w:r>
        <w:rPr>
          <w:rFonts w:ascii="Trebuchet MS" w:hAnsi="Trebuchet MS"/>
        </w:rPr>
        <w:t>,</w:t>
      </w:r>
    </w:p>
    <w:p w:rsidR="003778BB" w:rsidRDefault="003778BB" w:rsidP="00463621">
      <w:pPr>
        <w:ind w:left="0"/>
        <w:jc w:val="center"/>
        <w:rPr>
          <w:rFonts w:ascii="Trebuchet MS" w:hAnsi="Trebuchet MS"/>
          <w:i/>
        </w:rPr>
      </w:pPr>
      <w:r>
        <w:rPr>
          <w:rFonts w:ascii="Trebuchet MS" w:hAnsi="Trebuchet MS"/>
          <w:i/>
        </w:rPr>
        <w:t>"Sri Lanka generates 7000MT of solid waste per day with the Western Province accounting for nearly 60% of waste generation</w:t>
      </w:r>
      <w:r w:rsidR="00F812BC">
        <w:rPr>
          <w:rFonts w:ascii="Trebuchet MS" w:hAnsi="Trebuchet MS"/>
          <w:i/>
        </w:rPr>
        <w:t>. Each person generates an average of 1 - 0.4kg of waste per day.</w:t>
      </w:r>
      <w:r w:rsidR="00C045BB">
        <w:rPr>
          <w:rFonts w:ascii="Trebuchet MS" w:hAnsi="Trebuchet MS"/>
          <w:i/>
        </w:rPr>
        <w:t>"</w:t>
      </w:r>
    </w:p>
    <w:p w:rsidR="00C045BB" w:rsidRDefault="002E4F1A" w:rsidP="003B2F21">
      <w:pPr>
        <w:ind w:left="0"/>
        <w:rPr>
          <w:rFonts w:ascii="Trebuchet MS" w:hAnsi="Trebuchet MS"/>
        </w:rPr>
      </w:pPr>
      <w:r>
        <w:rPr>
          <w:rFonts w:ascii="Trebuchet MS" w:hAnsi="Trebuchet MS"/>
        </w:rPr>
        <w:fldChar w:fldCharType="begin"/>
      </w:r>
      <w:r w:rsidR="006F60E8">
        <w:rPr>
          <w:rFonts w:ascii="Trebuchet MS" w:hAnsi="Trebuchet MS"/>
        </w:rPr>
        <w:instrText xml:space="preserve"> ADDIN ZOTERO_ITEM CSL_CITATION {"citationID":"sv8sbiCE","properties":{"formattedCitation":"(Environment Foundation (Guarantee) Limited. 2022)","plainCitation":"(Environment Foundation (Guarantee) Limited. 2022)","noteIndex":0},"citationItems":[{"id":22,"uris":["http://zotero.org/users/10737029/items/39RAZKU3"],"itemData":{"id":22,"type":"webpage","abstract":"Sri Lanka generates 7000MT of solid waste per day with the Western Province accounting for nearly 60% of waste generation.  Each person generates an average of 1-0.4kg of waste per day.","title":"Status of Waste Management in Sri Lanka – Environment Foundation (Guarantee) Limited.","URL":"https://efl.lk/status-waste-management-sri-lanka/","author":[{"literal":"Environment Foundation (Guarantee) Limited."}],"accessed":{"date-parts":[["2022",12,9]]}}}],"schema":"https://github.com/citation-style-language/schema/raw/master/csl-citation.json"} </w:instrText>
      </w:r>
      <w:r>
        <w:rPr>
          <w:rFonts w:ascii="Trebuchet MS" w:hAnsi="Trebuchet MS"/>
        </w:rPr>
        <w:fldChar w:fldCharType="separate"/>
      </w:r>
      <w:r w:rsidR="006F60E8" w:rsidRPr="006F60E8">
        <w:rPr>
          <w:rFonts w:ascii="Trebuchet MS" w:hAnsi="Trebuchet MS"/>
        </w:rPr>
        <w:t>(Environment Foundation (Guarantee) Limited. 2022)</w:t>
      </w:r>
      <w:r>
        <w:rPr>
          <w:rFonts w:ascii="Trebuchet MS" w:hAnsi="Trebuchet MS"/>
        </w:rPr>
        <w:fldChar w:fldCharType="end"/>
      </w:r>
    </w:p>
    <w:p w:rsidR="006F60E8" w:rsidRPr="00C045BB" w:rsidRDefault="00CC4176" w:rsidP="003B2F21">
      <w:pPr>
        <w:ind w:left="0"/>
        <w:rPr>
          <w:rFonts w:ascii="Trebuchet MS" w:hAnsi="Trebuchet MS"/>
        </w:rPr>
      </w:pPr>
      <w:r>
        <w:rPr>
          <w:rFonts w:ascii="Trebuchet MS" w:hAnsi="Trebuchet MS"/>
        </w:rPr>
        <w:tab/>
      </w:r>
      <w:r w:rsidR="009E0DF6">
        <w:rPr>
          <w:rFonts w:ascii="Trebuchet MS" w:hAnsi="Trebuchet MS"/>
        </w:rPr>
        <w:t xml:space="preserve">Generating of an average 1 - 0.4 kg of waste per day by an individual can be hazardous </w:t>
      </w:r>
      <w:r w:rsidR="007F7948">
        <w:rPr>
          <w:rFonts w:ascii="Trebuchet MS" w:hAnsi="Trebuchet MS"/>
        </w:rPr>
        <w:t>if it keeps continuing. Because the current population of Sri Lanka in year 2022 has been increased by 0.27% compared to 2021.</w:t>
      </w:r>
      <w:r w:rsidR="002E4F1A">
        <w:rPr>
          <w:rFonts w:ascii="Trebuchet MS" w:hAnsi="Trebuchet MS"/>
        </w:rPr>
        <w:fldChar w:fldCharType="begin"/>
      </w:r>
      <w:r w:rsidR="00E02BC2">
        <w:rPr>
          <w:rFonts w:ascii="Trebuchet MS" w:hAnsi="Trebuchet MS"/>
        </w:rPr>
        <w:instrText xml:space="preserve"> ADDIN ZOTERO_ITEM CSL_CITATION {"citationID":"vYB1KBig","properties":{"formattedCitation":"(Macro Trends 2022)","plainCitation":"(Macro Trends 2022)","noteIndex":0},"citationItems":[{"id":23,"uris":["http://zotero.org/users/10737029/items/BN73XPH8"],"itemData":{"id":23,"type":"webpage","title":"Sri Lanka Population Growth Rate 1950-2022 | MacroTrends","URL":"https://www.macrotrends.net/countries/LKA/sri-lanka/population-growth-rate","author":[{"literal":"Macro Trends"}],"accessed":{"date-parts":[["2022",12,9]]}}}],"schema":"https://github.com/citation-style-language/schema/raw/master/csl-citation.json"} </w:instrText>
      </w:r>
      <w:r w:rsidR="002E4F1A">
        <w:rPr>
          <w:rFonts w:ascii="Trebuchet MS" w:hAnsi="Trebuchet MS"/>
        </w:rPr>
        <w:fldChar w:fldCharType="separate"/>
      </w:r>
      <w:r w:rsidR="00E02BC2" w:rsidRPr="00E02BC2">
        <w:rPr>
          <w:rFonts w:ascii="Trebuchet MS" w:hAnsi="Trebuchet MS"/>
        </w:rPr>
        <w:t>(Macro Trends 2022)</w:t>
      </w:r>
      <w:r w:rsidR="002E4F1A">
        <w:rPr>
          <w:rFonts w:ascii="Trebuchet MS" w:hAnsi="Trebuchet MS"/>
        </w:rPr>
        <w:fldChar w:fldCharType="end"/>
      </w:r>
    </w:p>
    <w:p w:rsidR="005C162E" w:rsidRDefault="00333288" w:rsidP="003B2F21">
      <w:pPr>
        <w:ind w:left="0"/>
        <w:rPr>
          <w:rFonts w:ascii="Trebuchet MS" w:hAnsi="Trebuchet MS"/>
        </w:rPr>
      </w:pPr>
      <w:r>
        <w:rPr>
          <w:rFonts w:ascii="Trebuchet MS" w:hAnsi="Trebuchet MS"/>
        </w:rPr>
        <w:t xml:space="preserve">According to a report released by </w:t>
      </w:r>
      <w:r>
        <w:rPr>
          <w:rFonts w:ascii="Trebuchet MS" w:hAnsi="Trebuchet MS"/>
          <w:i/>
        </w:rPr>
        <w:t xml:space="preserve">Ministry of Sri Lanka </w:t>
      </w:r>
      <w:r>
        <w:rPr>
          <w:rFonts w:ascii="Trebuchet MS" w:hAnsi="Trebuchet MS"/>
        </w:rPr>
        <w:t>in year 2021,</w:t>
      </w:r>
    </w:p>
    <w:p w:rsidR="004C2D2D" w:rsidRDefault="00333288" w:rsidP="003B2F21">
      <w:pPr>
        <w:ind w:left="0"/>
        <w:rPr>
          <w:rFonts w:ascii="Trebuchet MS" w:hAnsi="Trebuchet MS"/>
          <w:i/>
        </w:rPr>
      </w:pPr>
      <w:r>
        <w:rPr>
          <w:rFonts w:ascii="Trebuchet MS" w:hAnsi="Trebuchet MS"/>
        </w:rPr>
        <w:tab/>
      </w:r>
      <w:r>
        <w:rPr>
          <w:rFonts w:ascii="Trebuchet MS" w:hAnsi="Trebuchet MS"/>
          <w:i/>
        </w:rPr>
        <w:t>"</w:t>
      </w:r>
      <w:r w:rsidR="007825A4">
        <w:rPr>
          <w:rFonts w:ascii="Trebuchet MS" w:hAnsi="Trebuchet MS"/>
          <w:i/>
        </w:rPr>
        <w:t>the lack of municipal capacity for proper waste management and irresponsible and improper disposal by consumers have resulted in Municipal Plastic Waste (MPW) management becoming a national burden for the country</w:t>
      </w:r>
      <w:r w:rsidR="004C2D2D">
        <w:rPr>
          <w:rFonts w:ascii="Trebuchet MS" w:hAnsi="Trebuchet MS"/>
          <w:i/>
        </w:rPr>
        <w:t>."</w:t>
      </w:r>
    </w:p>
    <w:p w:rsidR="00D66059" w:rsidRDefault="002E4F1A" w:rsidP="003B2F21">
      <w:pPr>
        <w:ind w:left="0"/>
        <w:rPr>
          <w:rFonts w:ascii="Trebuchet MS" w:hAnsi="Trebuchet MS"/>
        </w:rPr>
      </w:pPr>
      <w:r>
        <w:rPr>
          <w:rFonts w:ascii="Trebuchet MS" w:hAnsi="Trebuchet MS"/>
        </w:rPr>
        <w:fldChar w:fldCharType="begin"/>
      </w:r>
      <w:r w:rsidR="001176F6">
        <w:rPr>
          <w:rFonts w:ascii="Trebuchet MS" w:hAnsi="Trebuchet MS"/>
        </w:rPr>
        <w:instrText xml:space="preserve"> ADDIN ZOTERO_ITEM CSL_CITATION {"citationID":"SGZiErpr","properties":{"formattedCitation":"(Mr. Nihal Cooray {\\i{}et al.} 2021, p. 1)","plainCitation":"(Mr. Nihal Cooray et al. 2021, p. 1)","noteIndex":0},"citationItems":[{"id":20,"uris":["http://zotero.org/users/10737029/items/RPEHA7F8"],"itemData":{"id":20,"type":"book","edition":"First","ISBN":"978-624-5817-02-3","number-of-pages":"1","title":"National Action Plan on Plastic Waste Management 2021–2030","URL":"https://www.ccet.jp/sites/default/files/2021-08/srilanka_report_web_fin_pw.pdf","author":[{"literal":"Mr. Nihal Cooray"},{"literal":"Mr. V.R. Sena Peiris"},{"literal":"Mr. Kirthi Rasaputra"},{"literal":"Dr. Rajeev Kumar Singh"},{"literal":"Dr. Dickella Gamaralalage Jagath Premakumara"},{"literal":"Mr. Kazunobu Onogawa"}],"accessed":{"date-parts":[["2022",12,8]]},"issued":{"date-parts":[["2021",7]]}},"locator":"1","label":"page"}],"schema":"https://github.com/citation-style-language/schema/raw/master/csl-citation.json"} </w:instrText>
      </w:r>
      <w:r>
        <w:rPr>
          <w:rFonts w:ascii="Trebuchet MS" w:hAnsi="Trebuchet MS"/>
        </w:rPr>
        <w:fldChar w:fldCharType="separate"/>
      </w:r>
      <w:r w:rsidR="001176F6" w:rsidRPr="001176F6">
        <w:rPr>
          <w:rFonts w:ascii="Trebuchet MS" w:hAnsi="Trebuchet MS" w:cs="Times New Roman"/>
          <w:szCs w:val="24"/>
        </w:rPr>
        <w:t xml:space="preserve">(Mr. Nihal Cooray </w:t>
      </w:r>
      <w:r w:rsidR="001176F6" w:rsidRPr="001176F6">
        <w:rPr>
          <w:rFonts w:ascii="Trebuchet MS" w:hAnsi="Trebuchet MS" w:cs="Times New Roman"/>
          <w:i/>
          <w:iCs/>
          <w:szCs w:val="24"/>
        </w:rPr>
        <w:t>et al.</w:t>
      </w:r>
      <w:r w:rsidR="001176F6" w:rsidRPr="001176F6">
        <w:rPr>
          <w:rFonts w:ascii="Trebuchet MS" w:hAnsi="Trebuchet MS" w:cs="Times New Roman"/>
          <w:szCs w:val="24"/>
        </w:rPr>
        <w:t xml:space="preserve"> 2021, p. 1)</w:t>
      </w:r>
      <w:r>
        <w:rPr>
          <w:rFonts w:ascii="Trebuchet MS" w:hAnsi="Trebuchet MS"/>
        </w:rPr>
        <w:fldChar w:fldCharType="end"/>
      </w:r>
    </w:p>
    <w:p w:rsidR="00451411" w:rsidRDefault="00E11D7A" w:rsidP="003B2F21">
      <w:pPr>
        <w:ind w:left="0"/>
        <w:rPr>
          <w:rFonts w:ascii="Trebuchet MS" w:hAnsi="Trebuchet MS"/>
        </w:rPr>
      </w:pPr>
      <w:r>
        <w:rPr>
          <w:rFonts w:ascii="Trebuchet MS" w:hAnsi="Trebuchet MS"/>
        </w:rPr>
        <w:t xml:space="preserve">The above report shows how important it is to reuse products as much as possible as long as it is usable. </w:t>
      </w:r>
      <w:r w:rsidR="00457C67">
        <w:rPr>
          <w:rFonts w:ascii="Trebuchet MS" w:hAnsi="Trebuchet MS"/>
        </w:rPr>
        <w:t>Therefore, SWAP website is introduced to Sri Lankan audience to encourage recycling and reduce throwing away products</w:t>
      </w:r>
      <w:r w:rsidR="00737380">
        <w:rPr>
          <w:rFonts w:ascii="Trebuchet MS" w:hAnsi="Trebuchet MS"/>
        </w:rPr>
        <w:t xml:space="preserve"> annually. </w:t>
      </w:r>
      <w:r w:rsidR="009E5A9C">
        <w:rPr>
          <w:rFonts w:ascii="Trebuchet MS" w:hAnsi="Trebuchet MS"/>
        </w:rPr>
        <w:t xml:space="preserve">The website will allow users to post their products so that other users can view those posts and negotiate </w:t>
      </w:r>
      <w:r w:rsidR="00FE2075">
        <w:rPr>
          <w:rFonts w:ascii="Trebuchet MS" w:hAnsi="Trebuchet MS"/>
        </w:rPr>
        <w:t xml:space="preserve">trade for exchange. </w:t>
      </w:r>
      <w:r w:rsidR="006E42A8">
        <w:rPr>
          <w:rFonts w:ascii="Trebuchet MS" w:hAnsi="Trebuchet MS"/>
        </w:rPr>
        <w:t xml:space="preserve">Users can </w:t>
      </w:r>
      <w:r w:rsidR="00D14285">
        <w:rPr>
          <w:rFonts w:ascii="Trebuchet MS" w:hAnsi="Trebuchet MS"/>
        </w:rPr>
        <w:t xml:space="preserve">register </w:t>
      </w:r>
      <w:r w:rsidR="006E42A8">
        <w:rPr>
          <w:rFonts w:ascii="Trebuchet MS" w:hAnsi="Trebuchet MS"/>
        </w:rPr>
        <w:t>and exchange products for free of charge.</w:t>
      </w:r>
      <w:r w:rsidR="00FF42F1">
        <w:rPr>
          <w:rFonts w:ascii="Trebuchet MS" w:hAnsi="Trebuchet MS"/>
        </w:rPr>
        <w:t xml:space="preserve"> This website will be a customer to customer (C2C) business model.</w:t>
      </w:r>
    </w:p>
    <w:p w:rsidR="005C4D36" w:rsidRDefault="005C4D36" w:rsidP="003B2F21">
      <w:pPr>
        <w:ind w:left="0"/>
        <w:rPr>
          <w:rFonts w:ascii="Trebuchet MS" w:hAnsi="Trebuchet MS"/>
        </w:rPr>
      </w:pPr>
      <w:r>
        <w:rPr>
          <w:rFonts w:ascii="Trebuchet MS" w:hAnsi="Trebuchet MS"/>
        </w:rPr>
        <w:tab/>
        <w:t xml:space="preserve">SWAP website is </w:t>
      </w:r>
      <w:r w:rsidR="006E1AA7">
        <w:rPr>
          <w:rFonts w:ascii="Trebuchet MS" w:hAnsi="Trebuchet MS"/>
        </w:rPr>
        <w:t>developed for all ages and provides a secure platform to excha</w:t>
      </w:r>
      <w:r w:rsidR="00BD45AD">
        <w:rPr>
          <w:rFonts w:ascii="Trebuchet MS" w:hAnsi="Trebuchet MS"/>
        </w:rPr>
        <w:t>n</w:t>
      </w:r>
      <w:r w:rsidR="006E1AA7">
        <w:rPr>
          <w:rFonts w:ascii="Trebuchet MS" w:hAnsi="Trebuchet MS"/>
        </w:rPr>
        <w:t xml:space="preserve">ge products easily. </w:t>
      </w:r>
      <w:r w:rsidR="00FA1F7C">
        <w:rPr>
          <w:rFonts w:ascii="Trebuchet MS" w:hAnsi="Trebuchet MS"/>
        </w:rPr>
        <w:t xml:space="preserve">It provides three categories </w:t>
      </w:r>
      <w:r w:rsidR="00177151">
        <w:rPr>
          <w:rFonts w:ascii="Trebuchet MS" w:hAnsi="Trebuchet MS"/>
        </w:rPr>
        <w:t xml:space="preserve">such as </w:t>
      </w:r>
      <w:r w:rsidR="00177151" w:rsidRPr="001C250E">
        <w:rPr>
          <w:rFonts w:ascii="Trebuchet MS" w:hAnsi="Trebuchet MS"/>
          <w:i/>
        </w:rPr>
        <w:t>electronics</w:t>
      </w:r>
      <w:r w:rsidR="00177151">
        <w:rPr>
          <w:rFonts w:ascii="Trebuchet MS" w:hAnsi="Trebuchet MS"/>
        </w:rPr>
        <w:t xml:space="preserve">, </w:t>
      </w:r>
      <w:r w:rsidR="00177151">
        <w:rPr>
          <w:rFonts w:ascii="Trebuchet MS" w:hAnsi="Trebuchet MS"/>
          <w:i/>
        </w:rPr>
        <w:t xml:space="preserve">books </w:t>
      </w:r>
      <w:r w:rsidR="00177151">
        <w:rPr>
          <w:rFonts w:ascii="Trebuchet MS" w:hAnsi="Trebuchet MS"/>
        </w:rPr>
        <w:t xml:space="preserve">and </w:t>
      </w:r>
      <w:r w:rsidR="00486CF6" w:rsidRPr="001C250E">
        <w:rPr>
          <w:rFonts w:ascii="Trebuchet MS" w:hAnsi="Trebuchet MS"/>
          <w:i/>
        </w:rPr>
        <w:t>furniture</w:t>
      </w:r>
      <w:r w:rsidR="00177151">
        <w:rPr>
          <w:rFonts w:ascii="Trebuchet MS" w:hAnsi="Trebuchet MS"/>
        </w:rPr>
        <w:t xml:space="preserve">, </w:t>
      </w:r>
      <w:r w:rsidR="00FA1F7C" w:rsidRPr="00177151">
        <w:rPr>
          <w:rFonts w:ascii="Trebuchet MS" w:hAnsi="Trebuchet MS"/>
        </w:rPr>
        <w:t>in</w:t>
      </w:r>
      <w:r w:rsidR="00FA1F7C">
        <w:rPr>
          <w:rFonts w:ascii="Trebuchet MS" w:hAnsi="Trebuchet MS"/>
        </w:rPr>
        <w:t xml:space="preserve"> which users can post their products. When a user selects a product willing to exchange, user can use the trader's contact details and make an offer to exchange.</w:t>
      </w:r>
      <w:r w:rsidR="00560D7A">
        <w:rPr>
          <w:rFonts w:ascii="Trebuchet MS" w:hAnsi="Trebuchet MS"/>
        </w:rPr>
        <w:t xml:space="preserve"> If the trader and user agrees to exchange their products </w:t>
      </w:r>
      <w:r w:rsidR="005F13BD">
        <w:rPr>
          <w:rFonts w:ascii="Trebuchet MS" w:hAnsi="Trebuchet MS"/>
        </w:rPr>
        <w:t>depending</w:t>
      </w:r>
      <w:r w:rsidR="00560D7A">
        <w:rPr>
          <w:rFonts w:ascii="Trebuchet MS" w:hAnsi="Trebuchet MS"/>
        </w:rPr>
        <w:t xml:space="preserve"> on product's worth, they can arrange a meeting to swap their products.</w:t>
      </w:r>
    </w:p>
    <w:p w:rsidR="00633F6C" w:rsidRDefault="00633F6C" w:rsidP="003B2F21">
      <w:pPr>
        <w:ind w:left="0"/>
        <w:rPr>
          <w:rFonts w:ascii="Trebuchet MS" w:hAnsi="Trebuchet MS"/>
        </w:rPr>
      </w:pPr>
      <w:r>
        <w:rPr>
          <w:rFonts w:ascii="Trebuchet MS" w:hAnsi="Trebuchet MS"/>
        </w:rPr>
        <w:tab/>
        <w:t>SWAP provides a simple concept of helping people to post products they want to give away and find users who might actually need it.</w:t>
      </w:r>
      <w:r w:rsidR="008B1EB8">
        <w:rPr>
          <w:rFonts w:ascii="Trebuchet MS" w:hAnsi="Trebuchet MS"/>
        </w:rPr>
        <w:t xml:space="preserve"> On the overall</w:t>
      </w:r>
      <w:r>
        <w:rPr>
          <w:rFonts w:ascii="Trebuchet MS" w:hAnsi="Trebuchet MS"/>
        </w:rPr>
        <w:t xml:space="preserve"> </w:t>
      </w:r>
      <w:r w:rsidR="008B1EB8">
        <w:rPr>
          <w:rFonts w:ascii="Trebuchet MS" w:hAnsi="Trebuchet MS"/>
        </w:rPr>
        <w:t xml:space="preserve">this website will </w:t>
      </w:r>
      <w:r w:rsidR="00D12737">
        <w:rPr>
          <w:rFonts w:ascii="Trebuchet MS" w:hAnsi="Trebuchet MS"/>
        </w:rPr>
        <w:t xml:space="preserve">eliminate the problems of the existing bartering website and purely for the </w:t>
      </w:r>
      <w:r w:rsidR="000A1772">
        <w:rPr>
          <w:rFonts w:ascii="Trebuchet MS" w:hAnsi="Trebuchet MS"/>
        </w:rPr>
        <w:t>Sri Lankan community.</w:t>
      </w:r>
      <w:r w:rsidR="00834D15">
        <w:rPr>
          <w:rFonts w:ascii="Trebuchet MS" w:hAnsi="Trebuchet MS"/>
        </w:rPr>
        <w:t xml:space="preserve"> It helps people greatly impact by the economic crisis</w:t>
      </w:r>
      <w:r w:rsidR="009649BF">
        <w:rPr>
          <w:rFonts w:ascii="Trebuchet MS" w:hAnsi="Trebuchet MS"/>
        </w:rPr>
        <w:t xml:space="preserve"> to get products without having to worry about spending money. </w:t>
      </w:r>
    </w:p>
    <w:p w:rsidR="00AF6D1C" w:rsidRPr="0010666B" w:rsidRDefault="00AF6D1C" w:rsidP="003B2F21">
      <w:pPr>
        <w:ind w:left="0"/>
        <w:rPr>
          <w:rFonts w:ascii="Trebuchet MS" w:hAnsi="Trebuchet MS"/>
        </w:rPr>
      </w:pPr>
      <w:r>
        <w:rPr>
          <w:rFonts w:ascii="Trebuchet MS" w:hAnsi="Trebuchet MS"/>
        </w:rPr>
        <w:tab/>
        <w:t xml:space="preserve">Information Technology sector and use of Internet is gradually increasing among the modern generation. </w:t>
      </w:r>
      <w:r w:rsidR="00103A40">
        <w:rPr>
          <w:rFonts w:ascii="Trebuchet MS" w:hAnsi="Trebuchet MS"/>
        </w:rPr>
        <w:t xml:space="preserve">Therefore, SWAP website will reach the modern generation quickly and be beneficial for the users. </w:t>
      </w:r>
      <w:r w:rsidR="003F6232">
        <w:rPr>
          <w:rFonts w:ascii="Trebuchet MS" w:hAnsi="Trebuchet MS"/>
        </w:rPr>
        <w:t>Every single user of the website will be an indirect contributor to an eco-friendly future.</w:t>
      </w:r>
      <w:r>
        <w:rPr>
          <w:rFonts w:ascii="Trebuchet MS" w:hAnsi="Trebuchet MS"/>
        </w:rPr>
        <w:t xml:space="preserve"> </w:t>
      </w:r>
    </w:p>
    <w:p w:rsidR="00834D15" w:rsidRPr="0010666B" w:rsidRDefault="00834D15" w:rsidP="003B2F21">
      <w:pPr>
        <w:ind w:left="0"/>
        <w:rPr>
          <w:rFonts w:ascii="Trebuchet MS" w:hAnsi="Trebuchet MS"/>
        </w:rPr>
      </w:pPr>
    </w:p>
    <w:p w:rsidR="000A1772" w:rsidRPr="00D66059" w:rsidRDefault="000A1772" w:rsidP="003B2F21">
      <w:pPr>
        <w:ind w:left="0"/>
        <w:rPr>
          <w:rFonts w:ascii="Trebuchet MS" w:hAnsi="Trebuchet MS"/>
        </w:rPr>
      </w:pPr>
      <w:r>
        <w:rPr>
          <w:rFonts w:ascii="Trebuchet MS" w:hAnsi="Trebuchet MS"/>
        </w:rPr>
        <w:tab/>
      </w:r>
    </w:p>
    <w:p w:rsidR="000E6D26" w:rsidRDefault="002201B8" w:rsidP="005D5C99">
      <w:pPr>
        <w:pStyle w:val="Heading1"/>
        <w:ind w:left="0"/>
        <w:rPr>
          <w:rFonts w:ascii="Trebuchet MS" w:hAnsi="Trebuchet MS"/>
          <w:color w:val="auto"/>
          <w:sz w:val="32"/>
          <w:szCs w:val="32"/>
        </w:rPr>
      </w:pPr>
      <w:bookmarkStart w:id="6" w:name="_Toc122091794"/>
      <w:r w:rsidRPr="00880507">
        <w:rPr>
          <w:rFonts w:ascii="Trebuchet MS" w:hAnsi="Trebuchet MS"/>
          <w:color w:val="auto"/>
          <w:sz w:val="32"/>
          <w:szCs w:val="32"/>
        </w:rPr>
        <w:lastRenderedPageBreak/>
        <w:t>Literature Review</w:t>
      </w:r>
      <w:bookmarkEnd w:id="6"/>
    </w:p>
    <w:p w:rsidR="002C0145" w:rsidRDefault="00921E08" w:rsidP="00477657">
      <w:pPr>
        <w:ind w:left="0"/>
        <w:rPr>
          <w:rFonts w:ascii="Trebuchet MS" w:hAnsi="Trebuchet MS"/>
        </w:rPr>
      </w:pPr>
      <w:r>
        <w:rPr>
          <w:rFonts w:ascii="Trebuchet MS" w:hAnsi="Trebuchet MS"/>
        </w:rPr>
        <w:tab/>
        <w:t xml:space="preserve">Literature search and review was done in the initially stage of this project. </w:t>
      </w:r>
      <w:r w:rsidR="00304351">
        <w:rPr>
          <w:rFonts w:ascii="Trebuchet MS" w:hAnsi="Trebuchet MS"/>
        </w:rPr>
        <w:t xml:space="preserve">It helped to get a better understanding of the project background and to find the clear path on which this project should head towards. </w:t>
      </w:r>
      <w:r w:rsidR="00A71BB1">
        <w:rPr>
          <w:rFonts w:ascii="Trebuchet MS" w:hAnsi="Trebuchet MS"/>
        </w:rPr>
        <w:t xml:space="preserve">A thorough research was done on every aspect of the project. </w:t>
      </w:r>
    </w:p>
    <w:p w:rsidR="00477657" w:rsidRDefault="002C0145" w:rsidP="00477657">
      <w:pPr>
        <w:ind w:left="0"/>
        <w:rPr>
          <w:rFonts w:ascii="Trebuchet MS" w:hAnsi="Trebuchet MS"/>
        </w:rPr>
      </w:pPr>
      <w:r>
        <w:rPr>
          <w:rFonts w:ascii="Trebuchet MS" w:hAnsi="Trebuchet MS"/>
        </w:rPr>
        <w:tab/>
      </w:r>
      <w:r w:rsidR="00DE5EFF">
        <w:rPr>
          <w:rFonts w:ascii="Trebuchet MS" w:hAnsi="Trebuchet MS"/>
        </w:rPr>
        <w:t xml:space="preserve">SWAP website was developed </w:t>
      </w:r>
      <w:r w:rsidR="005E36C9">
        <w:rPr>
          <w:rFonts w:ascii="Trebuchet MS" w:hAnsi="Trebuchet MS"/>
        </w:rPr>
        <w:t xml:space="preserve">for Sri Lankan audience </w:t>
      </w:r>
      <w:r w:rsidR="00057768">
        <w:rPr>
          <w:rFonts w:ascii="Trebuchet MS" w:hAnsi="Trebuchet MS"/>
        </w:rPr>
        <w:t xml:space="preserve">in attempt to encourage up cycling products and recycling with the aim of walking towards a greener future. </w:t>
      </w:r>
      <w:r w:rsidR="00BD4111">
        <w:rPr>
          <w:rFonts w:ascii="Trebuchet MS" w:hAnsi="Trebuchet MS"/>
        </w:rPr>
        <w:t xml:space="preserve">It is an online platform where users find products of their interest and exchange it </w:t>
      </w:r>
      <w:r w:rsidR="00FA65D5">
        <w:rPr>
          <w:rFonts w:ascii="Trebuchet MS" w:hAnsi="Trebuchet MS"/>
        </w:rPr>
        <w:t>with products</w:t>
      </w:r>
      <w:r w:rsidR="00BD4111">
        <w:rPr>
          <w:rFonts w:ascii="Trebuchet MS" w:hAnsi="Trebuchet MS"/>
        </w:rPr>
        <w:t xml:space="preserve"> they do not use anymore, without involving </w:t>
      </w:r>
      <w:r w:rsidR="00D63B98">
        <w:rPr>
          <w:rFonts w:ascii="Trebuchet MS" w:hAnsi="Trebuchet MS"/>
        </w:rPr>
        <w:t xml:space="preserve">any form of monetary exchange. </w:t>
      </w:r>
      <w:r w:rsidR="002F7AA9">
        <w:rPr>
          <w:rFonts w:ascii="Trebuchet MS" w:hAnsi="Trebuchet MS"/>
        </w:rPr>
        <w:t xml:space="preserve">Websites similar to </w:t>
      </w:r>
      <w:r w:rsidR="002951F0">
        <w:rPr>
          <w:rFonts w:ascii="Trebuchet MS" w:hAnsi="Trebuchet MS"/>
        </w:rPr>
        <w:t>SWAP</w:t>
      </w:r>
      <w:r w:rsidR="002F7AA9">
        <w:rPr>
          <w:rFonts w:ascii="Trebuchet MS" w:hAnsi="Trebuchet MS"/>
        </w:rPr>
        <w:t xml:space="preserve"> were researched. It proved that many of the already available websites were not popular among Sri Lankans and most of the websites were specific to their country. </w:t>
      </w:r>
      <w:r w:rsidR="006C7E2B">
        <w:rPr>
          <w:rFonts w:ascii="Trebuchet MS" w:hAnsi="Trebuchet MS"/>
        </w:rPr>
        <w:t>Though it would help one to find products that could be exchanged from a</w:t>
      </w:r>
      <w:r w:rsidR="00871BB9">
        <w:rPr>
          <w:rFonts w:ascii="Trebuchet MS" w:hAnsi="Trebuchet MS"/>
        </w:rPr>
        <w:t xml:space="preserve">nother country, yet considering </w:t>
      </w:r>
      <w:r w:rsidR="002951F0">
        <w:rPr>
          <w:rFonts w:ascii="Trebuchet MS" w:hAnsi="Trebuchet MS"/>
        </w:rPr>
        <w:t>Sri Lanka, expecting to exchange products from another country is not very ideal considering various factors like economic crisis, unable to inspect the product etc. Therefore, SWAP play a major role here in helping locals to find people from around Sri Lanka, so they can exchange products conveniently.</w:t>
      </w:r>
    </w:p>
    <w:p w:rsidR="005B4FF9" w:rsidRDefault="00FA65D5" w:rsidP="00477657">
      <w:pPr>
        <w:ind w:left="0"/>
        <w:rPr>
          <w:rFonts w:ascii="Trebuchet MS" w:hAnsi="Trebuchet MS"/>
        </w:rPr>
      </w:pPr>
      <w:r>
        <w:rPr>
          <w:rFonts w:ascii="Trebuchet MS" w:hAnsi="Trebuchet MS"/>
        </w:rPr>
        <w:tab/>
      </w:r>
      <w:r w:rsidR="007F07D4">
        <w:rPr>
          <w:rFonts w:ascii="Trebuchet MS" w:hAnsi="Trebuchet MS"/>
        </w:rPr>
        <w:t xml:space="preserve">SWAP website is entirely based on </w:t>
      </w:r>
      <w:r w:rsidR="007F07D4">
        <w:rPr>
          <w:rFonts w:ascii="Trebuchet MS" w:hAnsi="Trebuchet MS"/>
          <w:b/>
          <w:i/>
        </w:rPr>
        <w:t>Bartering System</w:t>
      </w:r>
      <w:r w:rsidR="007F07D4">
        <w:rPr>
          <w:rFonts w:ascii="Trebuchet MS" w:hAnsi="Trebuchet MS"/>
        </w:rPr>
        <w:t xml:space="preserve">, which is one of the oldest forms of </w:t>
      </w:r>
      <w:r w:rsidR="009432CD">
        <w:rPr>
          <w:rFonts w:ascii="Trebuchet MS" w:hAnsi="Trebuchet MS"/>
        </w:rPr>
        <w:t>commerce</w:t>
      </w:r>
      <w:r w:rsidR="007F07D4">
        <w:rPr>
          <w:rFonts w:ascii="Trebuchet MS" w:hAnsi="Trebuchet MS"/>
        </w:rPr>
        <w:t xml:space="preserve">. </w:t>
      </w:r>
      <w:r w:rsidR="005B4FF9">
        <w:rPr>
          <w:rFonts w:ascii="Trebuchet MS" w:hAnsi="Trebuchet MS"/>
        </w:rPr>
        <w:t xml:space="preserve">As defined in website </w:t>
      </w:r>
      <w:r w:rsidR="005B4FF9">
        <w:rPr>
          <w:rFonts w:ascii="Trebuchet MS" w:hAnsi="Trebuchet MS"/>
          <w:b/>
          <w:i/>
        </w:rPr>
        <w:t xml:space="preserve">Britannica </w:t>
      </w:r>
      <w:r w:rsidR="005B4FF9" w:rsidRPr="005B4FF9">
        <w:rPr>
          <w:rFonts w:ascii="Trebuchet MS" w:hAnsi="Trebuchet MS"/>
        </w:rPr>
        <w:t>barter</w:t>
      </w:r>
      <w:r w:rsidR="006F0010">
        <w:rPr>
          <w:rFonts w:ascii="Trebuchet MS" w:hAnsi="Trebuchet MS"/>
        </w:rPr>
        <w:t xml:space="preserve"> means,</w:t>
      </w:r>
    </w:p>
    <w:p w:rsidR="006F0010" w:rsidRDefault="006F0010" w:rsidP="00463621">
      <w:pPr>
        <w:ind w:left="0"/>
        <w:jc w:val="center"/>
        <w:rPr>
          <w:rFonts w:ascii="Trebuchet MS" w:hAnsi="Trebuchet MS"/>
          <w:i/>
        </w:rPr>
      </w:pPr>
      <w:r>
        <w:rPr>
          <w:rFonts w:ascii="Trebuchet MS" w:hAnsi="Trebuchet MS"/>
          <w:i/>
        </w:rPr>
        <w:t>"</w:t>
      </w:r>
      <w:r w:rsidR="009432CD">
        <w:rPr>
          <w:rFonts w:ascii="Trebuchet MS" w:hAnsi="Trebuchet MS"/>
          <w:b/>
          <w:i/>
        </w:rPr>
        <w:t xml:space="preserve">barter, </w:t>
      </w:r>
      <w:r w:rsidR="009432CD" w:rsidRPr="009432CD">
        <w:rPr>
          <w:rFonts w:ascii="Trebuchet MS" w:hAnsi="Trebuchet MS"/>
          <w:i/>
        </w:rPr>
        <w:t>the direc</w:t>
      </w:r>
      <w:r w:rsidR="009432CD">
        <w:rPr>
          <w:rFonts w:ascii="Trebuchet MS" w:hAnsi="Trebuchet MS"/>
          <w:i/>
        </w:rPr>
        <w:t>t exchange of goods and services—without an intervening medium of exchange or money—either according to established rates of exchange or by bargaining. It is considered the oldest form of commerce.</w:t>
      </w:r>
      <w:r>
        <w:rPr>
          <w:rFonts w:ascii="Trebuchet MS" w:hAnsi="Trebuchet MS"/>
          <w:i/>
        </w:rPr>
        <w:t>"</w:t>
      </w:r>
    </w:p>
    <w:p w:rsidR="005042C8" w:rsidRDefault="002E4F1A" w:rsidP="00477657">
      <w:pPr>
        <w:ind w:left="0"/>
        <w:rPr>
          <w:rFonts w:ascii="Trebuchet MS" w:hAnsi="Trebuchet MS"/>
        </w:rPr>
      </w:pPr>
      <w:r>
        <w:rPr>
          <w:rFonts w:ascii="Trebuchet MS" w:hAnsi="Trebuchet MS"/>
        </w:rPr>
        <w:fldChar w:fldCharType="begin"/>
      </w:r>
      <w:r w:rsidR="006B5FFB">
        <w:rPr>
          <w:rFonts w:ascii="Trebuchet MS" w:hAnsi="Trebuchet MS"/>
        </w:rPr>
        <w:instrText xml:space="preserve"> ADDIN ZOTERO_ITEM CSL_CITATION {"citationID":"kLInTJnQ","properties":{"formattedCitation":"(Encyclopedia Britannica 2006)","plainCitation":"(Encyclopedia Britannica 2006)","noteIndex":0},"citationItems":[{"id":32,"uris":["http://zotero.org/users/10737029/items/SJ4NPX9C"],"itemData":{"id":32,"type":"webpage","title":"barter | trade | Britannica","URL":"https://www.britannica.com/topic/barter-trade","author":[{"literal":"Encyclopedia Britannica"}],"accessed":{"date-parts":[["2022",12,13]]},"issued":{"date-parts":[["2006",11,22]]}}}],"schema":"https://github.com/citation-style-language/schema/raw/master/csl-citation.json"} </w:instrText>
      </w:r>
      <w:r>
        <w:rPr>
          <w:rFonts w:ascii="Trebuchet MS" w:hAnsi="Trebuchet MS"/>
        </w:rPr>
        <w:fldChar w:fldCharType="separate"/>
      </w:r>
      <w:r w:rsidR="006B5FFB" w:rsidRPr="006B5FFB">
        <w:rPr>
          <w:rFonts w:ascii="Trebuchet MS" w:hAnsi="Trebuchet MS"/>
        </w:rPr>
        <w:t>(Encyclopedia Britannica 2006)</w:t>
      </w:r>
      <w:r>
        <w:rPr>
          <w:rFonts w:ascii="Trebuchet MS" w:hAnsi="Trebuchet MS"/>
        </w:rPr>
        <w:fldChar w:fldCharType="end"/>
      </w:r>
    </w:p>
    <w:p w:rsidR="007C7606" w:rsidRDefault="004E09CB" w:rsidP="00477657">
      <w:pPr>
        <w:ind w:left="0"/>
        <w:rPr>
          <w:rFonts w:ascii="Trebuchet MS" w:hAnsi="Trebuchet MS"/>
        </w:rPr>
      </w:pPr>
      <w:r>
        <w:rPr>
          <w:rFonts w:ascii="Trebuchet MS" w:hAnsi="Trebuchet MS"/>
        </w:rPr>
        <w:t xml:space="preserve">Further the </w:t>
      </w:r>
      <w:r>
        <w:rPr>
          <w:rFonts w:ascii="Trebuchet MS" w:hAnsi="Trebuchet MS"/>
          <w:b/>
          <w:i/>
        </w:rPr>
        <w:t>CFI Team</w:t>
      </w:r>
      <w:r>
        <w:rPr>
          <w:rFonts w:ascii="Trebuchet MS" w:hAnsi="Trebuchet MS"/>
        </w:rPr>
        <w:t>, states that bartering system differs from the common monetary economy in multiple ways and the primary difference is that goods or services are exchanged instantly and the exchange is reciprocal</w:t>
      </w:r>
      <w:r w:rsidR="007C1A8F">
        <w:rPr>
          <w:rFonts w:ascii="Trebuchet MS" w:hAnsi="Trebuchet MS"/>
        </w:rPr>
        <w:t xml:space="preserve">, that is it can be negotiated and is a fair trade. </w:t>
      </w:r>
      <w:r w:rsidR="002E4F1A">
        <w:rPr>
          <w:rFonts w:ascii="Trebuchet MS" w:hAnsi="Trebuchet MS"/>
        </w:rPr>
        <w:fldChar w:fldCharType="begin"/>
      </w:r>
      <w:r w:rsidR="000818FD">
        <w:rPr>
          <w:rFonts w:ascii="Trebuchet MS" w:hAnsi="Trebuchet MS"/>
        </w:rPr>
        <w:instrText xml:space="preserve"> ADDIN ZOTERO_ITEM CSL_CITATION {"citationID":"GcWp3xip","properties":{"formattedCitation":"(CFI Team 2022)","plainCitation":"(CFI Team 2022)","noteIndex":0},"citationItems":[{"id":33,"uris":["http://zotero.org/users/10737029/items/PBUNK9WD"],"itemData":{"id":33,"type":"webpage","title":"Bartering - Definition, Uses, Advantages and Disadvantages","URL":"https://corporatefinanceinstitute.com/resources/economics/bartering/","author":[{"literal":"CFI Team"}],"accessed":{"date-parts":[["2022",12,13]]},"issued":{"date-parts":[["2022",12,6]]}}}],"schema":"https://github.com/citation-style-language/schema/raw/master/csl-citation.json"} </w:instrText>
      </w:r>
      <w:r w:rsidR="002E4F1A">
        <w:rPr>
          <w:rFonts w:ascii="Trebuchet MS" w:hAnsi="Trebuchet MS"/>
        </w:rPr>
        <w:fldChar w:fldCharType="separate"/>
      </w:r>
      <w:r w:rsidR="000818FD" w:rsidRPr="000818FD">
        <w:rPr>
          <w:rFonts w:ascii="Trebuchet MS" w:hAnsi="Trebuchet MS"/>
        </w:rPr>
        <w:t>(CFI Team 2022)</w:t>
      </w:r>
      <w:r w:rsidR="002E4F1A">
        <w:rPr>
          <w:rFonts w:ascii="Trebuchet MS" w:hAnsi="Trebuchet MS"/>
        </w:rPr>
        <w:fldChar w:fldCharType="end"/>
      </w:r>
    </w:p>
    <w:p w:rsidR="00D57425" w:rsidRDefault="00D57425" w:rsidP="00D57425">
      <w:pPr>
        <w:ind w:left="0"/>
        <w:rPr>
          <w:rFonts w:ascii="Trebuchet MS" w:hAnsi="Trebuchet MS"/>
        </w:rPr>
      </w:pPr>
      <w:r>
        <w:rPr>
          <w:rFonts w:ascii="Trebuchet MS" w:hAnsi="Trebuchet MS"/>
        </w:rPr>
        <w:tab/>
        <w:t>There are many websites that provide bartering services</w:t>
      </w:r>
      <w:r w:rsidR="00325544">
        <w:rPr>
          <w:rFonts w:ascii="Trebuchet MS" w:hAnsi="Trebuchet MS"/>
        </w:rPr>
        <w:t xml:space="preserve"> such as </w:t>
      </w:r>
      <w:r w:rsidR="00325544">
        <w:rPr>
          <w:rFonts w:ascii="Trebuchet MS" w:hAnsi="Trebuchet MS"/>
          <w:i/>
        </w:rPr>
        <w:t>Rehash clothes</w:t>
      </w:r>
      <w:r w:rsidR="00325544">
        <w:rPr>
          <w:rFonts w:ascii="Trebuchet MS" w:hAnsi="Trebuchet MS"/>
        </w:rPr>
        <w:t>,</w:t>
      </w:r>
      <w:r w:rsidR="00325544">
        <w:rPr>
          <w:rFonts w:ascii="Trebuchet MS" w:hAnsi="Trebuchet MS"/>
          <w:i/>
        </w:rPr>
        <w:t xml:space="preserve"> BookMooch</w:t>
      </w:r>
      <w:r w:rsidR="00325544">
        <w:rPr>
          <w:rFonts w:ascii="Trebuchet MS" w:hAnsi="Trebuchet MS"/>
        </w:rPr>
        <w:t>,</w:t>
      </w:r>
      <w:r w:rsidR="00325544">
        <w:rPr>
          <w:rFonts w:ascii="Trebuchet MS" w:hAnsi="Trebuchet MS"/>
          <w:i/>
        </w:rPr>
        <w:t xml:space="preserve"> </w:t>
      </w:r>
      <w:r w:rsidR="0046431D">
        <w:rPr>
          <w:rFonts w:ascii="Trebuchet MS" w:hAnsi="Trebuchet MS"/>
          <w:i/>
        </w:rPr>
        <w:t>Swapz</w:t>
      </w:r>
      <w:r w:rsidR="000B3C19">
        <w:rPr>
          <w:rFonts w:ascii="Trebuchet MS" w:hAnsi="Trebuchet MS"/>
        </w:rPr>
        <w:t xml:space="preserve">, </w:t>
      </w:r>
      <w:r w:rsidR="000B3C19">
        <w:rPr>
          <w:rFonts w:ascii="Trebuchet MS" w:hAnsi="Trebuchet MS"/>
          <w:i/>
        </w:rPr>
        <w:t>Home Exchange</w:t>
      </w:r>
      <w:r w:rsidR="007D46D4">
        <w:rPr>
          <w:rFonts w:ascii="Trebuchet MS" w:hAnsi="Trebuchet MS"/>
        </w:rPr>
        <w:t xml:space="preserve"> and </w:t>
      </w:r>
      <w:r w:rsidR="007D46D4">
        <w:rPr>
          <w:rFonts w:ascii="Trebuchet MS" w:hAnsi="Trebuchet MS"/>
          <w:i/>
        </w:rPr>
        <w:t xml:space="preserve">Barter Quest </w:t>
      </w:r>
      <w:r w:rsidR="007D46D4">
        <w:rPr>
          <w:rFonts w:ascii="Trebuchet MS" w:hAnsi="Trebuchet MS"/>
        </w:rPr>
        <w:t>etc</w:t>
      </w:r>
      <w:r>
        <w:rPr>
          <w:rFonts w:ascii="Trebuchet MS" w:hAnsi="Trebuchet MS"/>
        </w:rPr>
        <w:t xml:space="preserve">. </w:t>
      </w:r>
      <w:r>
        <w:rPr>
          <w:rFonts w:ascii="Trebuchet MS" w:hAnsi="Trebuchet MS"/>
          <w:b/>
        </w:rPr>
        <w:t xml:space="preserve">Rehash </w:t>
      </w:r>
      <w:r>
        <w:rPr>
          <w:rFonts w:ascii="Trebuchet MS" w:hAnsi="Trebuchet MS"/>
        </w:rPr>
        <w:t>is a website dedicated for bartering clothes and related items. It was found in 2007 which allows traders to exchange clothes for clothes as well as the website acts as a social platform for customers to connect with other traders. According to this website an American throws away an average of 67.9 lbs of clothing per year, out of which 95% of it is reusable. Therefore, this website promotes recycling of clothing for greener future.</w:t>
      </w:r>
    </w:p>
    <w:p w:rsidR="00426E1C" w:rsidRDefault="00426E1C" w:rsidP="00426E1C">
      <w:pPr>
        <w:keepNext/>
        <w:ind w:left="0"/>
      </w:pPr>
      <w:r w:rsidRPr="00426E1C">
        <w:rPr>
          <w:rFonts w:ascii="Trebuchet MS" w:hAnsi="Trebuchet MS"/>
          <w:noProof/>
        </w:rPr>
        <w:drawing>
          <wp:inline distT="0" distB="0" distL="0" distR="0">
            <wp:extent cx="5732145" cy="2176747"/>
            <wp:effectExtent l="19050" t="0" r="1905" b="0"/>
            <wp:docPr id="28" name="Picture 28">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a:srcRect t="13265" r="2368" b="18708"/>
                    <a:stretch>
                      <a:fillRect/>
                    </a:stretch>
                  </pic:blipFill>
                  <pic:spPr bwMode="auto">
                    <a:xfrm>
                      <a:off x="0" y="0"/>
                      <a:ext cx="5732145" cy="2176747"/>
                    </a:xfrm>
                    <a:prstGeom prst="rect">
                      <a:avLst/>
                    </a:prstGeom>
                    <a:noFill/>
                    <a:ln w="9525">
                      <a:noFill/>
                      <a:miter lim="800000"/>
                      <a:headEnd/>
                      <a:tailEnd/>
                    </a:ln>
                  </pic:spPr>
                </pic:pic>
              </a:graphicData>
            </a:graphic>
          </wp:inline>
        </w:drawing>
      </w:r>
    </w:p>
    <w:p w:rsidR="00426E1C" w:rsidRDefault="00426E1C" w:rsidP="00426E1C">
      <w:pPr>
        <w:pStyle w:val="Caption"/>
        <w:jc w:val="center"/>
      </w:pPr>
      <w:bookmarkStart w:id="7" w:name="_Toc121811408"/>
      <w:r>
        <w:t xml:space="preserve">Figure </w:t>
      </w:r>
      <w:fldSimple w:instr=" SEQ Figure \* ARABIC ">
        <w:r w:rsidR="00A83303">
          <w:rPr>
            <w:noProof/>
          </w:rPr>
          <w:t>1</w:t>
        </w:r>
      </w:fldSimple>
      <w:r>
        <w:t>/ Rehash Website</w:t>
      </w:r>
      <w:bookmarkEnd w:id="7"/>
    </w:p>
    <w:p w:rsidR="004A1F5F" w:rsidRDefault="004A1F5F" w:rsidP="004A1F5F">
      <w:pPr>
        <w:ind w:left="0"/>
        <w:rPr>
          <w:rFonts w:ascii="Trebuchet MS" w:hAnsi="Trebuchet MS"/>
        </w:rPr>
      </w:pPr>
      <w:r>
        <w:rPr>
          <w:rFonts w:ascii="Trebuchet MS" w:hAnsi="Trebuchet MS"/>
        </w:rPr>
        <w:lastRenderedPageBreak/>
        <w:tab/>
        <w:t>This website enables registered users to post their products for exchange while mentioning what products they expect in return. Once the offer is accepted between both the traders, the exchange or shipping can be done. They website is completely free to use, but the trader may only have to pay shipping fee if applicable.</w:t>
      </w:r>
      <w:r w:rsidR="0094359B">
        <w:rPr>
          <w:rFonts w:ascii="Trebuchet MS" w:hAnsi="Trebuchet MS"/>
        </w:rPr>
        <w:t xml:space="preserve"> </w:t>
      </w:r>
      <w:r w:rsidR="0084476E">
        <w:rPr>
          <w:rFonts w:ascii="Trebuchet MS" w:hAnsi="Trebuchet MS"/>
        </w:rPr>
        <w:t>Currently as of December 2022,</w:t>
      </w:r>
      <w:r w:rsidR="0094359B">
        <w:rPr>
          <w:rFonts w:ascii="Trebuchet MS" w:hAnsi="Trebuchet MS"/>
        </w:rPr>
        <w:t xml:space="preserve"> the website's web server is temporarily down.</w:t>
      </w:r>
      <w:r w:rsidR="002E4F1A">
        <w:rPr>
          <w:rFonts w:ascii="Trebuchet MS" w:hAnsi="Trebuchet MS"/>
        </w:rPr>
        <w:fldChar w:fldCharType="begin"/>
      </w:r>
      <w:r w:rsidR="0094359B">
        <w:rPr>
          <w:rFonts w:ascii="Trebuchet MS" w:hAnsi="Trebuchet MS"/>
        </w:rPr>
        <w:instrText xml:space="preserve"> ADDIN ZOTERO_ITEM CSL_CITATION {"citationID":"PmIUIxUe","properties":{"formattedCitation":"(Rehash Clothes 2022)","plainCitation":"(Rehash Clothes 2022)","noteIndex":0},"citationItems":[{"id":34,"uris":["http://zotero.org/users/10737029/items/WL49IPPN"],"itemData":{"id":34,"type":"webpage","title":"www.rehashclothes.com","URL":"https://www.rehashclothes.com/","author":[{"literal":"Rehash Clothes"}],"accessed":{"date-parts":[["2022",12,13]]}}}],"schema":"https://github.com/citation-style-language/schema/raw/master/csl-citation.json"} </w:instrText>
      </w:r>
      <w:r w:rsidR="002E4F1A">
        <w:rPr>
          <w:rFonts w:ascii="Trebuchet MS" w:hAnsi="Trebuchet MS"/>
        </w:rPr>
        <w:fldChar w:fldCharType="separate"/>
      </w:r>
      <w:r w:rsidR="0094359B" w:rsidRPr="0094359B">
        <w:rPr>
          <w:rFonts w:ascii="Trebuchet MS" w:hAnsi="Trebuchet MS"/>
        </w:rPr>
        <w:t>(Rehash Clothes 2022)</w:t>
      </w:r>
      <w:r w:rsidR="002E4F1A">
        <w:rPr>
          <w:rFonts w:ascii="Trebuchet MS" w:hAnsi="Trebuchet MS"/>
        </w:rPr>
        <w:fldChar w:fldCharType="end"/>
      </w:r>
    </w:p>
    <w:p w:rsidR="00160EB8" w:rsidRDefault="001C6808" w:rsidP="00160EB8">
      <w:pPr>
        <w:ind w:left="0"/>
        <w:rPr>
          <w:rFonts w:ascii="Trebuchet MS" w:hAnsi="Trebuchet MS"/>
        </w:rPr>
      </w:pPr>
      <w:r>
        <w:rPr>
          <w:rFonts w:ascii="Trebuchet MS" w:hAnsi="Trebuchet MS"/>
        </w:rPr>
        <w:tab/>
        <w:t>Second website research</w:t>
      </w:r>
      <w:r w:rsidR="00C44C0B">
        <w:rPr>
          <w:rFonts w:ascii="Trebuchet MS" w:hAnsi="Trebuchet MS"/>
        </w:rPr>
        <w:t>ed</w:t>
      </w:r>
      <w:r>
        <w:rPr>
          <w:rFonts w:ascii="Trebuchet MS" w:hAnsi="Trebuchet MS"/>
        </w:rPr>
        <w:t xml:space="preserve"> was</w:t>
      </w:r>
      <w:r w:rsidRPr="001C6808">
        <w:rPr>
          <w:rFonts w:ascii="Trebuchet MS" w:hAnsi="Trebuchet MS"/>
        </w:rPr>
        <w:t xml:space="preserve"> </w:t>
      </w:r>
      <w:r w:rsidRPr="001C6808">
        <w:rPr>
          <w:rFonts w:ascii="Trebuchet MS" w:hAnsi="Trebuchet MS"/>
          <w:b/>
        </w:rPr>
        <w:t>BookMooch</w:t>
      </w:r>
      <w:r>
        <w:rPr>
          <w:rFonts w:ascii="Trebuchet MS" w:hAnsi="Trebuchet MS"/>
        </w:rPr>
        <w:t xml:space="preserve">. </w:t>
      </w:r>
      <w:r w:rsidR="00E63128">
        <w:rPr>
          <w:rFonts w:ascii="Trebuchet MS" w:hAnsi="Trebuchet MS"/>
        </w:rPr>
        <w:t xml:space="preserve">This website features bartering system, where users are allowed to exchange books. </w:t>
      </w:r>
      <w:r w:rsidR="00160EB8">
        <w:rPr>
          <w:rFonts w:ascii="Trebuchet MS" w:hAnsi="Trebuchet MS"/>
        </w:rPr>
        <w:t>It was found by John Buckman. The website is a community to exchange used books for books. This website helps people to reach out for books they were unable to get and keeps books in circulation and finds readers for them. It is totally free join or use the website, only cost applicable is when mailing the books to others.</w:t>
      </w:r>
    </w:p>
    <w:p w:rsidR="00E422C3" w:rsidRDefault="00B57595" w:rsidP="00E422C3">
      <w:pPr>
        <w:keepNext/>
        <w:ind w:left="0"/>
      </w:pPr>
      <w:r w:rsidRPr="00B57595">
        <w:rPr>
          <w:rFonts w:ascii="Trebuchet MS" w:hAnsi="Trebuchet MS"/>
          <w:noProof/>
        </w:rPr>
        <w:drawing>
          <wp:inline distT="0" distB="0" distL="0" distR="0">
            <wp:extent cx="5722531" cy="3912782"/>
            <wp:effectExtent l="19050" t="0" r="0" b="0"/>
            <wp:docPr id="31" name="Picture 3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a:srcRect t="13605" r="32425" b="1613"/>
                    <a:stretch>
                      <a:fillRect/>
                    </a:stretch>
                  </pic:blipFill>
                  <pic:spPr bwMode="auto">
                    <a:xfrm>
                      <a:off x="0" y="0"/>
                      <a:ext cx="5722531" cy="3912782"/>
                    </a:xfrm>
                    <a:prstGeom prst="rect">
                      <a:avLst/>
                    </a:prstGeom>
                    <a:noFill/>
                    <a:ln w="9525">
                      <a:noFill/>
                      <a:miter lim="800000"/>
                      <a:headEnd/>
                      <a:tailEnd/>
                    </a:ln>
                  </pic:spPr>
                </pic:pic>
              </a:graphicData>
            </a:graphic>
          </wp:inline>
        </w:drawing>
      </w:r>
    </w:p>
    <w:p w:rsidR="00B57595" w:rsidRDefault="00E422C3" w:rsidP="00E422C3">
      <w:pPr>
        <w:pStyle w:val="Caption"/>
        <w:jc w:val="center"/>
        <w:rPr>
          <w:rFonts w:ascii="Trebuchet MS" w:hAnsi="Trebuchet MS"/>
        </w:rPr>
      </w:pPr>
      <w:bookmarkStart w:id="8" w:name="_Toc121811409"/>
      <w:r>
        <w:t xml:space="preserve">Figure </w:t>
      </w:r>
      <w:fldSimple w:instr=" SEQ Figure \* ARABIC ">
        <w:r w:rsidR="00A83303">
          <w:rPr>
            <w:noProof/>
          </w:rPr>
          <w:t>2</w:t>
        </w:r>
      </w:fldSimple>
      <w:r>
        <w:t>/ BookMooch</w:t>
      </w:r>
      <w:r w:rsidR="00496246">
        <w:t xml:space="preserve"> website</w:t>
      </w:r>
      <w:bookmarkEnd w:id="8"/>
    </w:p>
    <w:p w:rsidR="000F4955" w:rsidRPr="000F4955" w:rsidRDefault="000F4955" w:rsidP="00D95FFD">
      <w:pPr>
        <w:ind w:left="0"/>
        <w:jc w:val="center"/>
        <w:rPr>
          <w:rFonts w:ascii="Trebuchet MS" w:hAnsi="Trebuchet MS"/>
          <w:i/>
        </w:rPr>
      </w:pPr>
      <w:r>
        <w:rPr>
          <w:rFonts w:ascii="Trebuchet MS" w:hAnsi="Trebuchet MS"/>
          <w:i/>
        </w:rPr>
        <w:t>"BookMooch is a community for exchanging used books. BookMooch lets you give away books you no longer need in exchange for books you really want."</w:t>
      </w:r>
    </w:p>
    <w:p w:rsidR="007057FA" w:rsidRDefault="00D66E8A" w:rsidP="004A1F5F">
      <w:pPr>
        <w:ind w:left="0"/>
        <w:rPr>
          <w:rFonts w:ascii="Trebuchet MS" w:hAnsi="Trebuchet MS"/>
        </w:rPr>
      </w:pPr>
      <w:r>
        <w:rPr>
          <w:rFonts w:ascii="Trebuchet MS" w:hAnsi="Trebuchet MS"/>
        </w:rPr>
        <w:t xml:space="preserve">It serves as a community for readers to exchange knowledge by exchanging books. </w:t>
      </w:r>
      <w:r w:rsidR="00933266">
        <w:rPr>
          <w:rFonts w:ascii="Trebuchet MS" w:hAnsi="Trebuchet MS"/>
        </w:rPr>
        <w:t>According to a broad online survey conducted by the research team of BookMooch website, 76% of the respondents read more than 3 books per month. To exchange books, the users first have to register. When a book is given away, user earns points and get another book in return from anyone else in BookMooch. The user can keep the exchanged book forever or if finished reading can put it back to BookMooch for someone else.</w:t>
      </w:r>
      <w:r w:rsidR="009958E7">
        <w:rPr>
          <w:rFonts w:ascii="Trebuchet MS" w:hAnsi="Trebuchet MS"/>
        </w:rPr>
        <w:t xml:space="preserve"> </w:t>
      </w:r>
      <w:r w:rsidR="002E4F1A">
        <w:rPr>
          <w:rFonts w:ascii="Trebuchet MS" w:hAnsi="Trebuchet MS"/>
        </w:rPr>
        <w:fldChar w:fldCharType="begin"/>
      </w:r>
      <w:r w:rsidR="009958E7">
        <w:rPr>
          <w:rFonts w:ascii="Trebuchet MS" w:hAnsi="Trebuchet MS"/>
        </w:rPr>
        <w:instrText xml:space="preserve"> ADDIN ZOTERO_ITEM CSL_CITATION {"citationID":"ILROE05g","properties":{"formattedCitation":"(BookMooch 2022)","plainCitation":"(BookMooch 2022)","noteIndex":0},"citationItems":[{"id":35,"uris":["http://zotero.org/users/10737029/items/284WLLRW"],"itemData":{"id":35,"type":"webpage","title":"BookMooch: trade your books with other people","URL":"http://bookmooch.com/","author":[{"literal":"BookMooch"}],"accessed":{"date-parts":[["2022",12,13]]}}}],"schema":"https://github.com/citation-style-language/schema/raw/master/csl-citation.json"} </w:instrText>
      </w:r>
      <w:r w:rsidR="002E4F1A">
        <w:rPr>
          <w:rFonts w:ascii="Trebuchet MS" w:hAnsi="Trebuchet MS"/>
        </w:rPr>
        <w:fldChar w:fldCharType="separate"/>
      </w:r>
      <w:r w:rsidR="009958E7" w:rsidRPr="009958E7">
        <w:rPr>
          <w:rFonts w:ascii="Trebuchet MS" w:hAnsi="Trebuchet MS"/>
        </w:rPr>
        <w:t>(BookMooch 2022)</w:t>
      </w:r>
      <w:r w:rsidR="002E4F1A">
        <w:rPr>
          <w:rFonts w:ascii="Trebuchet MS" w:hAnsi="Trebuchet MS"/>
        </w:rPr>
        <w:fldChar w:fldCharType="end"/>
      </w:r>
    </w:p>
    <w:p w:rsidR="00984748" w:rsidRDefault="00F458E3" w:rsidP="00984748">
      <w:pPr>
        <w:ind w:left="0"/>
        <w:rPr>
          <w:rFonts w:ascii="Trebuchet MS" w:hAnsi="Trebuchet MS"/>
        </w:rPr>
      </w:pPr>
      <w:r>
        <w:rPr>
          <w:rFonts w:ascii="Trebuchet MS" w:hAnsi="Trebuchet MS"/>
        </w:rPr>
        <w:tab/>
      </w:r>
      <w:r>
        <w:rPr>
          <w:rFonts w:ascii="Trebuchet MS" w:hAnsi="Trebuchet MS"/>
          <w:b/>
        </w:rPr>
        <w:t xml:space="preserve">HomeExchange </w:t>
      </w:r>
      <w:r w:rsidR="00A03D1E">
        <w:rPr>
          <w:rFonts w:ascii="Trebuchet MS" w:hAnsi="Trebuchet MS"/>
        </w:rPr>
        <w:t>is another website which follow bartering system</w:t>
      </w:r>
      <w:r w:rsidR="004455AA">
        <w:rPr>
          <w:rFonts w:ascii="Trebuchet MS" w:hAnsi="Trebuchet MS"/>
        </w:rPr>
        <w:t xml:space="preserve"> and</w:t>
      </w:r>
      <w:r w:rsidR="00A03D1E">
        <w:rPr>
          <w:rFonts w:ascii="Trebuchet MS" w:hAnsi="Trebuchet MS"/>
        </w:rPr>
        <w:t xml:space="preserve"> it allows exchanging of homes.</w:t>
      </w:r>
      <w:r w:rsidR="00225E5D">
        <w:rPr>
          <w:rFonts w:ascii="Trebuchet MS" w:hAnsi="Trebuchet MS"/>
        </w:rPr>
        <w:t xml:space="preserve"> </w:t>
      </w:r>
      <w:r w:rsidR="00984748">
        <w:rPr>
          <w:rFonts w:ascii="Trebuchet MS" w:hAnsi="Trebuchet MS"/>
        </w:rPr>
        <w:t xml:space="preserve">Initially users can create their profile and promotes the home for exchange. Users can also look for destinations and send exchange requests. Exchange communication can be done via HomeExchange messaging system. But the exchange can be done only after signing up with an annual membership. </w:t>
      </w:r>
    </w:p>
    <w:p w:rsidR="00496246" w:rsidRDefault="00483694" w:rsidP="00496246">
      <w:pPr>
        <w:keepNext/>
        <w:ind w:left="0"/>
        <w:jc w:val="center"/>
      </w:pPr>
      <w:r>
        <w:rPr>
          <w:rFonts w:ascii="Trebuchet MS" w:hAnsi="Trebuchet MS"/>
          <w:noProof/>
        </w:rPr>
        <w:lastRenderedPageBreak/>
        <w:drawing>
          <wp:inline distT="0" distB="0" distL="0" distR="0">
            <wp:extent cx="5621729" cy="3022270"/>
            <wp:effectExtent l="19050" t="0" r="0" b="0"/>
            <wp:docPr id="1" name="Picture 1">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t="6776" r="1913" b="26859"/>
                    <a:stretch>
                      <a:fillRect/>
                    </a:stretch>
                  </pic:blipFill>
                  <pic:spPr bwMode="auto">
                    <a:xfrm>
                      <a:off x="0" y="0"/>
                      <a:ext cx="5621729" cy="3022270"/>
                    </a:xfrm>
                    <a:prstGeom prst="rect">
                      <a:avLst/>
                    </a:prstGeom>
                    <a:noFill/>
                    <a:ln w="9525">
                      <a:noFill/>
                      <a:miter lim="800000"/>
                      <a:headEnd/>
                      <a:tailEnd/>
                    </a:ln>
                  </pic:spPr>
                </pic:pic>
              </a:graphicData>
            </a:graphic>
          </wp:inline>
        </w:drawing>
      </w:r>
    </w:p>
    <w:p w:rsidR="00597676" w:rsidRDefault="00496246" w:rsidP="00496246">
      <w:pPr>
        <w:pStyle w:val="Caption"/>
        <w:jc w:val="center"/>
      </w:pPr>
      <w:bookmarkStart w:id="9" w:name="_Toc121811410"/>
      <w:r>
        <w:t xml:space="preserve">Figure </w:t>
      </w:r>
      <w:fldSimple w:instr=" SEQ Figure \* ARABIC ">
        <w:r w:rsidR="00A83303">
          <w:rPr>
            <w:noProof/>
          </w:rPr>
          <w:t>3</w:t>
        </w:r>
      </w:fldSimple>
      <w:r>
        <w:t>/ Home Exchange website</w:t>
      </w:r>
      <w:bookmarkEnd w:id="9"/>
    </w:p>
    <w:p w:rsidR="00297F56" w:rsidRDefault="00616378" w:rsidP="00297F56">
      <w:pPr>
        <w:ind w:left="0"/>
        <w:rPr>
          <w:rFonts w:ascii="Trebuchet MS" w:hAnsi="Trebuchet MS"/>
        </w:rPr>
      </w:pPr>
      <w:r>
        <w:rPr>
          <w:rFonts w:ascii="Trebuchet MS" w:hAnsi="Trebuchet MS"/>
        </w:rPr>
        <w:tab/>
      </w:r>
      <w:r w:rsidR="00A32382">
        <w:rPr>
          <w:rFonts w:ascii="Trebuchet MS" w:hAnsi="Trebuchet MS"/>
        </w:rPr>
        <w:t>It allows users from around the world to exchange homes.</w:t>
      </w:r>
      <w:r w:rsidR="00884F8C">
        <w:rPr>
          <w:rFonts w:ascii="Trebuchet MS" w:hAnsi="Trebuchet MS"/>
        </w:rPr>
        <w:t xml:space="preserve"> It offers to exchange home in 159 countries</w:t>
      </w:r>
      <w:r w:rsidR="005E5D1B">
        <w:rPr>
          <w:rFonts w:ascii="Trebuchet MS" w:hAnsi="Trebuchet MS"/>
        </w:rPr>
        <w:t>, out of which one can discover affordable, authentic and safe way to travel around the world.</w:t>
      </w:r>
      <w:r w:rsidR="00297F56">
        <w:rPr>
          <w:rFonts w:ascii="Trebuchet MS" w:hAnsi="Trebuchet MS"/>
        </w:rPr>
        <w:t xml:space="preserve"> This website offer two types of services such as </w:t>
      </w:r>
      <w:r w:rsidR="00297F56">
        <w:rPr>
          <w:rFonts w:ascii="Trebuchet MS" w:hAnsi="Trebuchet MS"/>
          <w:b/>
        </w:rPr>
        <w:t xml:space="preserve">The classic Exchange </w:t>
      </w:r>
      <w:r w:rsidR="00297F56">
        <w:rPr>
          <w:rFonts w:ascii="Trebuchet MS" w:hAnsi="Trebuchet MS"/>
        </w:rPr>
        <w:t xml:space="preserve">or the 'reciprocal exchange', where two families simultaneously exchange each others' homes or on different dates and the second type is </w:t>
      </w:r>
      <w:r w:rsidR="00297F56">
        <w:rPr>
          <w:rFonts w:ascii="Trebuchet MS" w:hAnsi="Trebuchet MS"/>
          <w:b/>
        </w:rPr>
        <w:t>Exchange with guest points</w:t>
      </w:r>
      <w:r w:rsidR="00297F56">
        <w:rPr>
          <w:rFonts w:ascii="Trebuchet MS" w:hAnsi="Trebuchet MS"/>
        </w:rPr>
        <w:t>, the website explains it as,</w:t>
      </w:r>
    </w:p>
    <w:p w:rsidR="00297F56" w:rsidRDefault="00297F56" w:rsidP="00297F56">
      <w:pPr>
        <w:ind w:left="0"/>
        <w:jc w:val="center"/>
        <w:rPr>
          <w:rFonts w:ascii="Trebuchet MS" w:hAnsi="Trebuchet MS"/>
          <w:i/>
        </w:rPr>
      </w:pPr>
      <w:r w:rsidRPr="007D663B">
        <w:rPr>
          <w:rFonts w:ascii="Trebuchet MS" w:hAnsi="Trebuchet MS"/>
          <w:i/>
        </w:rPr>
        <w:t>"</w:t>
      </w:r>
      <w:r>
        <w:rPr>
          <w:rFonts w:ascii="Trebuchet MS" w:hAnsi="Trebuchet MS"/>
          <w:i/>
        </w:rPr>
        <w:t>What happens if you find another Member with an available home, but that Member doesn't want to stay at your home in return? You can offer them GuestPoints that they can use to go to another Member's home in the destination of their choosing.</w:t>
      </w:r>
      <w:r w:rsidRPr="007D663B">
        <w:rPr>
          <w:rFonts w:ascii="Trebuchet MS" w:hAnsi="Trebuchet MS"/>
          <w:i/>
        </w:rPr>
        <w:t>"</w:t>
      </w:r>
    </w:p>
    <w:p w:rsidR="00AD7AB9" w:rsidRDefault="00AD7AB9" w:rsidP="00AD7AB9">
      <w:pPr>
        <w:ind w:left="0"/>
        <w:rPr>
          <w:rFonts w:ascii="Trebuchet MS" w:hAnsi="Trebuchet MS"/>
        </w:rPr>
      </w:pPr>
      <w:r>
        <w:rPr>
          <w:rFonts w:ascii="Trebuchet MS" w:hAnsi="Trebuchet MS"/>
        </w:rPr>
        <w:t>Therefore the website states that it is not necessarily important</w:t>
      </w:r>
      <w:r w:rsidR="00E71B2B">
        <w:rPr>
          <w:rFonts w:ascii="Trebuchet MS" w:hAnsi="Trebuchet MS"/>
        </w:rPr>
        <w:t xml:space="preserve"> to</w:t>
      </w:r>
      <w:r>
        <w:rPr>
          <w:rFonts w:ascii="Trebuchet MS" w:hAnsi="Trebuchet MS"/>
        </w:rPr>
        <w:t xml:space="preserve"> stay at the opposite member's home after exchanging, but also can offer their home and obtain guest points.  </w:t>
      </w:r>
    </w:p>
    <w:p w:rsidR="00616378" w:rsidRPr="00B23759" w:rsidRDefault="00E71B2B" w:rsidP="00616378">
      <w:pPr>
        <w:ind w:left="0"/>
        <w:rPr>
          <w:rFonts w:ascii="Trebuchet MS" w:hAnsi="Trebuchet MS"/>
        </w:rPr>
      </w:pPr>
      <w:r>
        <w:rPr>
          <w:rFonts w:ascii="Trebuchet MS" w:hAnsi="Trebuchet MS"/>
        </w:rPr>
        <w:t xml:space="preserve">Last but not the least, </w:t>
      </w:r>
      <w:r w:rsidR="00B23759">
        <w:rPr>
          <w:rFonts w:ascii="Trebuchet MS" w:hAnsi="Trebuchet MS"/>
          <w:b/>
        </w:rPr>
        <w:t xml:space="preserve">BarterQuest </w:t>
      </w:r>
      <w:r w:rsidR="006B3AC5">
        <w:rPr>
          <w:rFonts w:ascii="Trebuchet MS" w:hAnsi="Trebuchet MS"/>
        </w:rPr>
        <w:t xml:space="preserve">is another website which features bartering system that allows exchanging of variety of products. </w:t>
      </w:r>
      <w:r w:rsidR="002037D5">
        <w:rPr>
          <w:rFonts w:ascii="Trebuchet MS" w:hAnsi="Trebuchet MS"/>
        </w:rPr>
        <w:t xml:space="preserve">It allows users to barter goods, services and the use of real estate from anyone to anyone around the world. </w:t>
      </w:r>
      <w:r w:rsidR="00EF7CD2">
        <w:rPr>
          <w:rFonts w:ascii="Trebuchet MS" w:hAnsi="Trebuchet MS"/>
        </w:rPr>
        <w:t>Availability of Internet has made it possible to successfully create a market place with millions of traders who have millions of products to trade. The website features two main sections such as what people have for trading and what people want instead. This helps users to make an easy match for their goods or services and complete their trade.</w:t>
      </w:r>
    </w:p>
    <w:p w:rsidR="0059543E" w:rsidRDefault="00EF7CD2" w:rsidP="0059543E">
      <w:pPr>
        <w:keepNext/>
        <w:ind w:left="0"/>
        <w:jc w:val="center"/>
      </w:pPr>
      <w:r>
        <w:rPr>
          <w:rFonts w:ascii="Trebuchet MS" w:hAnsi="Trebuchet MS"/>
          <w:noProof/>
        </w:rPr>
        <w:lastRenderedPageBreak/>
        <w:drawing>
          <wp:inline distT="0" distB="0" distL="0" distR="0">
            <wp:extent cx="4467890" cy="3636335"/>
            <wp:effectExtent l="19050" t="0" r="8860" b="0"/>
            <wp:docPr id="2" name="Picture 4">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l="10059" t="6542" r="11914" b="13541"/>
                    <a:stretch>
                      <a:fillRect/>
                    </a:stretch>
                  </pic:blipFill>
                  <pic:spPr bwMode="auto">
                    <a:xfrm>
                      <a:off x="0" y="0"/>
                      <a:ext cx="4467890" cy="3636335"/>
                    </a:xfrm>
                    <a:prstGeom prst="rect">
                      <a:avLst/>
                    </a:prstGeom>
                    <a:noFill/>
                    <a:ln w="9525">
                      <a:noFill/>
                      <a:miter lim="800000"/>
                      <a:headEnd/>
                      <a:tailEnd/>
                    </a:ln>
                  </pic:spPr>
                </pic:pic>
              </a:graphicData>
            </a:graphic>
          </wp:inline>
        </w:drawing>
      </w:r>
    </w:p>
    <w:p w:rsidR="0042512D" w:rsidRDefault="0059543E" w:rsidP="0059543E">
      <w:pPr>
        <w:pStyle w:val="Caption"/>
        <w:jc w:val="center"/>
      </w:pPr>
      <w:bookmarkStart w:id="10" w:name="_Toc121811411"/>
      <w:r>
        <w:t xml:space="preserve">Figure </w:t>
      </w:r>
      <w:fldSimple w:instr=" SEQ Figure \* ARABIC ">
        <w:r w:rsidR="00A83303">
          <w:rPr>
            <w:noProof/>
          </w:rPr>
          <w:t>4</w:t>
        </w:r>
      </w:fldSimple>
      <w:r>
        <w:t>/ Barter Quest</w:t>
      </w:r>
      <w:bookmarkEnd w:id="10"/>
    </w:p>
    <w:p w:rsidR="00BF0382" w:rsidRDefault="00BF0382" w:rsidP="00BF0382">
      <w:pPr>
        <w:ind w:left="0"/>
        <w:rPr>
          <w:rFonts w:ascii="Trebuchet MS" w:hAnsi="Trebuchet MS"/>
        </w:rPr>
      </w:pPr>
      <w:r>
        <w:rPr>
          <w:rFonts w:ascii="Trebuchet MS" w:hAnsi="Trebuchet MS"/>
        </w:rPr>
        <w:tab/>
        <w:t>The website further state that trading/bartering helps users to lower transaction costs and have significant tax advantages to buying and selling. Also it highlights that bartering contributes to reduce expenditure of resources on manufacture and distribution of new products. This is allows post, contact and trade for free, in a secure platform where members can meet other bartering members to make their trade. The home page seems slightly compact and user interface is not very convenient.</w:t>
      </w:r>
      <w:r w:rsidR="00AD2000">
        <w:rPr>
          <w:rFonts w:ascii="Trebuchet MS" w:hAnsi="Trebuchet MS"/>
        </w:rPr>
        <w:t xml:space="preserve"> </w:t>
      </w:r>
      <w:r>
        <w:rPr>
          <w:rFonts w:ascii="Trebuchet MS" w:hAnsi="Trebuchet MS"/>
        </w:rPr>
        <w:t xml:space="preserve">This website allows multiple categories of goods and services for trade but not known among the Sri Lankans. Even if using this site to exchange products from other countries, there might be considerable amount of shipping cost. </w:t>
      </w:r>
      <w:r w:rsidR="002E4F1A">
        <w:rPr>
          <w:rFonts w:ascii="Trebuchet MS" w:hAnsi="Trebuchet MS"/>
        </w:rPr>
        <w:fldChar w:fldCharType="begin"/>
      </w:r>
      <w:r w:rsidR="0041471B">
        <w:rPr>
          <w:rFonts w:ascii="Trebuchet MS" w:hAnsi="Trebuchet MS"/>
        </w:rPr>
        <w:instrText xml:space="preserve"> ADDIN ZOTERO_ITEM CSL_CITATION {"citationID":"YvXGjQaT","properties":{"formattedCitation":"(BarterQuest 2022)","plainCitation":"(BarterQuest 2022)","noteIndex":0},"citationItems":[{"id":36,"uris":["http://zotero.org/users/10737029/items/9PSLEMI9"],"itemData":{"id":36,"type":"webpage","title":"Swap Services and Luxury Items like Cars, Real Estate, Rentals, iPhone, Motorcycles, Collectibles | BarterQuest","URL":"http://www.barterquest.com/","author":[{"literal":"BarterQuest"}],"accessed":{"date-parts":[["2022",12,13]]}}}],"schema":"https://github.com/citation-style-language/schema/raw/master/csl-citation.json"} </w:instrText>
      </w:r>
      <w:r w:rsidR="002E4F1A">
        <w:rPr>
          <w:rFonts w:ascii="Trebuchet MS" w:hAnsi="Trebuchet MS"/>
        </w:rPr>
        <w:fldChar w:fldCharType="separate"/>
      </w:r>
      <w:r w:rsidR="0041471B" w:rsidRPr="0041471B">
        <w:rPr>
          <w:rFonts w:ascii="Trebuchet MS" w:hAnsi="Trebuchet MS"/>
        </w:rPr>
        <w:t>(BarterQuest 2022)</w:t>
      </w:r>
      <w:r w:rsidR="002E4F1A">
        <w:rPr>
          <w:rFonts w:ascii="Trebuchet MS" w:hAnsi="Trebuchet MS"/>
        </w:rPr>
        <w:fldChar w:fldCharType="end"/>
      </w:r>
    </w:p>
    <w:p w:rsidR="00617A29" w:rsidRDefault="00F610E5" w:rsidP="00617A29">
      <w:pPr>
        <w:ind w:left="0"/>
        <w:rPr>
          <w:rFonts w:ascii="Trebuchet MS" w:hAnsi="Trebuchet MS"/>
        </w:rPr>
      </w:pPr>
      <w:r>
        <w:rPr>
          <w:rFonts w:ascii="Trebuchet MS" w:hAnsi="Trebuchet MS"/>
        </w:rPr>
        <w:tab/>
      </w:r>
      <w:r w:rsidR="00617A29">
        <w:rPr>
          <w:rFonts w:ascii="Trebuchet MS" w:hAnsi="Trebuchet MS"/>
        </w:rPr>
        <w:t xml:space="preserve">All the above mentioned websites offer bartering system but are specific to one category. For example, </w:t>
      </w:r>
      <w:r w:rsidR="00617A29">
        <w:rPr>
          <w:rFonts w:ascii="Trebuchet MS" w:hAnsi="Trebuchet MS"/>
          <w:b/>
        </w:rPr>
        <w:t>Rehash</w:t>
      </w:r>
      <w:r w:rsidR="00617A29">
        <w:rPr>
          <w:rFonts w:ascii="Trebuchet MS" w:hAnsi="Trebuchet MS"/>
        </w:rPr>
        <w:t xml:space="preserve"> specializes in clothing and related products only. While </w:t>
      </w:r>
      <w:r w:rsidR="00617A29">
        <w:rPr>
          <w:rFonts w:ascii="Trebuchet MS" w:hAnsi="Trebuchet MS"/>
          <w:b/>
        </w:rPr>
        <w:t xml:space="preserve">BookMooch </w:t>
      </w:r>
      <w:r w:rsidR="00617A29">
        <w:rPr>
          <w:rFonts w:ascii="Trebuchet MS" w:hAnsi="Trebuchet MS"/>
        </w:rPr>
        <w:t>website allows only to exchange books. Also these website a</w:t>
      </w:r>
      <w:r w:rsidR="003648FE">
        <w:rPr>
          <w:rFonts w:ascii="Trebuchet MS" w:hAnsi="Trebuchet MS"/>
        </w:rPr>
        <w:t>re</w:t>
      </w:r>
      <w:r w:rsidR="00617A29">
        <w:rPr>
          <w:rFonts w:ascii="Trebuchet MS" w:hAnsi="Trebuchet MS"/>
        </w:rPr>
        <w:t xml:space="preserve"> only popular in Europe and American continents. When we consider Sri Lanka bartering website is a whole new concept which might help people in multiple ways. This concept is only known to very few people and majority of them have not used such as website. </w:t>
      </w:r>
    </w:p>
    <w:p w:rsidR="00617A29" w:rsidRDefault="00F610E5" w:rsidP="00BF0382">
      <w:pPr>
        <w:ind w:left="0"/>
        <w:rPr>
          <w:rFonts w:ascii="Trebuchet MS" w:hAnsi="Trebuchet MS"/>
        </w:rPr>
      </w:pPr>
      <w:r>
        <w:rPr>
          <w:rFonts w:ascii="Trebuchet MS" w:hAnsi="Trebuchet MS"/>
        </w:rPr>
        <w:tab/>
        <w:t xml:space="preserve">When considering the usage of these websites, there are many advantages such as able to give away unused products and get new products according to ones need, completely cut down the payment for products obtained, manage cluttering of things one own, promote recycling and greener future, create great </w:t>
      </w:r>
      <w:r w:rsidR="00D46D50">
        <w:rPr>
          <w:rFonts w:ascii="Trebuchet MS" w:hAnsi="Trebuchet MS"/>
        </w:rPr>
        <w:t xml:space="preserve">social </w:t>
      </w:r>
      <w:r>
        <w:rPr>
          <w:rFonts w:ascii="Trebuchet MS" w:hAnsi="Trebuchet MS"/>
        </w:rPr>
        <w:t xml:space="preserve">connections with people, get products even when no single penny left in pocket etc. Having so many benefits, using such a website in Sri Lanka will be great help for people. The </w:t>
      </w:r>
      <w:r w:rsidR="00270CFA">
        <w:rPr>
          <w:rFonts w:ascii="Trebuchet MS" w:hAnsi="Trebuchet MS"/>
        </w:rPr>
        <w:t>SWAP</w:t>
      </w:r>
      <w:r>
        <w:rPr>
          <w:rFonts w:ascii="Trebuchet MS" w:hAnsi="Trebuchet MS"/>
        </w:rPr>
        <w:t xml:space="preserve"> website will allow to barter not only products from one category but many categories. Therefore, users can exchange many different products from a single website easily.</w:t>
      </w:r>
    </w:p>
    <w:p w:rsidR="00D02FF4" w:rsidRDefault="00D87D32" w:rsidP="00D87D32">
      <w:pPr>
        <w:ind w:left="0"/>
        <w:rPr>
          <w:rFonts w:ascii="Trebuchet MS" w:hAnsi="Trebuchet MS"/>
        </w:rPr>
      </w:pPr>
      <w:r>
        <w:rPr>
          <w:rFonts w:ascii="Trebuchet MS" w:hAnsi="Trebuchet MS"/>
        </w:rPr>
        <w:tab/>
        <w:t>As a developing country with a struggling economic, being able to reuse products efficiently can positively impact the country. Major benefit is that being able to reuse electronics that would reduce collection of e-waste.</w:t>
      </w:r>
      <w:r w:rsidR="00B655EA">
        <w:rPr>
          <w:rFonts w:ascii="Trebuchet MS" w:hAnsi="Trebuchet MS"/>
        </w:rPr>
        <w:t xml:space="preserve"> </w:t>
      </w:r>
      <w:r w:rsidR="008E6CF2">
        <w:rPr>
          <w:rFonts w:ascii="Trebuchet MS" w:hAnsi="Trebuchet MS"/>
        </w:rPr>
        <w:t xml:space="preserve">Sisira Kumara </w:t>
      </w:r>
      <w:r w:rsidR="002E4F1A">
        <w:rPr>
          <w:rFonts w:ascii="Trebuchet MS" w:hAnsi="Trebuchet MS"/>
        </w:rPr>
        <w:fldChar w:fldCharType="begin"/>
      </w:r>
      <w:r w:rsidR="008E6CF2">
        <w:rPr>
          <w:rFonts w:ascii="Trebuchet MS" w:hAnsi="Trebuchet MS"/>
        </w:rPr>
        <w:instrText xml:space="preserve"> ADDIN ZOTERO_ITEM CSL_CITATION {"citationID":"NlqBfMuv","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sidR="002E4F1A">
        <w:rPr>
          <w:rFonts w:ascii="Trebuchet MS" w:hAnsi="Trebuchet MS"/>
        </w:rPr>
        <w:fldChar w:fldCharType="separate"/>
      </w:r>
      <w:r w:rsidR="008E6CF2" w:rsidRPr="008E6CF2">
        <w:rPr>
          <w:rFonts w:ascii="Trebuchet MS" w:hAnsi="Trebuchet MS"/>
        </w:rPr>
        <w:t>(Sisira Kumara 2016)</w:t>
      </w:r>
      <w:r w:rsidR="002E4F1A">
        <w:rPr>
          <w:rFonts w:ascii="Trebuchet MS" w:hAnsi="Trebuchet MS"/>
        </w:rPr>
        <w:fldChar w:fldCharType="end"/>
      </w:r>
      <w:r w:rsidR="008E6CF2">
        <w:rPr>
          <w:rFonts w:ascii="Trebuchet MS" w:hAnsi="Trebuchet MS"/>
        </w:rPr>
        <w:t xml:space="preserve">, </w:t>
      </w:r>
      <w:r w:rsidR="00D2426D">
        <w:rPr>
          <w:rFonts w:ascii="Trebuchet MS" w:hAnsi="Trebuchet MS"/>
        </w:rPr>
        <w:t xml:space="preserve">mentions in the website </w:t>
      </w:r>
      <w:r w:rsidR="00D2426D" w:rsidRPr="00612460">
        <w:rPr>
          <w:rFonts w:ascii="Trebuchet MS" w:hAnsi="Trebuchet MS"/>
          <w:b/>
          <w:i/>
        </w:rPr>
        <w:t>The Sri Lankan Scientist</w:t>
      </w:r>
      <w:r w:rsidR="00D2426D">
        <w:rPr>
          <w:rFonts w:ascii="Trebuchet MS" w:hAnsi="Trebuchet MS"/>
        </w:rPr>
        <w:t xml:space="preserve">, that all electronic products are </w:t>
      </w:r>
      <w:r w:rsidR="00D2426D">
        <w:rPr>
          <w:rFonts w:ascii="Trebuchet MS" w:hAnsi="Trebuchet MS"/>
        </w:rPr>
        <w:lastRenderedPageBreak/>
        <w:t>reusable but only 40% of the e-waste are recycled and the rest of 60% are disposed into the environment.</w:t>
      </w:r>
      <w:r w:rsidR="00D2426D">
        <w:rPr>
          <w:rFonts w:ascii="Trebuchet MS" w:hAnsi="Trebuchet MS"/>
          <w:i/>
        </w:rPr>
        <w:t xml:space="preserve"> </w:t>
      </w:r>
      <w:r w:rsidR="00D2426D">
        <w:rPr>
          <w:rFonts w:ascii="Trebuchet MS" w:hAnsi="Trebuchet MS"/>
        </w:rPr>
        <w:t>He also states that most of the developed countries export their electronic trash to developing countries, which results in exposure to toxic materials due to lack of awareness among the people about these toxic exposure. Further he states that,</w:t>
      </w:r>
    </w:p>
    <w:p w:rsidR="00D2426D" w:rsidRDefault="00002F1B" w:rsidP="00002F1B">
      <w:pPr>
        <w:ind w:left="0"/>
        <w:jc w:val="center"/>
        <w:rPr>
          <w:rFonts w:ascii="Trebuchet MS" w:hAnsi="Trebuchet MS"/>
          <w:i/>
        </w:rPr>
      </w:pPr>
      <w:r>
        <w:rPr>
          <w:rFonts w:ascii="Trebuchet MS" w:hAnsi="Trebuchet MS"/>
          <w:i/>
        </w:rPr>
        <w:t>"</w:t>
      </w:r>
      <w:r w:rsidRPr="00002F1B">
        <w:rPr>
          <w:rFonts w:ascii="Trebuchet MS" w:hAnsi="Trebuchet MS"/>
          <w:i/>
        </w:rPr>
        <w:t xml:space="preserve"> </w:t>
      </w:r>
      <w:r>
        <w:rPr>
          <w:rFonts w:ascii="Trebuchet MS" w:hAnsi="Trebuchet MS"/>
          <w:i/>
        </w:rPr>
        <w:t>According to UNDP Sri Lanka produces around 70 to 75 metric tons of e waste annually. These include Cathode Ray Tubes (CRT), mobile phones, CFL bulbs, batteries, computers, and computer accessories."</w:t>
      </w:r>
    </w:p>
    <w:p w:rsidR="00002F1B" w:rsidRDefault="002E4F1A" w:rsidP="00002F1B">
      <w:pPr>
        <w:ind w:left="0"/>
        <w:rPr>
          <w:rFonts w:ascii="Trebuchet MS" w:hAnsi="Trebuchet MS"/>
        </w:rPr>
      </w:pPr>
      <w:r>
        <w:rPr>
          <w:rFonts w:ascii="Trebuchet MS" w:hAnsi="Trebuchet MS"/>
        </w:rPr>
        <w:fldChar w:fldCharType="begin"/>
      </w:r>
      <w:r w:rsidR="00077017">
        <w:rPr>
          <w:rFonts w:ascii="Trebuchet MS" w:hAnsi="Trebuchet MS"/>
        </w:rPr>
        <w:instrText xml:space="preserve"> ADDIN ZOTERO_ITEM CSL_CITATION {"citationID":"joWNNIta","properties":{"formattedCitation":"(Sisira Kumara 2016)","plainCitation":"(Sisira Kumara 2016)","noteIndex":0},"citationItems":[{"id":37,"uris":["http://zotero.org/users/10737029/items/T2M5237L"],"itemData":{"id":37,"type":"webpage","title":"E Waste Management – a Novel Challenge for Sri Lanka | The Sri Lankan Scientist","URL":"https://scientist.lk/2016/10/26/e-waste-sri-lanka/","author":[{"literal":"Sisira Kumara"}],"accessed":{"date-parts":[["2022",12,13]]},"issued":{"date-parts":[["2016",10,26]]}}}],"schema":"https://github.com/citation-style-language/schema/raw/master/csl-citation.json"} </w:instrText>
      </w:r>
      <w:r>
        <w:rPr>
          <w:rFonts w:ascii="Trebuchet MS" w:hAnsi="Trebuchet MS"/>
        </w:rPr>
        <w:fldChar w:fldCharType="separate"/>
      </w:r>
      <w:r w:rsidR="00077017" w:rsidRPr="00077017">
        <w:rPr>
          <w:rFonts w:ascii="Trebuchet MS" w:hAnsi="Trebuchet MS"/>
        </w:rPr>
        <w:t>(Sisira Kumara 2016)</w:t>
      </w:r>
      <w:r>
        <w:rPr>
          <w:rFonts w:ascii="Trebuchet MS" w:hAnsi="Trebuchet MS"/>
        </w:rPr>
        <w:fldChar w:fldCharType="end"/>
      </w:r>
    </w:p>
    <w:p w:rsidR="00303DA1" w:rsidRPr="004F120D" w:rsidRDefault="00303DA1" w:rsidP="00303DA1">
      <w:pPr>
        <w:ind w:left="0"/>
        <w:rPr>
          <w:rFonts w:ascii="Trebuchet MS" w:hAnsi="Trebuchet MS"/>
        </w:rPr>
      </w:pPr>
      <w:r>
        <w:rPr>
          <w:rFonts w:ascii="Trebuchet MS" w:hAnsi="Trebuchet MS"/>
        </w:rPr>
        <w:tab/>
        <w:t xml:space="preserve">The e-waste contain large amount of toxic compounds such as cadmium, arsenic, mercury and lead. Exposure to these toxic compounds can lead to severe health problems. The best and easy way to avoid e-waste is to recycle. Here is where the </w:t>
      </w:r>
      <w:r>
        <w:rPr>
          <w:rFonts w:ascii="Trebuchet MS" w:hAnsi="Trebuchet MS"/>
          <w:b/>
          <w:i/>
        </w:rPr>
        <w:t xml:space="preserve">SWAP Bartering Website </w:t>
      </w:r>
      <w:r>
        <w:rPr>
          <w:rFonts w:ascii="Trebuchet MS" w:hAnsi="Trebuchet MS"/>
        </w:rPr>
        <w:t xml:space="preserve"> comes in handy to help in recycling products. By recycling one can indirectly contribute for greener future as well as prevent causing of severe health problems caused by toxic compounds.</w:t>
      </w:r>
    </w:p>
    <w:p w:rsidR="007D1C70" w:rsidRPr="00002F1B" w:rsidRDefault="00703899" w:rsidP="00002F1B">
      <w:pPr>
        <w:ind w:left="0"/>
        <w:rPr>
          <w:rFonts w:ascii="Trebuchet MS" w:hAnsi="Trebuchet MS"/>
        </w:rPr>
      </w:pPr>
      <w:r>
        <w:rPr>
          <w:rFonts w:ascii="Trebuchet MS" w:hAnsi="Trebuchet MS"/>
        </w:rPr>
        <w:tab/>
        <w:t xml:space="preserve">Furthermore, Jaymi Heimbuch </w:t>
      </w:r>
      <w:r w:rsidR="002E4F1A">
        <w:rPr>
          <w:rFonts w:ascii="Trebuchet MS" w:hAnsi="Trebuchet MS"/>
        </w:rPr>
        <w:fldChar w:fldCharType="begin"/>
      </w:r>
      <w:r>
        <w:rPr>
          <w:rFonts w:ascii="Trebuchet MS" w:hAnsi="Trebuchet MS"/>
        </w:rPr>
        <w:instrText xml:space="preserve"> ADDIN ZOTERO_ITEM CSL_CITATION {"citationID":"8VEPWQmw","properties":{"formattedCitation":"(Jaymi Heimbuch 2022)","plainCitation":"(Jaymi Heimbuch 2022)","noteIndex":0},"citationItems":[{"id":38,"uris":["http://zotero.org/users/10737029/items/TGBRLP5X"],"itemData":{"id":38,"type":"webpage","title":"The Best Online Sites for Bartering | HowStuffWorks","URL":"https://electronics.howstuffworks.com/family-tech/tech-for-parents/online-bartering-websites-tips.htm","author":[{"literal":"Jaymi Heimbuch"}],"accessed":{"date-parts":[["2022",12,13]]}}}],"schema":"https://github.com/citation-style-language/schema/raw/master/csl-citation.json"} </w:instrText>
      </w:r>
      <w:r w:rsidR="002E4F1A">
        <w:rPr>
          <w:rFonts w:ascii="Trebuchet MS" w:hAnsi="Trebuchet MS"/>
        </w:rPr>
        <w:fldChar w:fldCharType="separate"/>
      </w:r>
      <w:r w:rsidRPr="00703899">
        <w:rPr>
          <w:rFonts w:ascii="Trebuchet MS" w:hAnsi="Trebuchet MS"/>
        </w:rPr>
        <w:t>(Jaymi Heimbuch 2022)</w:t>
      </w:r>
      <w:r w:rsidR="002E4F1A">
        <w:rPr>
          <w:rFonts w:ascii="Trebuchet MS" w:hAnsi="Trebuchet MS"/>
        </w:rPr>
        <w:fldChar w:fldCharType="end"/>
      </w:r>
      <w:r w:rsidR="004F3491">
        <w:rPr>
          <w:rFonts w:ascii="Trebuchet MS" w:hAnsi="Trebuchet MS"/>
        </w:rPr>
        <w:t xml:space="preserve">, </w:t>
      </w:r>
      <w:r w:rsidR="005E42FB">
        <w:rPr>
          <w:rFonts w:ascii="Trebuchet MS" w:hAnsi="Trebuchet MS"/>
        </w:rPr>
        <w:t xml:space="preserve">shares the story of </w:t>
      </w:r>
      <w:r w:rsidR="005E42FB">
        <w:rPr>
          <w:rFonts w:ascii="Trebuchet MS" w:hAnsi="Trebuchet MS"/>
          <w:i/>
        </w:rPr>
        <w:t>Kyle MacDonald</w:t>
      </w:r>
      <w:r w:rsidR="005E42FB">
        <w:rPr>
          <w:rFonts w:ascii="Trebuchet MS" w:hAnsi="Trebuchet MS"/>
        </w:rPr>
        <w:t xml:space="preserve">, who bartered a paper clip to a house. This incident shows the existence of bartering system and its growing phenomenon over the Internet. Usually people expect to exchange products of equal value. But considering MacDonald's case, it is clearly evident that it does not happen always. One can convince another to exchange products with different values as well. The writer also mentions that bartering system may have been tough in ancient times because it is difficult to find another person who exactly wants what you want to give away. But thanks to Internet, it has made it so much easier to find someone who might be interested in what you have to offer. </w:t>
      </w:r>
      <w:r w:rsidR="005E42FB">
        <w:rPr>
          <w:rFonts w:ascii="Trebuchet MS" w:hAnsi="Trebuchet MS"/>
          <w:b/>
          <w:i/>
        </w:rPr>
        <w:t xml:space="preserve">SWAP Bartering website </w:t>
      </w:r>
      <w:r w:rsidR="005E42FB">
        <w:rPr>
          <w:rFonts w:ascii="Trebuchet MS" w:hAnsi="Trebuchet MS"/>
        </w:rPr>
        <w:t>is exclusively made for Sri Lankans with the aim of people exchange products without worrying of spending money, contribute to recycling, reduce e-waste, and connect with people easily.</w:t>
      </w:r>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604A7F" w:rsidRDefault="006E0ED7" w:rsidP="00604A7F">
      <w:pPr>
        <w:pStyle w:val="Heading1"/>
        <w:ind w:left="0"/>
        <w:rPr>
          <w:rFonts w:ascii="Trebuchet MS" w:hAnsi="Trebuchet MS"/>
          <w:color w:val="auto"/>
          <w:sz w:val="32"/>
        </w:rPr>
      </w:pPr>
      <w:bookmarkStart w:id="11" w:name="_Toc122091795"/>
      <w:r w:rsidRPr="006E0ED7">
        <w:rPr>
          <w:rFonts w:ascii="Trebuchet MS" w:hAnsi="Trebuchet MS"/>
          <w:color w:val="auto"/>
          <w:sz w:val="32"/>
        </w:rPr>
        <w:lastRenderedPageBreak/>
        <w:t>Specification/ Requirement</w:t>
      </w:r>
      <w:r w:rsidR="00604A7F">
        <w:rPr>
          <w:rFonts w:ascii="Trebuchet MS" w:hAnsi="Trebuchet MS"/>
          <w:color w:val="auto"/>
          <w:sz w:val="32"/>
        </w:rPr>
        <w:t>s</w:t>
      </w:r>
      <w:bookmarkEnd w:id="11"/>
    </w:p>
    <w:p w:rsidR="00604A7F" w:rsidRPr="00236368" w:rsidRDefault="00604A7F" w:rsidP="00604A7F">
      <w:pPr>
        <w:ind w:left="0"/>
        <w:rPr>
          <w:rFonts w:ascii="Trebuchet MS" w:hAnsi="Trebuchet MS"/>
        </w:rPr>
      </w:pPr>
      <w:r>
        <w:rPr>
          <w:rFonts w:ascii="Trebuchet MS" w:hAnsi="Trebuchet MS"/>
        </w:rPr>
        <w:tab/>
      </w:r>
      <w:r w:rsidR="001B3F82">
        <w:rPr>
          <w:rFonts w:ascii="Trebuchet MS" w:hAnsi="Trebuchet MS"/>
        </w:rPr>
        <w:t>SWAP website is a fully functional dynamic website developed using HTML, CSS and JavaScript, PHP, Ajax and MySQL languages.</w:t>
      </w:r>
      <w:r w:rsidR="00EC467E">
        <w:rPr>
          <w:rFonts w:ascii="Trebuchet MS" w:hAnsi="Trebuchet MS"/>
        </w:rPr>
        <w:t xml:space="preserve"> Full stack development has be done therefore, the website includes both front-end and back-end.</w:t>
      </w:r>
      <w:r w:rsidR="0085144C">
        <w:rPr>
          <w:rFonts w:ascii="Trebuchet MS" w:hAnsi="Trebuchet MS"/>
        </w:rPr>
        <w:t xml:space="preserve"> Since the system contains both front-end and back-end, it is important to identify hardware and software requirements of the system. </w:t>
      </w:r>
      <w:r w:rsidR="00236368">
        <w:rPr>
          <w:rFonts w:ascii="Trebuchet MS" w:hAnsi="Trebuchet MS"/>
        </w:rPr>
        <w:t>The system will be developed and tested using local server and final system will be deployed using "</w:t>
      </w:r>
      <w:r w:rsidR="00236368">
        <w:rPr>
          <w:rFonts w:ascii="Trebuchet MS" w:hAnsi="Trebuchet MS"/>
          <w:b/>
          <w:i/>
        </w:rPr>
        <w:t>000webhost</w:t>
      </w:r>
      <w:r w:rsidR="00236368">
        <w:rPr>
          <w:rFonts w:ascii="Trebuchet MS" w:hAnsi="Trebuchet MS"/>
        </w:rPr>
        <w:t>" platform. It provides a free tier, but has limited features.</w:t>
      </w:r>
    </w:p>
    <w:p w:rsidR="0085144C" w:rsidRDefault="009F6BB9" w:rsidP="00431E01">
      <w:pPr>
        <w:pStyle w:val="Heading2"/>
        <w:ind w:left="0"/>
        <w:rPr>
          <w:rFonts w:ascii="Trebuchet MS" w:hAnsi="Trebuchet MS"/>
          <w:color w:val="auto"/>
          <w:sz w:val="28"/>
        </w:rPr>
      </w:pPr>
      <w:bookmarkStart w:id="12" w:name="_Toc122091796"/>
      <w:r w:rsidRPr="009F6BB9">
        <w:rPr>
          <w:rFonts w:ascii="Trebuchet MS" w:hAnsi="Trebuchet MS"/>
          <w:color w:val="auto"/>
          <w:sz w:val="28"/>
        </w:rPr>
        <w:t>Hardware requirements</w:t>
      </w:r>
      <w:bookmarkEnd w:id="12"/>
    </w:p>
    <w:p w:rsidR="00CD36CE" w:rsidRDefault="00431E01" w:rsidP="00431E01">
      <w:pPr>
        <w:ind w:left="0"/>
        <w:rPr>
          <w:rFonts w:ascii="Trebuchet MS" w:hAnsi="Trebuchet MS"/>
        </w:rPr>
      </w:pPr>
      <w:r>
        <w:rPr>
          <w:rFonts w:ascii="Trebuchet MS" w:hAnsi="Trebuchet MS"/>
        </w:rPr>
        <w:tab/>
      </w:r>
      <w:r w:rsidR="00CD36CE">
        <w:rPr>
          <w:rFonts w:ascii="Trebuchet MS" w:hAnsi="Trebuchet MS"/>
        </w:rPr>
        <w:t>Hardware requirements for development and deployment of SWAP website are;</w:t>
      </w:r>
    </w:p>
    <w:tbl>
      <w:tblPr>
        <w:tblStyle w:val="TableGrid"/>
        <w:tblW w:w="0" w:type="auto"/>
        <w:tblLook w:val="04A0"/>
      </w:tblPr>
      <w:tblGrid>
        <w:gridCol w:w="4621"/>
        <w:gridCol w:w="4622"/>
      </w:tblGrid>
      <w:tr w:rsidR="00FB2290" w:rsidTr="00E5247A">
        <w:tc>
          <w:tcPr>
            <w:tcW w:w="4621"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velopment platform</w:t>
            </w:r>
          </w:p>
        </w:tc>
        <w:tc>
          <w:tcPr>
            <w:tcW w:w="4622" w:type="dxa"/>
            <w:vAlign w:val="center"/>
          </w:tcPr>
          <w:p w:rsidR="00FB2290" w:rsidRPr="00E5247A" w:rsidRDefault="00E5247A" w:rsidP="00E5247A">
            <w:pPr>
              <w:ind w:left="0"/>
              <w:jc w:val="center"/>
              <w:rPr>
                <w:rFonts w:ascii="Trebuchet MS" w:hAnsi="Trebuchet MS"/>
                <w:b/>
              </w:rPr>
            </w:pPr>
            <w:r w:rsidRPr="00E5247A">
              <w:rPr>
                <w:rFonts w:ascii="Trebuchet MS" w:hAnsi="Trebuchet MS"/>
                <w:b/>
              </w:rPr>
              <w:t>Deployment platform</w:t>
            </w:r>
          </w:p>
        </w:tc>
      </w:tr>
      <w:tr w:rsidR="00FB2290" w:rsidTr="00FB2290">
        <w:tc>
          <w:tcPr>
            <w:tcW w:w="4621" w:type="dxa"/>
          </w:tcPr>
          <w:p w:rsidR="00FB2290" w:rsidRDefault="0069779A" w:rsidP="0023218A">
            <w:pPr>
              <w:pStyle w:val="ListParagraph"/>
              <w:numPr>
                <w:ilvl w:val="0"/>
                <w:numId w:val="1"/>
              </w:numPr>
              <w:jc w:val="left"/>
              <w:rPr>
                <w:rFonts w:ascii="Trebuchet MS" w:hAnsi="Trebuchet MS"/>
              </w:rPr>
            </w:pPr>
            <w:r>
              <w:rPr>
                <w:rFonts w:ascii="Trebuchet MS" w:hAnsi="Trebuchet MS"/>
              </w:rPr>
              <w:t>Processor</w:t>
            </w:r>
            <w:r w:rsidR="0023218A">
              <w:rPr>
                <w:rFonts w:ascii="Trebuchet MS" w:hAnsi="Trebuchet MS"/>
              </w:rPr>
              <w:t xml:space="preserve"> </w:t>
            </w:r>
            <w:r>
              <w:rPr>
                <w:rFonts w:ascii="Trebuchet MS" w:hAnsi="Trebuchet MS"/>
              </w:rPr>
              <w:t>- i5 or i7, a quad core processor with atleast 3GHz speed.</w:t>
            </w:r>
          </w:p>
          <w:p w:rsidR="0069779A" w:rsidRDefault="0069779A" w:rsidP="0023218A">
            <w:pPr>
              <w:pStyle w:val="ListParagraph"/>
              <w:numPr>
                <w:ilvl w:val="0"/>
                <w:numId w:val="1"/>
              </w:numPr>
              <w:jc w:val="left"/>
              <w:rPr>
                <w:rFonts w:ascii="Trebuchet MS" w:hAnsi="Trebuchet MS"/>
              </w:rPr>
            </w:pPr>
            <w:r>
              <w:rPr>
                <w:rFonts w:ascii="Trebuchet MS" w:hAnsi="Trebuchet MS"/>
              </w:rPr>
              <w:t>RAM</w:t>
            </w:r>
            <w:r w:rsidR="0023218A">
              <w:rPr>
                <w:rFonts w:ascii="Trebuchet MS" w:hAnsi="Trebuchet MS"/>
              </w:rPr>
              <w:t xml:space="preserve"> </w:t>
            </w:r>
            <w:r>
              <w:rPr>
                <w:rFonts w:ascii="Trebuchet MS" w:hAnsi="Trebuchet MS"/>
              </w:rPr>
              <w:t>- 4GB or more</w:t>
            </w:r>
          </w:p>
          <w:p w:rsidR="0069779A" w:rsidRDefault="0069779A" w:rsidP="0023218A">
            <w:pPr>
              <w:pStyle w:val="ListParagraph"/>
              <w:numPr>
                <w:ilvl w:val="0"/>
                <w:numId w:val="1"/>
              </w:numPr>
              <w:jc w:val="left"/>
              <w:rPr>
                <w:rFonts w:ascii="Trebuchet MS" w:hAnsi="Trebuchet MS"/>
              </w:rPr>
            </w:pPr>
            <w:r>
              <w:rPr>
                <w:rFonts w:ascii="Trebuchet MS" w:hAnsi="Trebuchet MS"/>
              </w:rPr>
              <w:t>Screen resolution - 1920 x 1080 or higher</w:t>
            </w:r>
          </w:p>
          <w:p w:rsidR="0069779A" w:rsidRPr="0069779A" w:rsidRDefault="0069779A" w:rsidP="0023218A">
            <w:pPr>
              <w:pStyle w:val="ListParagraph"/>
              <w:numPr>
                <w:ilvl w:val="0"/>
                <w:numId w:val="1"/>
              </w:numPr>
              <w:jc w:val="left"/>
              <w:rPr>
                <w:rFonts w:ascii="Trebuchet MS" w:hAnsi="Trebuchet MS"/>
              </w:rPr>
            </w:pPr>
            <w:r>
              <w:rPr>
                <w:rFonts w:ascii="Trebuchet MS" w:hAnsi="Trebuchet MS"/>
              </w:rPr>
              <w:t>Internet connection - required</w:t>
            </w:r>
          </w:p>
        </w:tc>
        <w:tc>
          <w:tcPr>
            <w:tcW w:w="4622" w:type="dxa"/>
          </w:tcPr>
          <w:p w:rsidR="00FB2290" w:rsidRDefault="00183333" w:rsidP="00183333">
            <w:pPr>
              <w:pStyle w:val="ListParagraph"/>
              <w:numPr>
                <w:ilvl w:val="0"/>
                <w:numId w:val="1"/>
              </w:numPr>
              <w:rPr>
                <w:rFonts w:ascii="Trebuchet MS" w:hAnsi="Trebuchet MS"/>
              </w:rPr>
            </w:pPr>
            <w:r>
              <w:rPr>
                <w:rFonts w:ascii="Trebuchet MS" w:hAnsi="Trebuchet MS"/>
              </w:rPr>
              <w:t>300 MB Disk space</w:t>
            </w:r>
          </w:p>
          <w:p w:rsidR="00183333" w:rsidRPr="00183333" w:rsidRDefault="00183333" w:rsidP="00183333">
            <w:pPr>
              <w:pStyle w:val="ListParagraph"/>
              <w:numPr>
                <w:ilvl w:val="0"/>
                <w:numId w:val="1"/>
              </w:numPr>
              <w:rPr>
                <w:rFonts w:ascii="Trebuchet MS" w:hAnsi="Trebuchet MS"/>
              </w:rPr>
            </w:pPr>
            <w:r>
              <w:rPr>
                <w:rFonts w:ascii="Trebuchet MS" w:hAnsi="Trebuchet MS"/>
              </w:rPr>
              <w:t>Bandwidth (3GB)</w:t>
            </w:r>
          </w:p>
        </w:tc>
      </w:tr>
    </w:tbl>
    <w:p w:rsidR="00A217F2" w:rsidRDefault="00A217F2" w:rsidP="00A217F2">
      <w:pPr>
        <w:pStyle w:val="Heading2"/>
        <w:ind w:left="0"/>
        <w:rPr>
          <w:rFonts w:ascii="Trebuchet MS" w:hAnsi="Trebuchet MS"/>
          <w:color w:val="auto"/>
          <w:sz w:val="28"/>
        </w:rPr>
      </w:pPr>
      <w:bookmarkStart w:id="13" w:name="_Toc122091797"/>
      <w:r w:rsidRPr="00A217F2">
        <w:rPr>
          <w:rFonts w:ascii="Trebuchet MS" w:hAnsi="Trebuchet MS"/>
          <w:color w:val="auto"/>
          <w:sz w:val="28"/>
        </w:rPr>
        <w:t>Software requirements</w:t>
      </w:r>
      <w:bookmarkEnd w:id="13"/>
    </w:p>
    <w:p w:rsidR="00A217F2" w:rsidRDefault="00A217F2" w:rsidP="00A217F2">
      <w:pPr>
        <w:ind w:left="0"/>
        <w:rPr>
          <w:rFonts w:ascii="Trebuchet MS" w:hAnsi="Trebuchet MS"/>
        </w:rPr>
      </w:pPr>
      <w:r>
        <w:rPr>
          <w:rFonts w:ascii="Trebuchet MS" w:hAnsi="Trebuchet MS"/>
        </w:rPr>
        <w:tab/>
      </w:r>
      <w:r w:rsidR="00C25889">
        <w:rPr>
          <w:rFonts w:ascii="Trebuchet MS" w:hAnsi="Trebuchet MS"/>
        </w:rPr>
        <w:t>Minimum software requirements to develop and run the system are;</w:t>
      </w:r>
    </w:p>
    <w:tbl>
      <w:tblPr>
        <w:tblStyle w:val="TableGrid"/>
        <w:tblW w:w="0" w:type="auto"/>
        <w:tblLook w:val="04A0"/>
      </w:tblPr>
      <w:tblGrid>
        <w:gridCol w:w="4621"/>
        <w:gridCol w:w="4622"/>
      </w:tblGrid>
      <w:tr w:rsidR="0023218A" w:rsidTr="0023218A">
        <w:tc>
          <w:tcPr>
            <w:tcW w:w="4621"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velopment platform</w:t>
            </w:r>
          </w:p>
        </w:tc>
        <w:tc>
          <w:tcPr>
            <w:tcW w:w="4622" w:type="dxa"/>
            <w:vAlign w:val="center"/>
          </w:tcPr>
          <w:p w:rsidR="0023218A" w:rsidRPr="0023218A" w:rsidRDefault="0023218A" w:rsidP="0023218A">
            <w:pPr>
              <w:ind w:left="0"/>
              <w:jc w:val="center"/>
              <w:rPr>
                <w:rFonts w:ascii="Trebuchet MS" w:hAnsi="Trebuchet MS"/>
                <w:b/>
              </w:rPr>
            </w:pPr>
            <w:r w:rsidRPr="0023218A">
              <w:rPr>
                <w:rFonts w:ascii="Trebuchet MS" w:hAnsi="Trebuchet MS"/>
                <w:b/>
              </w:rPr>
              <w:t>Deployment platform</w:t>
            </w:r>
          </w:p>
        </w:tc>
      </w:tr>
      <w:tr w:rsidR="0023218A" w:rsidTr="0023218A">
        <w:tc>
          <w:tcPr>
            <w:tcW w:w="4621" w:type="dxa"/>
          </w:tcPr>
          <w:p w:rsidR="0023218A" w:rsidRDefault="0023218A" w:rsidP="0023218A">
            <w:pPr>
              <w:pStyle w:val="ListParagraph"/>
              <w:numPr>
                <w:ilvl w:val="0"/>
                <w:numId w:val="2"/>
              </w:numPr>
              <w:jc w:val="left"/>
              <w:rPr>
                <w:rFonts w:ascii="Trebuchet MS" w:hAnsi="Trebuchet MS"/>
              </w:rPr>
            </w:pPr>
            <w:r>
              <w:rPr>
                <w:rFonts w:ascii="Trebuchet MS" w:hAnsi="Trebuchet MS"/>
              </w:rPr>
              <w:t>Operating system- Windows 7 or later or macOS Sierra 10.12 or later</w:t>
            </w:r>
          </w:p>
          <w:p w:rsidR="0023218A" w:rsidRDefault="00E74DD5" w:rsidP="0023218A">
            <w:pPr>
              <w:pStyle w:val="ListParagraph"/>
              <w:numPr>
                <w:ilvl w:val="0"/>
                <w:numId w:val="2"/>
              </w:numPr>
              <w:jc w:val="left"/>
              <w:rPr>
                <w:rFonts w:ascii="Trebuchet MS" w:hAnsi="Trebuchet MS"/>
              </w:rPr>
            </w:pPr>
            <w:r>
              <w:rPr>
                <w:rFonts w:ascii="Trebuchet MS" w:hAnsi="Trebuchet MS"/>
              </w:rPr>
              <w:t>Web development IDE - Atom (version 1.58.0) or Visual Studio Code (version 1.58)</w:t>
            </w:r>
          </w:p>
          <w:p w:rsidR="00E74DD5" w:rsidRDefault="003B66C3" w:rsidP="0023218A">
            <w:pPr>
              <w:pStyle w:val="ListParagraph"/>
              <w:numPr>
                <w:ilvl w:val="0"/>
                <w:numId w:val="2"/>
              </w:numPr>
              <w:jc w:val="left"/>
              <w:rPr>
                <w:rFonts w:ascii="Trebuchet MS" w:hAnsi="Trebuchet MS"/>
              </w:rPr>
            </w:pPr>
            <w:r>
              <w:rPr>
                <w:rFonts w:ascii="Trebuchet MS" w:hAnsi="Trebuchet MS"/>
              </w:rPr>
              <w:t>Database - MySQL database</w:t>
            </w:r>
          </w:p>
          <w:p w:rsidR="003B66C3" w:rsidRDefault="003B66C3" w:rsidP="0023218A">
            <w:pPr>
              <w:pStyle w:val="ListParagraph"/>
              <w:numPr>
                <w:ilvl w:val="0"/>
                <w:numId w:val="2"/>
              </w:numPr>
              <w:jc w:val="left"/>
              <w:rPr>
                <w:rFonts w:ascii="Trebuchet MS" w:hAnsi="Trebuchet MS"/>
              </w:rPr>
            </w:pPr>
            <w:r>
              <w:rPr>
                <w:rFonts w:ascii="Trebuchet MS" w:hAnsi="Trebuchet MS"/>
              </w:rPr>
              <w:t>Editing applications - Adobe Photoshop, Adobe Illustrator</w:t>
            </w:r>
          </w:p>
          <w:p w:rsidR="003B66C3" w:rsidRPr="0023218A" w:rsidRDefault="003B66C3" w:rsidP="0023218A">
            <w:pPr>
              <w:pStyle w:val="ListParagraph"/>
              <w:numPr>
                <w:ilvl w:val="0"/>
                <w:numId w:val="2"/>
              </w:numPr>
              <w:jc w:val="left"/>
              <w:rPr>
                <w:rFonts w:ascii="Trebuchet MS" w:hAnsi="Trebuchet MS"/>
              </w:rPr>
            </w:pPr>
            <w:r>
              <w:rPr>
                <w:rFonts w:ascii="Trebuchet MS" w:hAnsi="Trebuchet MS"/>
              </w:rPr>
              <w:t>Web browser - Google Chrome/ Mozilla Firefox/ Apple Safari</w:t>
            </w:r>
          </w:p>
        </w:tc>
        <w:tc>
          <w:tcPr>
            <w:tcW w:w="4622" w:type="dxa"/>
          </w:tcPr>
          <w:p w:rsidR="0023218A" w:rsidRDefault="001619BE" w:rsidP="001619BE">
            <w:pPr>
              <w:pStyle w:val="ListParagraph"/>
              <w:numPr>
                <w:ilvl w:val="0"/>
                <w:numId w:val="2"/>
              </w:numPr>
              <w:rPr>
                <w:rFonts w:ascii="Trebuchet MS" w:hAnsi="Trebuchet MS"/>
              </w:rPr>
            </w:pPr>
            <w:r>
              <w:rPr>
                <w:rFonts w:ascii="Trebuchet MS" w:hAnsi="Trebuchet MS"/>
              </w:rPr>
              <w:t>Cloudflare protected Nameservers</w:t>
            </w:r>
          </w:p>
          <w:p w:rsidR="001619BE" w:rsidRDefault="001619BE" w:rsidP="001619BE">
            <w:pPr>
              <w:pStyle w:val="ListParagraph"/>
              <w:numPr>
                <w:ilvl w:val="0"/>
                <w:numId w:val="2"/>
              </w:numPr>
              <w:rPr>
                <w:rFonts w:ascii="Trebuchet MS" w:hAnsi="Trebuchet MS"/>
              </w:rPr>
            </w:pPr>
            <w:r>
              <w:rPr>
                <w:rFonts w:ascii="Trebuchet MS" w:hAnsi="Trebuchet MS"/>
              </w:rPr>
              <w:t>99% uptime</w:t>
            </w:r>
          </w:p>
          <w:p w:rsidR="001619BE" w:rsidRDefault="001619BE" w:rsidP="001619BE">
            <w:pPr>
              <w:pStyle w:val="ListParagraph"/>
              <w:numPr>
                <w:ilvl w:val="0"/>
                <w:numId w:val="2"/>
              </w:numPr>
              <w:rPr>
                <w:rFonts w:ascii="Trebuchet MS" w:hAnsi="Trebuchet MS"/>
              </w:rPr>
            </w:pPr>
            <w:r>
              <w:rPr>
                <w:rFonts w:ascii="Trebuchet MS" w:hAnsi="Trebuchet MS"/>
              </w:rPr>
              <w:t>FTP account</w:t>
            </w:r>
          </w:p>
          <w:p w:rsidR="001619BE" w:rsidRPr="001619BE" w:rsidRDefault="001619BE" w:rsidP="001619BE">
            <w:pPr>
              <w:pStyle w:val="ListParagraph"/>
              <w:numPr>
                <w:ilvl w:val="0"/>
                <w:numId w:val="2"/>
              </w:numPr>
              <w:rPr>
                <w:rFonts w:ascii="Trebuchet MS" w:hAnsi="Trebuchet MS"/>
              </w:rPr>
            </w:pPr>
            <w:r>
              <w:rPr>
                <w:rFonts w:ascii="Trebuchet MS" w:hAnsi="Trebuchet MS"/>
              </w:rPr>
              <w:t>Cronjob</w:t>
            </w:r>
          </w:p>
        </w:tc>
      </w:tr>
    </w:tbl>
    <w:p w:rsidR="00C25889" w:rsidRPr="00A217F2" w:rsidRDefault="00C25889" w:rsidP="00A217F2">
      <w:pPr>
        <w:ind w:left="0"/>
        <w:rPr>
          <w:rFonts w:ascii="Trebuchet MS" w:hAnsi="Trebuchet MS"/>
        </w:rPr>
      </w:pPr>
    </w:p>
    <w:p w:rsidR="00604A7F" w:rsidRPr="00A217F2" w:rsidRDefault="006E0ED7" w:rsidP="00A217F2">
      <w:pPr>
        <w:pStyle w:val="Heading2"/>
        <w:ind w:left="0"/>
        <w:rPr>
          <w:rFonts w:ascii="Trebuchet MS" w:hAnsi="Trebuchet MS"/>
          <w:color w:val="auto"/>
          <w:sz w:val="28"/>
        </w:rPr>
      </w:pPr>
      <w:r w:rsidRPr="00A217F2">
        <w:rPr>
          <w:rFonts w:ascii="Trebuchet MS" w:hAnsi="Trebuchet MS"/>
          <w:color w:val="auto"/>
        </w:rPr>
        <w:br w:type="page"/>
      </w:r>
    </w:p>
    <w:p w:rsidR="00A217F2" w:rsidRPr="00A217F2" w:rsidRDefault="00A217F2" w:rsidP="00A217F2"/>
    <w:p w:rsidR="002201B8" w:rsidRDefault="002201B8" w:rsidP="006D292B">
      <w:pPr>
        <w:pStyle w:val="Heading1"/>
        <w:ind w:left="0"/>
        <w:rPr>
          <w:rFonts w:ascii="Trebuchet MS" w:hAnsi="Trebuchet MS"/>
          <w:color w:val="auto"/>
          <w:sz w:val="32"/>
          <w:szCs w:val="32"/>
        </w:rPr>
      </w:pPr>
      <w:bookmarkStart w:id="14" w:name="_Toc122091798"/>
      <w:r w:rsidRPr="00880507">
        <w:rPr>
          <w:rFonts w:ascii="Trebuchet MS" w:hAnsi="Trebuchet MS"/>
          <w:color w:val="auto"/>
          <w:sz w:val="32"/>
          <w:szCs w:val="32"/>
        </w:rPr>
        <w:t>Methodology</w:t>
      </w:r>
      <w:bookmarkEnd w:id="14"/>
    </w:p>
    <w:p w:rsidR="009352D4" w:rsidRDefault="0087356A" w:rsidP="00053CDD">
      <w:pPr>
        <w:ind w:left="0"/>
        <w:rPr>
          <w:rFonts w:ascii="Trebuchet MS" w:hAnsi="Trebuchet MS"/>
        </w:rPr>
      </w:pPr>
      <w:r>
        <w:rPr>
          <w:rFonts w:ascii="Trebuchet MS" w:hAnsi="Trebuchet MS"/>
        </w:rPr>
        <w:tab/>
        <w:t xml:space="preserve">SWAP website was developed with an aim of introducing a new concept to Sri Lankans, which is 'bartering products' online via a website. </w:t>
      </w:r>
      <w:r w:rsidR="000A2036">
        <w:rPr>
          <w:rFonts w:ascii="Trebuchet MS" w:hAnsi="Trebuchet MS"/>
        </w:rPr>
        <w:t>The website will allow users to find people from around Sri Lanka and exchange products for free of cost. This website not only support people financially but also encourage one to reuse products for an Eco-friendly environment in the future.</w:t>
      </w:r>
    </w:p>
    <w:p w:rsidR="00837DA9" w:rsidRDefault="009352D4" w:rsidP="00053CDD">
      <w:pPr>
        <w:ind w:left="0"/>
        <w:rPr>
          <w:rFonts w:ascii="Trebuchet MS" w:hAnsi="Trebuchet MS"/>
        </w:rPr>
      </w:pPr>
      <w:r>
        <w:rPr>
          <w:rFonts w:ascii="Trebuchet MS" w:hAnsi="Trebuchet MS"/>
        </w:rPr>
        <w:tab/>
      </w:r>
      <w:r w:rsidR="00CF2E50">
        <w:rPr>
          <w:rFonts w:ascii="Trebuchet MS" w:hAnsi="Trebuchet MS"/>
        </w:rPr>
        <w:t xml:space="preserve">The website will help people to get products they want even without money as well as give away unused products at home. </w:t>
      </w:r>
      <w:r w:rsidR="00CC7A8E">
        <w:rPr>
          <w:rFonts w:ascii="Trebuchet MS" w:hAnsi="Trebuchet MS"/>
        </w:rPr>
        <w:t xml:space="preserve">It not only fulfills a user's expectation of getting products, but </w:t>
      </w:r>
      <w:r w:rsidR="003020FB">
        <w:rPr>
          <w:rFonts w:ascii="Trebuchet MS" w:hAnsi="Trebuchet MS"/>
        </w:rPr>
        <w:t xml:space="preserve"> </w:t>
      </w:r>
      <w:r w:rsidR="00CC7A8E">
        <w:rPr>
          <w:rFonts w:ascii="Trebuchet MS" w:hAnsi="Trebuchet MS"/>
        </w:rPr>
        <w:t xml:space="preserve">also forms a strong social communication among locals. Because when a user finds another person's product and wants to swap, he/she has to contact that particular person to make an offer for exchange. They bargain and come to an agreement on exchanging for a fair trade. </w:t>
      </w:r>
      <w:r w:rsidR="00987263">
        <w:rPr>
          <w:rFonts w:ascii="Trebuchet MS" w:hAnsi="Trebuchet MS"/>
        </w:rPr>
        <w:t>This helps one to understand another person's needs.</w:t>
      </w:r>
    </w:p>
    <w:p w:rsidR="00053CDD" w:rsidRDefault="00023BD5" w:rsidP="00053CDD">
      <w:pPr>
        <w:ind w:left="0"/>
        <w:rPr>
          <w:rFonts w:ascii="Trebuchet MS" w:hAnsi="Trebuchet MS"/>
        </w:rPr>
      </w:pPr>
      <w:r>
        <w:rPr>
          <w:rFonts w:ascii="Trebuchet MS" w:hAnsi="Trebuchet MS"/>
        </w:rPr>
        <w:tab/>
        <w:t xml:space="preserve">Since SWAP website is developed based on a new concept for Sri Lankan audience, it was important to know the feasibility of such a website among the audience. </w:t>
      </w:r>
      <w:r w:rsidR="00472E25">
        <w:rPr>
          <w:rFonts w:ascii="Trebuchet MS" w:hAnsi="Trebuchet MS"/>
        </w:rPr>
        <w:t xml:space="preserve">Therefore a </w:t>
      </w:r>
      <w:r w:rsidR="003E35DB">
        <w:rPr>
          <w:rFonts w:ascii="Trebuchet MS" w:hAnsi="Trebuchet MS"/>
        </w:rPr>
        <w:t xml:space="preserve">primary research was conducted using </w:t>
      </w:r>
      <w:r w:rsidR="00B072D5">
        <w:rPr>
          <w:rFonts w:ascii="Trebuchet MS" w:hAnsi="Trebuchet MS"/>
        </w:rPr>
        <w:t>quantitative</w:t>
      </w:r>
      <w:r w:rsidR="00472E25">
        <w:rPr>
          <w:rFonts w:ascii="Trebuchet MS" w:hAnsi="Trebuchet MS"/>
        </w:rPr>
        <w:t xml:space="preserve"> research methodology</w:t>
      </w:r>
      <w:r w:rsidR="00B072D5">
        <w:rPr>
          <w:rFonts w:ascii="Trebuchet MS" w:hAnsi="Trebuchet MS"/>
        </w:rPr>
        <w:t>, that</w:t>
      </w:r>
      <w:r w:rsidR="00472E25">
        <w:rPr>
          <w:rFonts w:ascii="Trebuchet MS" w:hAnsi="Trebuchet MS"/>
        </w:rPr>
        <w:t xml:space="preserve"> was used to collect necessary data for the project. </w:t>
      </w:r>
      <w:r w:rsidR="0039029A">
        <w:rPr>
          <w:rFonts w:ascii="Trebuchet MS" w:hAnsi="Trebuchet MS"/>
        </w:rPr>
        <w:t>This research method was used to obtain quantifiable data, as it would be convenient for analysis. A short survey was conducted and data were received from 40 participant</w:t>
      </w:r>
      <w:r w:rsidR="00A363A8">
        <w:rPr>
          <w:rFonts w:ascii="Trebuchet MS" w:hAnsi="Trebuchet MS"/>
        </w:rPr>
        <w:t>s</w:t>
      </w:r>
      <w:r w:rsidR="0039029A">
        <w:rPr>
          <w:rFonts w:ascii="Trebuchet MS" w:hAnsi="Trebuchet MS"/>
        </w:rPr>
        <w:t>.</w:t>
      </w:r>
      <w:r w:rsidR="005A533D">
        <w:rPr>
          <w:rFonts w:ascii="Trebuchet MS" w:hAnsi="Trebuchet MS"/>
        </w:rPr>
        <w:t xml:space="preserve"> The participants were from different backgrounds and majority of them have experience of shopping online</w:t>
      </w:r>
      <w:r w:rsidR="00ED32F2">
        <w:rPr>
          <w:rFonts w:ascii="Trebuchet MS" w:hAnsi="Trebuchet MS"/>
        </w:rPr>
        <w:t xml:space="preserve"> through e-commerce</w:t>
      </w:r>
      <w:r w:rsidR="005A533D">
        <w:rPr>
          <w:rFonts w:ascii="Trebuchet MS" w:hAnsi="Trebuchet MS"/>
        </w:rPr>
        <w:t>.</w:t>
      </w:r>
      <w:r w:rsidR="00B072D5">
        <w:rPr>
          <w:rFonts w:ascii="Trebuchet MS" w:hAnsi="Trebuchet MS"/>
        </w:rPr>
        <w:t xml:space="preserve"> This survey helped to obtain in-depth and actionable data.</w:t>
      </w:r>
      <w:r w:rsidR="00C662BC">
        <w:rPr>
          <w:rFonts w:ascii="Trebuchet MS" w:hAnsi="Trebuchet MS"/>
        </w:rPr>
        <w:t xml:space="preserve"> The obtained data was reliable, accurate and also provided a wider scope of data analysis and produced an unbiased result. </w:t>
      </w:r>
    </w:p>
    <w:p w:rsidR="00EE1C19" w:rsidRDefault="00264C82" w:rsidP="00EE1C19">
      <w:pPr>
        <w:ind w:left="0"/>
        <w:rPr>
          <w:rFonts w:ascii="Trebuchet MS" w:hAnsi="Trebuchet MS"/>
        </w:rPr>
      </w:pPr>
      <w:r>
        <w:rPr>
          <w:rFonts w:ascii="Trebuchet MS" w:hAnsi="Trebuchet MS"/>
        </w:rPr>
        <w:tab/>
      </w:r>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EE1C19" w:rsidRDefault="00880507" w:rsidP="00EE1C19">
      <w:pPr>
        <w:pStyle w:val="Heading1"/>
        <w:ind w:left="0"/>
        <w:rPr>
          <w:rFonts w:ascii="Trebuchet MS" w:hAnsi="Trebuchet MS"/>
          <w:color w:val="auto"/>
          <w:sz w:val="24"/>
        </w:rPr>
      </w:pPr>
      <w:bookmarkStart w:id="15" w:name="_Toc122091799"/>
      <w:r w:rsidRPr="00EE1C19">
        <w:rPr>
          <w:rFonts w:ascii="Trebuchet MS" w:hAnsi="Trebuchet MS"/>
          <w:color w:val="auto"/>
          <w:sz w:val="32"/>
        </w:rPr>
        <w:lastRenderedPageBreak/>
        <w:t>Professional, Legal and Ethical issues</w:t>
      </w:r>
      <w:bookmarkEnd w:id="15"/>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880507" w:rsidRPr="00310A9A" w:rsidRDefault="00880507" w:rsidP="00310A9A">
      <w:pPr>
        <w:pStyle w:val="Heading1"/>
        <w:ind w:left="0"/>
        <w:rPr>
          <w:rFonts w:ascii="Trebuchet MS" w:hAnsi="Trebuchet MS"/>
          <w:color w:val="auto"/>
          <w:sz w:val="32"/>
        </w:rPr>
      </w:pPr>
      <w:bookmarkStart w:id="16" w:name="_Toc122091800"/>
      <w:r w:rsidRPr="00310A9A">
        <w:rPr>
          <w:rFonts w:ascii="Trebuchet MS" w:hAnsi="Trebuchet MS"/>
          <w:color w:val="auto"/>
          <w:sz w:val="32"/>
        </w:rPr>
        <w:lastRenderedPageBreak/>
        <w:t>Project Management</w:t>
      </w:r>
      <w:bookmarkEnd w:id="16"/>
    </w:p>
    <w:p w:rsidR="00101DBB" w:rsidRDefault="00101DBB">
      <w:pPr>
        <w:rPr>
          <w:rFonts w:ascii="Trebuchet MS" w:eastAsiaTheme="majorEastAsia" w:hAnsi="Trebuchet MS" w:cstheme="majorBidi"/>
          <w:b/>
          <w:bCs/>
          <w:sz w:val="32"/>
          <w:szCs w:val="28"/>
        </w:rPr>
      </w:pPr>
      <w:r>
        <w:rPr>
          <w:rFonts w:ascii="Trebuchet MS" w:hAnsi="Trebuchet MS"/>
          <w:sz w:val="32"/>
        </w:rPr>
        <w:br w:type="page"/>
      </w:r>
    </w:p>
    <w:p w:rsidR="00EE1C19" w:rsidRPr="00EE1C19" w:rsidRDefault="00EE1C19" w:rsidP="00EE1C19">
      <w:pPr>
        <w:pStyle w:val="Heading1"/>
        <w:ind w:left="0"/>
        <w:rPr>
          <w:rFonts w:ascii="Trebuchet MS" w:hAnsi="Trebuchet MS"/>
          <w:color w:val="auto"/>
        </w:rPr>
      </w:pPr>
      <w:bookmarkStart w:id="17" w:name="_Toc122091801"/>
      <w:r w:rsidRPr="00EE1C19">
        <w:rPr>
          <w:rFonts w:ascii="Trebuchet MS" w:hAnsi="Trebuchet MS"/>
          <w:color w:val="auto"/>
          <w:sz w:val="32"/>
        </w:rPr>
        <w:lastRenderedPageBreak/>
        <w:t>Requirement Engineering</w:t>
      </w:r>
      <w:bookmarkEnd w:id="17"/>
    </w:p>
    <w:p w:rsidR="00EE1C19" w:rsidRDefault="00EE1C19" w:rsidP="00EE1C19">
      <w:pPr>
        <w:ind w:left="0"/>
        <w:rPr>
          <w:rFonts w:ascii="Trebuchet MS" w:hAnsi="Trebuchet MS"/>
        </w:rPr>
      </w:pPr>
      <w:r>
        <w:rPr>
          <w:rFonts w:ascii="Trebuchet MS" w:hAnsi="Trebuchet MS"/>
        </w:rPr>
        <w:tab/>
        <w:t>Requirement engineering was done to find out the absolute requirements necessary to build the website with all necessary features. The four phases of requirement engineering was completed accordingly.</w:t>
      </w:r>
      <w:r w:rsidR="00483544">
        <w:rPr>
          <w:rFonts w:ascii="Trebuchet MS" w:hAnsi="Trebuchet MS"/>
        </w:rPr>
        <w:t xml:space="preserve"> It was important to know the requirements of the system before planning and designing the system for implementation. </w:t>
      </w:r>
    </w:p>
    <w:p w:rsidR="002C656F" w:rsidRPr="00BE018D" w:rsidRDefault="00EE1C19" w:rsidP="00BE018D">
      <w:pPr>
        <w:pStyle w:val="Heading2"/>
        <w:ind w:left="0"/>
        <w:rPr>
          <w:rFonts w:ascii="Trebuchet MS" w:hAnsi="Trebuchet MS"/>
          <w:color w:val="auto"/>
          <w:sz w:val="28"/>
        </w:rPr>
      </w:pPr>
      <w:bookmarkStart w:id="18" w:name="_Toc122091802"/>
      <w:r w:rsidRPr="00BE018D">
        <w:rPr>
          <w:rFonts w:ascii="Trebuchet MS" w:hAnsi="Trebuchet MS"/>
          <w:color w:val="auto"/>
          <w:sz w:val="28"/>
        </w:rPr>
        <w:t>Requirement gathering and elicitation</w:t>
      </w:r>
      <w:bookmarkEnd w:id="18"/>
    </w:p>
    <w:p w:rsidR="00EE1C19" w:rsidRDefault="002C656F" w:rsidP="002C656F">
      <w:pPr>
        <w:ind w:left="0"/>
        <w:rPr>
          <w:rFonts w:ascii="Trebuchet MS" w:hAnsi="Trebuchet MS"/>
        </w:rPr>
      </w:pPr>
      <w:r>
        <w:rPr>
          <w:rFonts w:ascii="Trebuchet MS" w:hAnsi="Trebuchet MS"/>
        </w:rPr>
        <w:tab/>
      </w:r>
      <w:r w:rsidR="00B859E7">
        <w:rPr>
          <w:rFonts w:ascii="Trebuchet MS" w:hAnsi="Trebuchet MS"/>
        </w:rPr>
        <w:t>According to the requirement engineering, the initial stage was require</w:t>
      </w:r>
      <w:r w:rsidR="00D25C45">
        <w:rPr>
          <w:rFonts w:ascii="Trebuchet MS" w:hAnsi="Trebuchet MS"/>
        </w:rPr>
        <w:t xml:space="preserve">ment gathering and elicitation. </w:t>
      </w:r>
      <w:r w:rsidR="0018506F">
        <w:rPr>
          <w:rFonts w:ascii="Trebuchet MS" w:hAnsi="Trebuchet MS"/>
        </w:rPr>
        <w:t>This phase of requirement engineering includes three steps;</w:t>
      </w:r>
    </w:p>
    <w:p w:rsidR="00F93713" w:rsidRPr="00F93713" w:rsidRDefault="00F93713" w:rsidP="0018506F">
      <w:pPr>
        <w:pStyle w:val="ListParagraph"/>
        <w:numPr>
          <w:ilvl w:val="0"/>
          <w:numId w:val="3"/>
        </w:numPr>
        <w:rPr>
          <w:rFonts w:ascii="Trebuchet MS" w:hAnsi="Trebuchet MS"/>
          <w:b/>
        </w:rPr>
      </w:pPr>
      <w:bookmarkStart w:id="19" w:name="_Ref121966736"/>
      <w:r w:rsidRPr="00F93713">
        <w:rPr>
          <w:rFonts w:ascii="Trebuchet MS" w:hAnsi="Trebuchet MS"/>
          <w:b/>
        </w:rPr>
        <w:t>Preparing for elicitation</w:t>
      </w:r>
      <w:r w:rsidR="00C6784F">
        <w:rPr>
          <w:rFonts w:ascii="Trebuchet MS" w:hAnsi="Trebuchet MS"/>
          <w:b/>
        </w:rPr>
        <w:t>.</w:t>
      </w:r>
      <w:bookmarkEnd w:id="19"/>
    </w:p>
    <w:p w:rsidR="00CF3584" w:rsidRDefault="00816664" w:rsidP="00F93713">
      <w:pPr>
        <w:pStyle w:val="ListParagraph"/>
        <w:rPr>
          <w:rFonts w:ascii="Trebuchet MS" w:hAnsi="Trebuchet MS"/>
        </w:rPr>
      </w:pPr>
      <w:r>
        <w:rPr>
          <w:rFonts w:ascii="Trebuchet MS" w:hAnsi="Trebuchet MS"/>
        </w:rPr>
        <w:tab/>
      </w:r>
      <w:r w:rsidR="00440B90">
        <w:rPr>
          <w:rFonts w:ascii="Trebuchet MS" w:hAnsi="Trebuchet MS"/>
        </w:rPr>
        <w:t xml:space="preserve">The right </w:t>
      </w:r>
      <w:r w:rsidR="00042F52">
        <w:rPr>
          <w:rFonts w:ascii="Trebuchet MS" w:hAnsi="Trebuchet MS"/>
        </w:rPr>
        <w:t xml:space="preserve">elicitation technique has to be selected to obtain the requirements properly. </w:t>
      </w:r>
      <w:r w:rsidR="00D71E26">
        <w:rPr>
          <w:rFonts w:ascii="Trebuchet MS" w:hAnsi="Trebuchet MS"/>
        </w:rPr>
        <w:t>Since the project is completely developed as an individual</w:t>
      </w:r>
      <w:r w:rsidR="00901419">
        <w:rPr>
          <w:rFonts w:ascii="Trebuchet MS" w:hAnsi="Trebuchet MS"/>
        </w:rPr>
        <w:t xml:space="preserve">, </w:t>
      </w:r>
      <w:r w:rsidR="00763E36">
        <w:rPr>
          <w:rFonts w:ascii="Trebuchet MS" w:hAnsi="Trebuchet MS"/>
        </w:rPr>
        <w:t>survey and questionnaire</w:t>
      </w:r>
      <w:r w:rsidR="00901419">
        <w:rPr>
          <w:rFonts w:ascii="Trebuchet MS" w:hAnsi="Trebuchet MS"/>
        </w:rPr>
        <w:t xml:space="preserve"> was used</w:t>
      </w:r>
      <w:r w:rsidR="00763E36">
        <w:rPr>
          <w:rFonts w:ascii="Trebuchet MS" w:hAnsi="Trebuchet MS"/>
        </w:rPr>
        <w:t xml:space="preserve"> as elicitation techniques</w:t>
      </w:r>
      <w:r w:rsidR="00D71E26">
        <w:rPr>
          <w:rFonts w:ascii="Trebuchet MS" w:hAnsi="Trebuchet MS"/>
        </w:rPr>
        <w:t xml:space="preserve">. </w:t>
      </w:r>
      <w:r w:rsidR="00CF3584">
        <w:rPr>
          <w:rFonts w:ascii="Trebuchet MS" w:hAnsi="Trebuchet MS"/>
        </w:rPr>
        <w:t>Survey helps to obtain quantitative data which is easier for analysis</w:t>
      </w:r>
      <w:r w:rsidR="00A2495C">
        <w:rPr>
          <w:rFonts w:ascii="Trebuchet MS" w:hAnsi="Trebuchet MS"/>
        </w:rPr>
        <w:t xml:space="preserve"> and it will have closed questions. Questionnaire was used as the second elicitation technique. </w:t>
      </w:r>
      <w:r w:rsidR="003956E7">
        <w:rPr>
          <w:rFonts w:ascii="Trebuchet MS" w:hAnsi="Trebuchet MS"/>
        </w:rPr>
        <w:t>This was targeted at a smaller audience of 10 participants who are frequent online shoppers.</w:t>
      </w:r>
    </w:p>
    <w:p w:rsidR="00F93713" w:rsidRDefault="00F93713" w:rsidP="00F93713">
      <w:pPr>
        <w:pStyle w:val="ListParagraph"/>
        <w:rPr>
          <w:rFonts w:ascii="Trebuchet MS" w:hAnsi="Trebuchet MS"/>
        </w:rPr>
      </w:pPr>
    </w:p>
    <w:p w:rsidR="00F93713" w:rsidRPr="00F93713" w:rsidRDefault="0045180D" w:rsidP="0018506F">
      <w:pPr>
        <w:pStyle w:val="ListParagraph"/>
        <w:numPr>
          <w:ilvl w:val="0"/>
          <w:numId w:val="3"/>
        </w:numPr>
        <w:rPr>
          <w:rFonts w:ascii="Trebuchet MS" w:hAnsi="Trebuchet MS"/>
          <w:b/>
        </w:rPr>
      </w:pPr>
      <w:r w:rsidRPr="00F93713">
        <w:rPr>
          <w:rFonts w:ascii="Trebuchet MS" w:hAnsi="Trebuchet MS"/>
          <w:b/>
        </w:rPr>
        <w:t xml:space="preserve">Conducting the elicitation techniques to collect requirements. </w:t>
      </w:r>
    </w:p>
    <w:p w:rsidR="00816664" w:rsidRDefault="00816664" w:rsidP="00F93713">
      <w:pPr>
        <w:pStyle w:val="ListParagraph"/>
        <w:rPr>
          <w:rFonts w:ascii="Trebuchet MS" w:hAnsi="Trebuchet MS"/>
        </w:rPr>
      </w:pPr>
      <w:r>
        <w:rPr>
          <w:rFonts w:ascii="Trebuchet MS" w:hAnsi="Trebuchet MS"/>
        </w:rPr>
        <w:tab/>
      </w:r>
      <w:r w:rsidR="00735EEB">
        <w:rPr>
          <w:rFonts w:ascii="Trebuchet MS" w:hAnsi="Trebuchet MS"/>
        </w:rPr>
        <w:t>A primary s</w:t>
      </w:r>
      <w:r w:rsidR="00992D5E">
        <w:rPr>
          <w:rFonts w:ascii="Trebuchet MS" w:hAnsi="Trebuchet MS"/>
        </w:rPr>
        <w:t xml:space="preserve">urvey was conducted first. </w:t>
      </w:r>
      <w:r w:rsidR="00A7279D">
        <w:rPr>
          <w:rFonts w:ascii="Trebuchet MS" w:hAnsi="Trebuchet MS"/>
        </w:rPr>
        <w:t xml:space="preserve">It was a short </w:t>
      </w:r>
      <w:r w:rsidR="00D71E26">
        <w:rPr>
          <w:rFonts w:ascii="Trebuchet MS" w:hAnsi="Trebuchet MS"/>
        </w:rPr>
        <w:t xml:space="preserve">anonymous survey with </w:t>
      </w:r>
      <w:r w:rsidR="00CF3584">
        <w:rPr>
          <w:rFonts w:ascii="Trebuchet MS" w:hAnsi="Trebuchet MS"/>
        </w:rPr>
        <w:t>10 questions regarding what kind of requirements user expect from SWAP website.</w:t>
      </w:r>
      <w:r w:rsidR="00A7279D">
        <w:rPr>
          <w:rFonts w:ascii="Trebuchet MS" w:hAnsi="Trebuchet MS"/>
        </w:rPr>
        <w:t xml:space="preserve"> Data was collected with the consent of </w:t>
      </w:r>
      <w:r w:rsidR="00735EEB">
        <w:rPr>
          <w:rFonts w:ascii="Trebuchet MS" w:hAnsi="Trebuchet MS"/>
        </w:rPr>
        <w:t>50</w:t>
      </w:r>
      <w:r w:rsidR="00A7279D">
        <w:rPr>
          <w:rFonts w:ascii="Trebuchet MS" w:hAnsi="Trebuchet MS"/>
        </w:rPr>
        <w:t xml:space="preserve"> participants</w:t>
      </w:r>
      <w:r w:rsidR="00D25C45">
        <w:rPr>
          <w:rFonts w:ascii="Trebuchet MS" w:hAnsi="Trebuchet MS"/>
        </w:rPr>
        <w:t>, out o</w:t>
      </w:r>
      <w:r w:rsidR="00735EEB">
        <w:rPr>
          <w:rFonts w:ascii="Trebuchet MS" w:hAnsi="Trebuchet MS"/>
        </w:rPr>
        <w:t xml:space="preserve">f which majority of them have </w:t>
      </w:r>
      <w:r w:rsidR="00D25C45">
        <w:rPr>
          <w:rFonts w:ascii="Trebuchet MS" w:hAnsi="Trebuchet MS"/>
        </w:rPr>
        <w:t xml:space="preserve"> experience of shopping online via e-commerce websites. The aim of the survey was to identify all the essential requirements needed to be added to the website "Swap" in order to be a successful end product.</w:t>
      </w:r>
      <w:r w:rsidR="000E5CF0">
        <w:rPr>
          <w:rFonts w:ascii="Trebuchet MS" w:hAnsi="Trebuchet MS"/>
        </w:rPr>
        <w:t xml:space="preserve"> Since the concept of SWAP website is new to Sri Lankans, it was important to know the expectations of the users to provide the exact requirements in the system. </w:t>
      </w:r>
      <w:r w:rsidR="003103E6">
        <w:rPr>
          <w:rFonts w:ascii="Trebuchet MS" w:hAnsi="Trebuchet MS"/>
        </w:rPr>
        <w:t xml:space="preserve">Survey </w:t>
      </w:r>
      <w:r w:rsidR="005D152E">
        <w:rPr>
          <w:rFonts w:ascii="Trebuchet MS" w:hAnsi="Trebuchet MS"/>
        </w:rPr>
        <w:t>also helps to obtain data in large scale</w:t>
      </w:r>
      <w:r w:rsidR="00594C03">
        <w:rPr>
          <w:rFonts w:ascii="Trebuchet MS" w:hAnsi="Trebuchet MS"/>
        </w:rPr>
        <w:t xml:space="preserve"> that was used to analyze </w:t>
      </w:r>
      <w:r w:rsidR="00227CFF">
        <w:rPr>
          <w:rFonts w:ascii="Trebuchet MS" w:hAnsi="Trebuchet MS"/>
        </w:rPr>
        <w:t>and</w:t>
      </w:r>
      <w:r w:rsidR="00594C03">
        <w:rPr>
          <w:rFonts w:ascii="Trebuchet MS" w:hAnsi="Trebuchet MS"/>
        </w:rPr>
        <w:t xml:space="preserve"> identify the area of interest, thus it was possible to gather accurate requirements</w:t>
      </w:r>
      <w:r w:rsidR="005D152E">
        <w:rPr>
          <w:rFonts w:ascii="Trebuchet MS" w:hAnsi="Trebuchet MS"/>
        </w:rPr>
        <w:t xml:space="preserve">. </w:t>
      </w:r>
    </w:p>
    <w:p w:rsidR="00816664" w:rsidRDefault="00816664" w:rsidP="00F93713">
      <w:pPr>
        <w:pStyle w:val="ListParagraph"/>
        <w:rPr>
          <w:rFonts w:ascii="Trebuchet MS" w:hAnsi="Trebuchet MS"/>
        </w:rPr>
      </w:pPr>
    </w:p>
    <w:p w:rsidR="000F4A8C" w:rsidRDefault="00816664" w:rsidP="00F93713">
      <w:pPr>
        <w:pStyle w:val="ListParagraph"/>
        <w:rPr>
          <w:rFonts w:ascii="Trebuchet MS" w:hAnsi="Trebuchet MS"/>
        </w:rPr>
      </w:pPr>
      <w:r>
        <w:rPr>
          <w:rFonts w:ascii="Trebuchet MS" w:hAnsi="Trebuchet MS"/>
        </w:rPr>
        <w:tab/>
      </w:r>
      <w:r w:rsidR="00A27D20">
        <w:rPr>
          <w:rFonts w:ascii="Trebuchet MS" w:hAnsi="Trebuchet MS"/>
        </w:rPr>
        <w:t xml:space="preserve">The survey form was created using </w:t>
      </w:r>
      <w:r w:rsidR="00A27D20">
        <w:rPr>
          <w:rFonts w:ascii="Trebuchet MS" w:hAnsi="Trebuchet MS"/>
          <w:b/>
        </w:rPr>
        <w:t>Google forms</w:t>
      </w:r>
      <w:r w:rsidR="00A27D20">
        <w:rPr>
          <w:rFonts w:ascii="Trebuchet MS" w:hAnsi="Trebuchet MS"/>
        </w:rPr>
        <w:t xml:space="preserve">. Google forms was used as a medium for </w:t>
      </w:r>
      <w:r w:rsidR="00935F68">
        <w:rPr>
          <w:rFonts w:ascii="Trebuchet MS" w:hAnsi="Trebuchet MS"/>
        </w:rPr>
        <w:t xml:space="preserve">creating the </w:t>
      </w:r>
      <w:r w:rsidR="00A27D20">
        <w:rPr>
          <w:rFonts w:ascii="Trebuchet MS" w:hAnsi="Trebuchet MS"/>
        </w:rPr>
        <w:t>survey</w:t>
      </w:r>
      <w:r w:rsidR="00935F68">
        <w:rPr>
          <w:rFonts w:ascii="Trebuchet MS" w:hAnsi="Trebuchet MS"/>
        </w:rPr>
        <w:t xml:space="preserve"> form</w:t>
      </w:r>
      <w:r w:rsidR="00A27D20">
        <w:rPr>
          <w:rFonts w:ascii="Trebuchet MS" w:hAnsi="Trebuchet MS"/>
        </w:rPr>
        <w:t xml:space="preserve"> because, </w:t>
      </w:r>
      <w:r>
        <w:rPr>
          <w:rFonts w:ascii="Trebuchet MS" w:hAnsi="Trebuchet MS"/>
        </w:rPr>
        <w:t>it is popular among people</w:t>
      </w:r>
      <w:r w:rsidR="00935F68">
        <w:rPr>
          <w:rFonts w:ascii="Trebuchet MS" w:hAnsi="Trebuchet MS"/>
        </w:rPr>
        <w:t>, easy to use and the response can be analyzes easily because, it auto generates the summary of the responses. quantitatively.</w:t>
      </w:r>
    </w:p>
    <w:p w:rsidR="00C265C0" w:rsidRDefault="000F4A8C" w:rsidP="00F93713">
      <w:pPr>
        <w:pStyle w:val="ListParagraph"/>
        <w:rPr>
          <w:rFonts w:ascii="Trebuchet MS" w:hAnsi="Trebuchet MS"/>
        </w:rPr>
      </w:pPr>
      <w:r>
        <w:rPr>
          <w:rFonts w:ascii="Trebuchet MS" w:hAnsi="Trebuchet MS"/>
        </w:rPr>
        <w:t xml:space="preserve">Requirement gathering survey Google form:- </w:t>
      </w:r>
      <w:hyperlink r:id="rId20" w:history="1">
        <w:r w:rsidRPr="000F4A8C">
          <w:rPr>
            <w:rStyle w:val="Hyperlink"/>
            <w:rFonts w:ascii="Trebuchet MS" w:hAnsi="Trebuchet MS"/>
          </w:rPr>
          <w:t>Link</w:t>
        </w:r>
      </w:hyperlink>
    </w:p>
    <w:p w:rsidR="00C265C0" w:rsidRDefault="00C265C0" w:rsidP="00F93713">
      <w:pPr>
        <w:pStyle w:val="ListParagraph"/>
        <w:rPr>
          <w:rFonts w:ascii="Trebuchet MS" w:hAnsi="Trebuchet MS"/>
        </w:rPr>
      </w:pPr>
    </w:p>
    <w:p w:rsidR="00F6666F" w:rsidRDefault="00C265C0" w:rsidP="00F93713">
      <w:pPr>
        <w:pStyle w:val="ListParagraph"/>
        <w:rPr>
          <w:rFonts w:ascii="Trebuchet MS" w:hAnsi="Trebuchet MS"/>
        </w:rPr>
      </w:pPr>
      <w:r>
        <w:rPr>
          <w:rFonts w:ascii="Trebuchet MS" w:hAnsi="Trebuchet MS"/>
        </w:rPr>
        <w:tab/>
        <w:t xml:space="preserve">The second elicitation technique used was a questionnaire with 10 open ended questions. This was used to obtain requirements in details from users. </w:t>
      </w:r>
      <w:r w:rsidR="00801DE9">
        <w:rPr>
          <w:rFonts w:ascii="Trebuchet MS" w:hAnsi="Trebuchet MS"/>
        </w:rPr>
        <w:t>Also it was aimed to identify the problems faced by users when using the regular online shopping method.</w:t>
      </w:r>
      <w:r w:rsidR="007C6423">
        <w:rPr>
          <w:rFonts w:ascii="Trebuchet MS" w:hAnsi="Trebuchet MS"/>
        </w:rPr>
        <w:t xml:space="preserve"> Responses from questionnaire helped to identify the actual problems faced by the users when shopping online via e-commerce websites, thus develop SWAP in such a way that it would eliminate all those problems faced. </w:t>
      </w:r>
      <w:r w:rsidR="002E5286">
        <w:rPr>
          <w:rFonts w:ascii="Trebuchet MS" w:hAnsi="Trebuchet MS"/>
        </w:rPr>
        <w:t xml:space="preserve">The questionnaire was targeted at a smaller audience of 10. </w:t>
      </w:r>
    </w:p>
    <w:p w:rsidR="0018506F" w:rsidRPr="00A27D20" w:rsidRDefault="00F6666F" w:rsidP="00F93713">
      <w:pPr>
        <w:pStyle w:val="ListParagraph"/>
        <w:rPr>
          <w:rFonts w:ascii="Trebuchet MS" w:hAnsi="Trebuchet MS"/>
        </w:rPr>
      </w:pPr>
      <w:r>
        <w:rPr>
          <w:rFonts w:ascii="Trebuchet MS" w:hAnsi="Trebuchet MS"/>
        </w:rPr>
        <w:t>(</w:t>
      </w:r>
      <w:r w:rsidR="001B3C53">
        <w:rPr>
          <w:rFonts w:ascii="Trebuchet MS" w:hAnsi="Trebuchet MS"/>
        </w:rPr>
        <w:t>Appendix C</w:t>
      </w:r>
      <w:r>
        <w:rPr>
          <w:rFonts w:ascii="Trebuchet MS" w:hAnsi="Trebuchet MS"/>
        </w:rPr>
        <w:t>)</w:t>
      </w:r>
    </w:p>
    <w:p w:rsidR="00A27D20" w:rsidRDefault="00A27D20" w:rsidP="00F93713">
      <w:pPr>
        <w:pStyle w:val="ListParagraph"/>
        <w:rPr>
          <w:rFonts w:ascii="Trebuchet MS" w:hAnsi="Trebuchet MS"/>
        </w:rPr>
      </w:pPr>
    </w:p>
    <w:p w:rsidR="00C6784F" w:rsidRDefault="00C6784F" w:rsidP="00F93713">
      <w:pPr>
        <w:pStyle w:val="ListParagraph"/>
        <w:rPr>
          <w:rFonts w:ascii="Trebuchet MS" w:hAnsi="Trebuchet MS"/>
        </w:rPr>
      </w:pPr>
    </w:p>
    <w:p w:rsidR="000E5CF0" w:rsidRDefault="000E5CF0" w:rsidP="0018506F">
      <w:pPr>
        <w:pStyle w:val="ListParagraph"/>
        <w:numPr>
          <w:ilvl w:val="0"/>
          <w:numId w:val="3"/>
        </w:numPr>
        <w:rPr>
          <w:rFonts w:ascii="Trebuchet MS" w:hAnsi="Trebuchet MS"/>
          <w:b/>
        </w:rPr>
      </w:pPr>
      <w:r w:rsidRPr="00C6784F">
        <w:rPr>
          <w:rFonts w:ascii="Trebuchet MS" w:hAnsi="Trebuchet MS"/>
          <w:b/>
        </w:rPr>
        <w:t>Check the accuracy of the data collected.</w:t>
      </w:r>
    </w:p>
    <w:p w:rsidR="00BE018D" w:rsidRDefault="00BE018D" w:rsidP="00BE018D">
      <w:pPr>
        <w:pStyle w:val="ListParagraph"/>
        <w:rPr>
          <w:rFonts w:ascii="Trebuchet MS" w:hAnsi="Trebuchet MS"/>
        </w:rPr>
      </w:pPr>
      <w:r>
        <w:rPr>
          <w:rFonts w:ascii="Trebuchet MS" w:hAnsi="Trebuchet MS"/>
        </w:rPr>
        <w:tab/>
        <w:t xml:space="preserve">Finally under requirement gathering and elicitation stage, gathered requirements were checked for accuracy and requirement specification was done. </w:t>
      </w:r>
    </w:p>
    <w:p w:rsidR="00BE018D" w:rsidRPr="00BE018D" w:rsidRDefault="00BE018D" w:rsidP="00BE018D">
      <w:pPr>
        <w:pStyle w:val="ListParagraph"/>
        <w:rPr>
          <w:rFonts w:ascii="Trebuchet MS" w:hAnsi="Trebuchet MS"/>
        </w:rPr>
      </w:pPr>
    </w:p>
    <w:p w:rsidR="001E06FD" w:rsidRDefault="00E12406" w:rsidP="001E06FD">
      <w:pPr>
        <w:pStyle w:val="Heading2"/>
        <w:ind w:left="0"/>
        <w:rPr>
          <w:rFonts w:ascii="Trebuchet MS" w:hAnsi="Trebuchet MS"/>
          <w:color w:val="auto"/>
        </w:rPr>
      </w:pPr>
      <w:bookmarkStart w:id="20" w:name="_Toc122091803"/>
      <w:r w:rsidRPr="00E12406">
        <w:rPr>
          <w:rFonts w:ascii="Trebuchet MS" w:hAnsi="Trebuchet MS"/>
          <w:color w:val="auto"/>
          <w:sz w:val="28"/>
        </w:rPr>
        <w:lastRenderedPageBreak/>
        <w:t>Requirement Specification</w:t>
      </w:r>
      <w:bookmarkEnd w:id="20"/>
    </w:p>
    <w:p w:rsidR="00D31DA1" w:rsidRDefault="00876D94" w:rsidP="001E06FD">
      <w:pPr>
        <w:ind w:left="0"/>
        <w:rPr>
          <w:rFonts w:ascii="Trebuchet MS" w:hAnsi="Trebuchet MS"/>
        </w:rPr>
      </w:pPr>
      <w:r>
        <w:rPr>
          <w:rFonts w:ascii="Trebuchet MS" w:hAnsi="Trebuchet MS"/>
        </w:rPr>
        <w:tab/>
        <w:t xml:space="preserve">After gathering the requirements, a complete specification was done to decide which requirements were to be implemented in the system. </w:t>
      </w:r>
      <w:r w:rsidR="00DA36B9">
        <w:rPr>
          <w:rFonts w:ascii="Trebuchet MS" w:hAnsi="Trebuchet MS"/>
        </w:rPr>
        <w:t xml:space="preserve">The gathered requirements were specified according to </w:t>
      </w:r>
      <w:r w:rsidR="00DA36B9">
        <w:rPr>
          <w:rFonts w:ascii="Trebuchet MS" w:hAnsi="Trebuchet MS"/>
          <w:b/>
          <w:i/>
        </w:rPr>
        <w:t xml:space="preserve">functional </w:t>
      </w:r>
      <w:r w:rsidR="00DA36B9">
        <w:rPr>
          <w:rFonts w:ascii="Trebuchet MS" w:hAnsi="Trebuchet MS"/>
        </w:rPr>
        <w:t>and</w:t>
      </w:r>
      <w:r w:rsidR="00DA36B9">
        <w:rPr>
          <w:rFonts w:ascii="Trebuchet MS" w:hAnsi="Trebuchet MS"/>
          <w:b/>
          <w:i/>
        </w:rPr>
        <w:t xml:space="preserve">  non functional </w:t>
      </w:r>
      <w:r w:rsidR="00DA36B9">
        <w:rPr>
          <w:rFonts w:ascii="Trebuchet MS" w:hAnsi="Trebuchet MS"/>
        </w:rPr>
        <w:t>requirements.</w:t>
      </w:r>
    </w:p>
    <w:p w:rsidR="008D19DE" w:rsidRDefault="008D19DE" w:rsidP="008D19DE">
      <w:pPr>
        <w:pStyle w:val="Heading3"/>
        <w:ind w:left="0"/>
        <w:rPr>
          <w:rFonts w:ascii="Trebuchet MS" w:hAnsi="Trebuchet MS"/>
          <w:color w:val="auto"/>
          <w:sz w:val="24"/>
        </w:rPr>
      </w:pPr>
      <w:bookmarkStart w:id="21" w:name="_Toc122091804"/>
      <w:r w:rsidRPr="008D19DE">
        <w:rPr>
          <w:rFonts w:ascii="Trebuchet MS" w:hAnsi="Trebuchet MS"/>
          <w:color w:val="auto"/>
          <w:sz w:val="24"/>
        </w:rPr>
        <w:t>Functional Requirements</w:t>
      </w:r>
      <w:bookmarkEnd w:id="21"/>
    </w:p>
    <w:p w:rsidR="008D19DE" w:rsidRDefault="00AD0230" w:rsidP="008D19DE">
      <w:pPr>
        <w:ind w:left="0"/>
        <w:rPr>
          <w:rFonts w:ascii="Trebuchet MS" w:hAnsi="Trebuchet MS"/>
        </w:rPr>
      </w:pPr>
      <w:r w:rsidRPr="00AD0230">
        <w:rPr>
          <w:rFonts w:ascii="Trebuchet MS" w:hAnsi="Trebuchet MS"/>
        </w:rPr>
        <w:tab/>
        <w:t>Functional requirements of a system</w:t>
      </w:r>
      <w:r>
        <w:rPr>
          <w:rFonts w:ascii="Trebuchet MS" w:hAnsi="Trebuchet MS"/>
        </w:rPr>
        <w:t xml:space="preserve"> are important features or description of service that needs to be implemented in the system and is essential for user satisfaction and successful end product.</w:t>
      </w:r>
    </w:p>
    <w:p w:rsidR="007C10E6" w:rsidRDefault="007C10E6" w:rsidP="00AA2C4A">
      <w:pPr>
        <w:ind w:left="0"/>
        <w:rPr>
          <w:rFonts w:ascii="Trebuchet MS" w:hAnsi="Trebuchet MS"/>
        </w:rPr>
      </w:pPr>
      <w:r>
        <w:rPr>
          <w:rFonts w:ascii="Trebuchet MS" w:hAnsi="Trebuchet MS"/>
        </w:rPr>
        <w:t>Functional requirement specified for SWAP website after requirement gathering and elicitation are;</w:t>
      </w:r>
    </w:p>
    <w:p w:rsidR="00B33FD2" w:rsidRDefault="00B33FD2" w:rsidP="00AA2C4A">
      <w:pPr>
        <w:ind w:left="0"/>
        <w:rPr>
          <w:rFonts w:ascii="Trebuchet MS" w:hAnsi="Trebuchet MS"/>
        </w:rPr>
      </w:pPr>
    </w:p>
    <w:tbl>
      <w:tblPr>
        <w:tblStyle w:val="TableGrid"/>
        <w:tblW w:w="0" w:type="auto"/>
        <w:tblLook w:val="04A0"/>
      </w:tblPr>
      <w:tblGrid>
        <w:gridCol w:w="1554"/>
        <w:gridCol w:w="4134"/>
        <w:gridCol w:w="990"/>
        <w:gridCol w:w="2565"/>
      </w:tblGrid>
      <w:tr w:rsidR="00AC0B15" w:rsidTr="00574014">
        <w:tc>
          <w:tcPr>
            <w:tcW w:w="1554" w:type="dxa"/>
            <w:vAlign w:val="center"/>
          </w:tcPr>
          <w:p w:rsidR="00AC0B15" w:rsidRPr="00AC0B15" w:rsidRDefault="00AC0B15" w:rsidP="006C43A7">
            <w:pPr>
              <w:ind w:left="0"/>
              <w:jc w:val="center"/>
              <w:rPr>
                <w:rFonts w:ascii="Trebuchet MS" w:hAnsi="Trebuchet MS"/>
                <w:b/>
              </w:rPr>
            </w:pPr>
            <w:r w:rsidRPr="00AC0B15">
              <w:rPr>
                <w:rFonts w:ascii="Trebuchet MS" w:hAnsi="Trebuchet MS"/>
                <w:b/>
              </w:rPr>
              <w:t>Requirement ID</w:t>
            </w:r>
          </w:p>
        </w:tc>
        <w:tc>
          <w:tcPr>
            <w:tcW w:w="4134"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Requirement Statement</w:t>
            </w:r>
          </w:p>
        </w:tc>
        <w:tc>
          <w:tcPr>
            <w:tcW w:w="990" w:type="dxa"/>
            <w:vAlign w:val="center"/>
          </w:tcPr>
          <w:p w:rsidR="00AC0B15" w:rsidRPr="00AC0B15" w:rsidRDefault="00AC0B15" w:rsidP="00A33DF9">
            <w:pPr>
              <w:ind w:left="0"/>
              <w:jc w:val="center"/>
              <w:rPr>
                <w:rFonts w:ascii="Trebuchet MS" w:hAnsi="Trebuchet MS"/>
                <w:b/>
              </w:rPr>
            </w:pPr>
            <w:r w:rsidRPr="00AC0B15">
              <w:rPr>
                <w:rFonts w:ascii="Trebuchet MS" w:hAnsi="Trebuchet MS"/>
                <w:b/>
              </w:rPr>
              <w:t>Must/ Want</w:t>
            </w:r>
          </w:p>
        </w:tc>
        <w:tc>
          <w:tcPr>
            <w:tcW w:w="2565" w:type="dxa"/>
            <w:vAlign w:val="center"/>
          </w:tcPr>
          <w:p w:rsidR="00AC0B15" w:rsidRPr="00AC0B15" w:rsidRDefault="00AC0B15" w:rsidP="00556A9D">
            <w:pPr>
              <w:ind w:left="0"/>
              <w:jc w:val="center"/>
              <w:rPr>
                <w:rFonts w:ascii="Trebuchet MS" w:hAnsi="Trebuchet MS"/>
                <w:b/>
              </w:rPr>
            </w:pPr>
            <w:r w:rsidRPr="00AC0B15">
              <w:rPr>
                <w:rFonts w:ascii="Trebuchet MS" w:hAnsi="Trebuchet MS"/>
                <w:b/>
              </w:rPr>
              <w:t>Comments</w:t>
            </w:r>
          </w:p>
        </w:tc>
      </w:tr>
      <w:tr w:rsidR="00AC0B15" w:rsidTr="00574014">
        <w:tc>
          <w:tcPr>
            <w:tcW w:w="1554" w:type="dxa"/>
            <w:vAlign w:val="center"/>
          </w:tcPr>
          <w:p w:rsidR="00AC0B15" w:rsidRDefault="006C43A7" w:rsidP="006C43A7">
            <w:pPr>
              <w:ind w:left="0"/>
              <w:jc w:val="center"/>
              <w:rPr>
                <w:rFonts w:ascii="Trebuchet MS" w:hAnsi="Trebuchet MS"/>
              </w:rPr>
            </w:pPr>
            <w:r>
              <w:rPr>
                <w:rFonts w:ascii="Trebuchet MS" w:hAnsi="Trebuchet MS"/>
              </w:rPr>
              <w:t>FR001</w:t>
            </w:r>
          </w:p>
        </w:tc>
        <w:tc>
          <w:tcPr>
            <w:tcW w:w="4134" w:type="dxa"/>
            <w:vAlign w:val="center"/>
          </w:tcPr>
          <w:p w:rsidR="00AC0B15"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Home </w:t>
            </w:r>
            <w:r w:rsidR="00A33DF9" w:rsidRPr="00A33DF9">
              <w:rPr>
                <w:rFonts w:ascii="Trebuchet MS" w:hAnsi="Trebuchet MS"/>
              </w:rPr>
              <w:t>page with easy navigation bar, short description about SWAP and quick links in the footer.</w:t>
            </w:r>
          </w:p>
        </w:tc>
        <w:tc>
          <w:tcPr>
            <w:tcW w:w="990" w:type="dxa"/>
            <w:vAlign w:val="center"/>
          </w:tcPr>
          <w:p w:rsidR="00AC0B15" w:rsidRDefault="00A33DF9"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AC0B15" w:rsidTr="00574014">
        <w:tc>
          <w:tcPr>
            <w:tcW w:w="1554" w:type="dxa"/>
            <w:vAlign w:val="center"/>
          </w:tcPr>
          <w:p w:rsidR="00AC0B15" w:rsidRDefault="00A33DF9" w:rsidP="006C43A7">
            <w:pPr>
              <w:ind w:left="0"/>
              <w:jc w:val="center"/>
              <w:rPr>
                <w:rFonts w:ascii="Trebuchet MS" w:hAnsi="Trebuchet MS"/>
              </w:rPr>
            </w:pPr>
            <w:r>
              <w:rPr>
                <w:rFonts w:ascii="Trebuchet MS" w:hAnsi="Trebuchet MS"/>
              </w:rPr>
              <w:t>FR002</w:t>
            </w:r>
          </w:p>
        </w:tc>
        <w:tc>
          <w:tcPr>
            <w:tcW w:w="4134" w:type="dxa"/>
            <w:vAlign w:val="center"/>
          </w:tcPr>
          <w:p w:rsidR="00AC0B15" w:rsidRPr="00A33DF9" w:rsidRDefault="00823A0B" w:rsidP="00556A9D">
            <w:pPr>
              <w:ind w:left="0"/>
              <w:jc w:val="left"/>
              <w:rPr>
                <w:rFonts w:ascii="Trebuchet MS" w:hAnsi="Trebuchet MS"/>
              </w:rPr>
            </w:pPr>
            <w:r>
              <w:rPr>
                <w:rFonts w:ascii="Trebuchet MS" w:hAnsi="Trebuchet MS"/>
              </w:rPr>
              <w:t xml:space="preserve">The website shall have a  </w:t>
            </w:r>
            <w:r w:rsidR="00A33DF9" w:rsidRPr="00A33DF9">
              <w:rPr>
                <w:rFonts w:ascii="Trebuchet MS" w:hAnsi="Trebuchet MS"/>
                <w:b/>
                <w:i/>
              </w:rPr>
              <w:t xml:space="preserve">Electronics </w:t>
            </w:r>
            <w:r w:rsidR="00A33DF9" w:rsidRPr="00A33DF9">
              <w:rPr>
                <w:rFonts w:ascii="Trebuchet MS" w:hAnsi="Trebuchet MS"/>
              </w:rPr>
              <w:t>category page which displays all the electronics products posted by users.</w:t>
            </w:r>
          </w:p>
        </w:tc>
        <w:tc>
          <w:tcPr>
            <w:tcW w:w="990" w:type="dxa"/>
            <w:vAlign w:val="center"/>
          </w:tcPr>
          <w:p w:rsidR="00AC0B15" w:rsidRDefault="004952BF" w:rsidP="00A33DF9">
            <w:pPr>
              <w:ind w:left="0"/>
              <w:jc w:val="center"/>
              <w:rPr>
                <w:rFonts w:ascii="Trebuchet MS" w:hAnsi="Trebuchet MS"/>
              </w:rPr>
            </w:pPr>
            <w:r>
              <w:rPr>
                <w:rFonts w:ascii="Trebuchet MS" w:hAnsi="Trebuchet MS"/>
              </w:rPr>
              <w:t>Must</w:t>
            </w:r>
          </w:p>
        </w:tc>
        <w:tc>
          <w:tcPr>
            <w:tcW w:w="2565" w:type="dxa"/>
            <w:vAlign w:val="center"/>
          </w:tcPr>
          <w:p w:rsidR="00AC0B15" w:rsidRDefault="00AC0B15"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3</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Books </w:t>
            </w:r>
            <w:r w:rsidR="00323952" w:rsidRPr="00323952">
              <w:rPr>
                <w:rFonts w:ascii="Trebuchet MS" w:hAnsi="Trebuchet MS"/>
              </w:rPr>
              <w:t>category page which displays all the book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4</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Furniture </w:t>
            </w:r>
            <w:r w:rsidR="00323952" w:rsidRPr="00323952">
              <w:rPr>
                <w:rFonts w:ascii="Trebuchet MS" w:hAnsi="Trebuchet MS"/>
              </w:rPr>
              <w:t>category page which displays all the furniture products posted by users.</w:t>
            </w:r>
          </w:p>
        </w:tc>
        <w:tc>
          <w:tcPr>
            <w:tcW w:w="990" w:type="dxa"/>
            <w:vAlign w:val="center"/>
          </w:tcPr>
          <w:p w:rsidR="00323952" w:rsidRDefault="004952BF" w:rsidP="00A33DF9">
            <w:pPr>
              <w:ind w:left="0"/>
              <w:jc w:val="center"/>
              <w:rPr>
                <w:rFonts w:ascii="Trebuchet MS" w:hAnsi="Trebuchet MS"/>
              </w:rPr>
            </w:pPr>
            <w:r>
              <w:rPr>
                <w:rFonts w:ascii="Trebuchet MS" w:hAnsi="Trebuchet MS"/>
              </w:rPr>
              <w:t>Mus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323952" w:rsidP="006C43A7">
            <w:pPr>
              <w:ind w:left="0"/>
              <w:jc w:val="center"/>
              <w:rPr>
                <w:rFonts w:ascii="Trebuchet MS" w:hAnsi="Trebuchet MS"/>
              </w:rPr>
            </w:pPr>
            <w:r>
              <w:rPr>
                <w:rFonts w:ascii="Trebuchet MS" w:hAnsi="Trebuchet MS"/>
              </w:rPr>
              <w:t>FR00</w:t>
            </w:r>
            <w:r w:rsidR="004952BF">
              <w:rPr>
                <w:rFonts w:ascii="Trebuchet MS" w:hAnsi="Trebuchet MS"/>
              </w:rPr>
              <w:t>5</w:t>
            </w:r>
          </w:p>
        </w:tc>
        <w:tc>
          <w:tcPr>
            <w:tcW w:w="4134" w:type="dxa"/>
            <w:vAlign w:val="center"/>
          </w:tcPr>
          <w:p w:rsidR="00323952" w:rsidRPr="00323952" w:rsidRDefault="00323952" w:rsidP="00823A0B">
            <w:pPr>
              <w:ind w:left="0"/>
              <w:jc w:val="left"/>
              <w:rPr>
                <w:rFonts w:ascii="Trebuchet MS" w:hAnsi="Trebuchet MS"/>
              </w:rPr>
            </w:pPr>
            <w:r w:rsidRPr="00323952">
              <w:rPr>
                <w:rFonts w:ascii="Trebuchet MS" w:hAnsi="Trebuchet MS"/>
              </w:rPr>
              <w:t xml:space="preserve">Any visitor </w:t>
            </w:r>
            <w:r w:rsidR="00823A0B">
              <w:rPr>
                <w:rFonts w:ascii="Trebuchet MS" w:hAnsi="Trebuchet MS"/>
              </w:rPr>
              <w:t>shall</w:t>
            </w:r>
            <w:r w:rsidRPr="00323952">
              <w:rPr>
                <w:rFonts w:ascii="Trebuchet MS" w:hAnsi="Trebuchet MS"/>
              </w:rPr>
              <w:t xml:space="preserve"> be able to see full details of each products posted and its owner detail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Default="009A37C5" w:rsidP="00556A9D">
            <w:pPr>
              <w:ind w:left="0"/>
              <w:jc w:val="left"/>
              <w:rPr>
                <w:rFonts w:ascii="Trebuchet MS" w:hAnsi="Trebuchet MS"/>
              </w:rPr>
            </w:pPr>
            <w:r>
              <w:rPr>
                <w:rFonts w:ascii="Trebuchet MS" w:hAnsi="Trebuchet MS"/>
              </w:rPr>
              <w:t>Product and owner details will be shown in modal.</w:t>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6</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The website shall have a</w:t>
            </w:r>
            <w:r>
              <w:rPr>
                <w:rFonts w:ascii="Trebuchet MS" w:hAnsi="Trebuchet MS"/>
                <w:b/>
                <w:i/>
              </w:rPr>
              <w:t xml:space="preserve"> </w:t>
            </w:r>
            <w:r w:rsidR="00323952" w:rsidRPr="00323952">
              <w:rPr>
                <w:rFonts w:ascii="Trebuchet MS" w:hAnsi="Trebuchet MS"/>
                <w:b/>
                <w:i/>
              </w:rPr>
              <w:t xml:space="preserve">Help and Support </w:t>
            </w:r>
            <w:r w:rsidR="00323952" w:rsidRPr="00323952">
              <w:rPr>
                <w:rFonts w:ascii="Trebuchet MS" w:hAnsi="Trebuchet MS"/>
              </w:rPr>
              <w:t xml:space="preserve"> to describe details about SWAP process and how to make use of the website correctly and efficiently.</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7</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Contact Us </w:t>
            </w:r>
            <w:r w:rsidR="00323952" w:rsidRPr="00323952">
              <w:rPr>
                <w:rFonts w:ascii="Trebuchet MS" w:hAnsi="Trebuchet MS"/>
              </w:rPr>
              <w:t>page for any user to send messages or reviews.</w:t>
            </w:r>
          </w:p>
        </w:tc>
        <w:tc>
          <w:tcPr>
            <w:tcW w:w="990" w:type="dxa"/>
            <w:vAlign w:val="center"/>
          </w:tcPr>
          <w:p w:rsidR="00323952" w:rsidRDefault="00E542BC" w:rsidP="00A33DF9">
            <w:pPr>
              <w:ind w:left="0"/>
              <w:jc w:val="center"/>
              <w:rPr>
                <w:rFonts w:ascii="Trebuchet MS" w:hAnsi="Trebuchet MS"/>
              </w:rPr>
            </w:pPr>
            <w:r>
              <w:rPr>
                <w:rFonts w:ascii="Trebuchet MS" w:hAnsi="Trebuchet MS"/>
              </w:rPr>
              <w:t>Must</w:t>
            </w:r>
          </w:p>
        </w:tc>
        <w:tc>
          <w:tcPr>
            <w:tcW w:w="2565" w:type="dxa"/>
            <w:vAlign w:val="center"/>
          </w:tcPr>
          <w:p w:rsidR="00323952" w:rsidRPr="00CA6F44" w:rsidRDefault="00CA6F44" w:rsidP="00556A9D">
            <w:pPr>
              <w:ind w:left="0"/>
              <w:jc w:val="left"/>
              <w:rPr>
                <w:rFonts w:ascii="Trebuchet MS" w:hAnsi="Trebuchet MS"/>
              </w:rPr>
            </w:pPr>
            <w:r>
              <w:rPr>
                <w:rFonts w:ascii="Trebuchet MS" w:hAnsi="Trebuchet MS"/>
              </w:rPr>
              <w:t>Use "</w:t>
            </w:r>
            <w:r>
              <w:rPr>
                <w:rFonts w:ascii="Trebuchet MS" w:hAnsi="Trebuchet MS"/>
                <w:b/>
                <w:i/>
              </w:rPr>
              <w:t>Formspree</w:t>
            </w:r>
            <w:r>
              <w:rPr>
                <w:rFonts w:ascii="Trebuchet MS" w:hAnsi="Trebuchet MS"/>
              </w:rPr>
              <w:t xml:space="preserve">" </w:t>
            </w:r>
            <w:r w:rsidR="002E4F1A">
              <w:rPr>
                <w:rFonts w:ascii="Trebuchet MS" w:hAnsi="Trebuchet MS"/>
              </w:rPr>
              <w:fldChar w:fldCharType="begin"/>
            </w:r>
            <w:r>
              <w:rPr>
                <w:rFonts w:ascii="Trebuchet MS" w:hAnsi="Trebuchet MS"/>
              </w:rPr>
              <w:instrText xml:space="preserve"> ADDIN ZOTERO_ITEM CSL_CITATION {"citationID":"IQDsP1WE","properties":{"formattedCitation":"(Anon. 2022)","plainCitation":"(Anon. 2022)","noteIndex":0},"citationItems":[{"id":46,"uris":["http://zotero.org/users/10737029/items/AJ2YSDIE"],"itemData":{"id":46,"type":"webpage","abstract":"Formspree is a form backend, API, and email service for HTML &amp; JavaScript forms. It’s the simplest way to embed custom contact us forms, order forms, or email capture forms on your static website.","language":"en","title":"Custom Forms with No Server Code | Formspree","URL":"https://formspree.io/","accessed":{"date-parts":[["2022",12,15]]}}}],"schema":"https://github.com/citation-style-language/schema/raw/master/csl-citation.json"} </w:instrText>
            </w:r>
            <w:r w:rsidR="002E4F1A">
              <w:rPr>
                <w:rFonts w:ascii="Trebuchet MS" w:hAnsi="Trebuchet MS"/>
              </w:rPr>
              <w:fldChar w:fldCharType="separate"/>
            </w:r>
            <w:r w:rsidRPr="00CA6F44">
              <w:rPr>
                <w:rFonts w:ascii="Trebuchet MS" w:hAnsi="Trebuchet MS"/>
              </w:rPr>
              <w:t>(Anon. 2022)</w:t>
            </w:r>
            <w:r w:rsidR="002E4F1A">
              <w:rPr>
                <w:rFonts w:ascii="Trebuchet MS" w:hAnsi="Trebuchet MS"/>
              </w:rPr>
              <w:fldChar w:fldCharType="end"/>
            </w:r>
          </w:p>
        </w:tc>
      </w:tr>
      <w:tr w:rsidR="00323952" w:rsidTr="00574014">
        <w:tc>
          <w:tcPr>
            <w:tcW w:w="1554" w:type="dxa"/>
            <w:vAlign w:val="center"/>
          </w:tcPr>
          <w:p w:rsidR="00323952" w:rsidRDefault="00E542BC" w:rsidP="006C43A7">
            <w:pPr>
              <w:ind w:left="0"/>
              <w:jc w:val="center"/>
              <w:rPr>
                <w:rFonts w:ascii="Trebuchet MS" w:hAnsi="Trebuchet MS"/>
              </w:rPr>
            </w:pPr>
            <w:r>
              <w:rPr>
                <w:rFonts w:ascii="Trebuchet MS" w:hAnsi="Trebuchet MS"/>
              </w:rPr>
              <w:t>FR008</w:t>
            </w:r>
          </w:p>
        </w:tc>
        <w:tc>
          <w:tcPr>
            <w:tcW w:w="4134" w:type="dxa"/>
            <w:vAlign w:val="center"/>
          </w:tcPr>
          <w:p w:rsidR="00323952" w:rsidRPr="00323952" w:rsidRDefault="00823A0B" w:rsidP="00556A9D">
            <w:pPr>
              <w:ind w:left="0"/>
              <w:jc w:val="left"/>
              <w:rPr>
                <w:rFonts w:ascii="Trebuchet MS" w:hAnsi="Trebuchet MS"/>
              </w:rPr>
            </w:pPr>
            <w:r>
              <w:rPr>
                <w:rFonts w:ascii="Trebuchet MS" w:hAnsi="Trebuchet MS"/>
              </w:rPr>
              <w:t xml:space="preserve">The website shall have a </w:t>
            </w:r>
            <w:r w:rsidR="00323952" w:rsidRPr="00323952">
              <w:rPr>
                <w:rFonts w:ascii="Trebuchet MS" w:hAnsi="Trebuchet MS"/>
                <w:b/>
                <w:i/>
              </w:rPr>
              <w:t xml:space="preserve">About Us </w:t>
            </w:r>
            <w:r w:rsidR="00323952" w:rsidRPr="00323952">
              <w:rPr>
                <w:rFonts w:ascii="Trebuchet MS" w:hAnsi="Trebuchet MS"/>
              </w:rPr>
              <w:t>page which briefly states the mission and the vision of SWAP website.</w:t>
            </w:r>
          </w:p>
        </w:tc>
        <w:tc>
          <w:tcPr>
            <w:tcW w:w="990" w:type="dxa"/>
            <w:vAlign w:val="center"/>
          </w:tcPr>
          <w:p w:rsidR="00323952" w:rsidRDefault="00581D12" w:rsidP="00A33DF9">
            <w:pPr>
              <w:ind w:left="0"/>
              <w:jc w:val="center"/>
              <w:rPr>
                <w:rFonts w:ascii="Trebuchet MS" w:hAnsi="Trebuchet MS"/>
              </w:rPr>
            </w:pPr>
            <w:r>
              <w:rPr>
                <w:rFonts w:ascii="Trebuchet MS" w:hAnsi="Trebuchet MS"/>
              </w:rPr>
              <w:t>Want</w:t>
            </w:r>
          </w:p>
        </w:tc>
        <w:tc>
          <w:tcPr>
            <w:tcW w:w="2565" w:type="dxa"/>
            <w:vAlign w:val="center"/>
          </w:tcPr>
          <w:p w:rsidR="00323952" w:rsidRDefault="00323952" w:rsidP="00556A9D">
            <w:pPr>
              <w:ind w:left="0"/>
              <w:jc w:val="left"/>
              <w:rPr>
                <w:rFonts w:ascii="Trebuchet MS" w:hAnsi="Trebuchet MS"/>
              </w:rPr>
            </w:pP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09</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Terms and Conditions </w:t>
            </w:r>
            <w:r w:rsidR="00E542BC" w:rsidRPr="00BE57BF">
              <w:rPr>
                <w:rFonts w:ascii="Trebuchet MS" w:hAnsi="Trebuchet MS"/>
              </w:rPr>
              <w:t>page which describes all the legal terms and conditions regarding the website, user conduct and information.</w:t>
            </w:r>
          </w:p>
        </w:tc>
        <w:tc>
          <w:tcPr>
            <w:tcW w:w="990" w:type="dxa"/>
            <w:vAlign w:val="center"/>
          </w:tcPr>
          <w:p w:rsidR="00E542BC" w:rsidRDefault="00E542BC" w:rsidP="00A33DF9">
            <w:pPr>
              <w:ind w:left="0"/>
              <w:jc w:val="center"/>
              <w:rPr>
                <w:rFonts w:ascii="Trebuchet MS" w:hAnsi="Trebuchet MS"/>
              </w:rPr>
            </w:pPr>
            <w:r>
              <w:rPr>
                <w:rFonts w:ascii="Trebuchet MS" w:hAnsi="Trebuchet MS"/>
              </w:rPr>
              <w:t>Must</w:t>
            </w:r>
          </w:p>
        </w:tc>
        <w:tc>
          <w:tcPr>
            <w:tcW w:w="2565" w:type="dxa"/>
            <w:vAlign w:val="center"/>
          </w:tcPr>
          <w:p w:rsidR="00E542BC" w:rsidRDefault="00E542BC" w:rsidP="00556A9D">
            <w:pPr>
              <w:ind w:left="0"/>
              <w:jc w:val="left"/>
              <w:rPr>
                <w:rFonts w:ascii="Trebuchet MS" w:hAnsi="Trebuchet MS"/>
              </w:rPr>
            </w:pPr>
            <w:r>
              <w:rPr>
                <w:rFonts w:ascii="Trebuchet MS" w:hAnsi="Trebuchet MS"/>
              </w:rPr>
              <w:t>Without agreeing to 'Terms and Condition' users cannot Sign up</w:t>
            </w:r>
          </w:p>
        </w:tc>
      </w:tr>
      <w:tr w:rsidR="00E542BC" w:rsidTr="00574014">
        <w:tc>
          <w:tcPr>
            <w:tcW w:w="1554" w:type="dxa"/>
            <w:vAlign w:val="center"/>
          </w:tcPr>
          <w:p w:rsidR="00E542BC" w:rsidRDefault="00E542BC" w:rsidP="006C43A7">
            <w:pPr>
              <w:ind w:left="0"/>
              <w:jc w:val="center"/>
              <w:rPr>
                <w:rFonts w:ascii="Trebuchet MS" w:hAnsi="Trebuchet MS"/>
              </w:rPr>
            </w:pPr>
            <w:r>
              <w:rPr>
                <w:rFonts w:ascii="Trebuchet MS" w:hAnsi="Trebuchet MS"/>
              </w:rPr>
              <w:t>FR010</w:t>
            </w:r>
          </w:p>
        </w:tc>
        <w:tc>
          <w:tcPr>
            <w:tcW w:w="4134" w:type="dxa"/>
            <w:vAlign w:val="center"/>
          </w:tcPr>
          <w:p w:rsidR="00E542BC" w:rsidRPr="00323952" w:rsidRDefault="00823A0B" w:rsidP="00556A9D">
            <w:pPr>
              <w:ind w:left="0"/>
              <w:jc w:val="left"/>
              <w:rPr>
                <w:rFonts w:ascii="Trebuchet MS" w:hAnsi="Trebuchet MS"/>
                <w:b/>
                <w:i/>
              </w:rPr>
            </w:pPr>
            <w:r>
              <w:rPr>
                <w:rFonts w:ascii="Trebuchet MS" w:hAnsi="Trebuchet MS"/>
              </w:rPr>
              <w:t xml:space="preserve">The website shall have a </w:t>
            </w:r>
            <w:r w:rsidR="00E542BC" w:rsidRPr="00BE57BF">
              <w:rPr>
                <w:rFonts w:ascii="Trebuchet MS" w:hAnsi="Trebuchet MS"/>
                <w:b/>
                <w:i/>
              </w:rPr>
              <w:t xml:space="preserve">Privacy Policy </w:t>
            </w:r>
            <w:r w:rsidR="00E542BC" w:rsidRPr="00BE57BF">
              <w:rPr>
                <w:rFonts w:ascii="Trebuchet MS" w:hAnsi="Trebuchet MS"/>
              </w:rPr>
              <w:t>page containing all the policies maintained by the website.</w:t>
            </w:r>
          </w:p>
        </w:tc>
        <w:tc>
          <w:tcPr>
            <w:tcW w:w="990" w:type="dxa"/>
            <w:vAlign w:val="center"/>
          </w:tcPr>
          <w:p w:rsidR="00E542BC" w:rsidRDefault="00581D12" w:rsidP="00A33DF9">
            <w:pPr>
              <w:ind w:left="0"/>
              <w:jc w:val="center"/>
              <w:rPr>
                <w:rFonts w:ascii="Trebuchet MS" w:hAnsi="Trebuchet MS"/>
              </w:rPr>
            </w:pPr>
            <w:r>
              <w:rPr>
                <w:rFonts w:ascii="Trebuchet MS" w:hAnsi="Trebuchet MS"/>
              </w:rPr>
              <w:t>Want</w:t>
            </w:r>
          </w:p>
        </w:tc>
        <w:tc>
          <w:tcPr>
            <w:tcW w:w="2565" w:type="dxa"/>
            <w:vAlign w:val="center"/>
          </w:tcPr>
          <w:p w:rsidR="00E542BC" w:rsidRDefault="00E542BC" w:rsidP="00556A9D">
            <w:pPr>
              <w:ind w:left="0"/>
              <w:jc w:val="left"/>
              <w:rPr>
                <w:rFonts w:ascii="Trebuchet MS" w:hAnsi="Trebuchet MS"/>
              </w:rPr>
            </w:pPr>
          </w:p>
        </w:tc>
      </w:tr>
    </w:tbl>
    <w:p w:rsidR="00AC0B15" w:rsidRDefault="00AC0B15" w:rsidP="00AA2C4A">
      <w:pPr>
        <w:ind w:left="0"/>
        <w:rPr>
          <w:rFonts w:ascii="Trebuchet MS" w:hAnsi="Trebuchet MS"/>
        </w:rPr>
      </w:pPr>
    </w:p>
    <w:p w:rsidR="00BE57BF" w:rsidRDefault="00BE57BF">
      <w:pPr>
        <w:rPr>
          <w:rFonts w:ascii="Trebuchet MS" w:hAnsi="Trebuchet MS"/>
        </w:rPr>
      </w:pPr>
      <w:r>
        <w:rPr>
          <w:rFonts w:ascii="Trebuchet MS" w:hAnsi="Trebuchet MS"/>
        </w:rPr>
        <w:br w:type="page"/>
      </w:r>
    </w:p>
    <w:tbl>
      <w:tblPr>
        <w:tblStyle w:val="TableGrid"/>
        <w:tblW w:w="0" w:type="auto"/>
        <w:tblLook w:val="04A0"/>
      </w:tblPr>
      <w:tblGrid>
        <w:gridCol w:w="1554"/>
        <w:gridCol w:w="3954"/>
        <w:gridCol w:w="1170"/>
        <w:gridCol w:w="2565"/>
      </w:tblGrid>
      <w:tr w:rsidR="00BE57BF" w:rsidTr="00574014">
        <w:tc>
          <w:tcPr>
            <w:tcW w:w="1554"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lastRenderedPageBreak/>
              <w:t>Requirement ID</w:t>
            </w:r>
          </w:p>
        </w:tc>
        <w:tc>
          <w:tcPr>
            <w:tcW w:w="3954"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Requirement Statement</w:t>
            </w:r>
          </w:p>
        </w:tc>
        <w:tc>
          <w:tcPr>
            <w:tcW w:w="1170" w:type="dxa"/>
            <w:vAlign w:val="center"/>
          </w:tcPr>
          <w:p w:rsidR="00BE57BF" w:rsidRPr="00AC0B15" w:rsidRDefault="00BE57BF" w:rsidP="007C3BF6">
            <w:pPr>
              <w:ind w:left="0"/>
              <w:jc w:val="center"/>
              <w:rPr>
                <w:rFonts w:ascii="Trebuchet MS" w:hAnsi="Trebuchet MS"/>
                <w:b/>
              </w:rPr>
            </w:pPr>
            <w:r w:rsidRPr="00AC0B15">
              <w:rPr>
                <w:rFonts w:ascii="Trebuchet MS" w:hAnsi="Trebuchet MS"/>
                <w:b/>
              </w:rPr>
              <w:t>Must/ Want</w:t>
            </w:r>
          </w:p>
        </w:tc>
        <w:tc>
          <w:tcPr>
            <w:tcW w:w="2565" w:type="dxa"/>
            <w:vAlign w:val="center"/>
          </w:tcPr>
          <w:p w:rsidR="00BE57BF" w:rsidRPr="00AC0B15" w:rsidRDefault="00BE57BF" w:rsidP="00556A9D">
            <w:pPr>
              <w:ind w:left="0"/>
              <w:jc w:val="center"/>
              <w:rPr>
                <w:rFonts w:ascii="Trebuchet MS" w:hAnsi="Trebuchet MS"/>
                <w:b/>
              </w:rPr>
            </w:pPr>
            <w:r w:rsidRPr="00AC0B15">
              <w:rPr>
                <w:rFonts w:ascii="Trebuchet MS" w:hAnsi="Trebuchet MS"/>
                <w:b/>
              </w:rPr>
              <w:t>Comments</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1</w:t>
            </w:r>
          </w:p>
        </w:tc>
        <w:tc>
          <w:tcPr>
            <w:tcW w:w="3954" w:type="dxa"/>
            <w:vAlign w:val="center"/>
          </w:tcPr>
          <w:p w:rsidR="00BE57BF" w:rsidRPr="00730B23" w:rsidRDefault="00730B23"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 be able</w:t>
            </w:r>
            <w:r>
              <w:rPr>
                <w:rFonts w:ascii="Trebuchet MS" w:hAnsi="Trebuchet MS"/>
              </w:rPr>
              <w:t xml:space="preserve"> visit home page.</w:t>
            </w:r>
          </w:p>
        </w:tc>
        <w:tc>
          <w:tcPr>
            <w:tcW w:w="1170" w:type="dxa"/>
            <w:vAlign w:val="center"/>
          </w:tcPr>
          <w:p w:rsidR="00BE57BF" w:rsidRDefault="00BE57BF" w:rsidP="007C3BF6">
            <w:pPr>
              <w:ind w:left="0"/>
              <w:jc w:val="center"/>
              <w:rPr>
                <w:rFonts w:ascii="Trebuchet MS" w:hAnsi="Trebuchet MS"/>
              </w:rPr>
            </w:pPr>
            <w:r>
              <w:rPr>
                <w:rFonts w:ascii="Trebuchet MS" w:hAnsi="Trebuchet MS"/>
              </w:rPr>
              <w:t>Must</w:t>
            </w:r>
          </w:p>
        </w:tc>
        <w:tc>
          <w:tcPr>
            <w:tcW w:w="2565" w:type="dxa"/>
            <w:vAlign w:val="center"/>
          </w:tcPr>
          <w:p w:rsidR="00BE57BF" w:rsidRDefault="00730B23" w:rsidP="00730B23">
            <w:pPr>
              <w:ind w:left="0"/>
              <w:jc w:val="left"/>
              <w:rPr>
                <w:rFonts w:ascii="Trebuchet MS" w:hAnsi="Trebuchet MS"/>
              </w:rPr>
            </w:pPr>
            <w:r>
              <w:rPr>
                <w:rFonts w:ascii="Trebuchet MS" w:hAnsi="Trebuchet MS"/>
              </w:rPr>
              <w:t>Navigation bar has 'Login' option. Footer has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2</w:t>
            </w:r>
          </w:p>
        </w:tc>
        <w:tc>
          <w:tcPr>
            <w:tcW w:w="3954" w:type="dxa"/>
            <w:vAlign w:val="center"/>
          </w:tcPr>
          <w:p w:rsidR="00BE57BF" w:rsidRPr="00100AC4" w:rsidRDefault="00100AC4" w:rsidP="00823A0B">
            <w:pPr>
              <w:ind w:left="0"/>
              <w:jc w:val="left"/>
              <w:rPr>
                <w:rFonts w:ascii="Trebuchet MS" w:hAnsi="Trebuchet MS"/>
              </w:rPr>
            </w:pPr>
            <w:r w:rsidRPr="00730B23">
              <w:rPr>
                <w:rFonts w:ascii="Trebuchet MS" w:hAnsi="Trebuchet MS"/>
                <w:b/>
              </w:rPr>
              <w:t>Unregistered</w:t>
            </w:r>
            <w:r>
              <w:rPr>
                <w:rFonts w:ascii="Trebuchet MS" w:hAnsi="Trebuchet MS"/>
                <w:b/>
              </w:rPr>
              <w:t xml:space="preserve"> users </w:t>
            </w:r>
            <w:r w:rsidR="00823A0B">
              <w:rPr>
                <w:rFonts w:ascii="Trebuchet MS" w:hAnsi="Trebuchet MS"/>
              </w:rPr>
              <w:t>shall</w:t>
            </w:r>
            <w:r>
              <w:rPr>
                <w:rFonts w:ascii="Trebuchet MS" w:hAnsi="Trebuchet MS"/>
              </w:rPr>
              <w:t xml:space="preserve"> not</w:t>
            </w:r>
            <w:r w:rsidR="00823A0B">
              <w:rPr>
                <w:rFonts w:ascii="Trebuchet MS" w:hAnsi="Trebuchet MS"/>
              </w:rPr>
              <w:t xml:space="preserve"> be</w:t>
            </w:r>
            <w:r>
              <w:rPr>
                <w:rFonts w:ascii="Trebuchet MS" w:hAnsi="Trebuchet MS"/>
              </w:rPr>
              <w:t xml:space="preserve"> allowed to post products without logging in.</w:t>
            </w:r>
          </w:p>
        </w:tc>
        <w:tc>
          <w:tcPr>
            <w:tcW w:w="1170" w:type="dxa"/>
            <w:vAlign w:val="center"/>
          </w:tcPr>
          <w:p w:rsidR="00BE57BF" w:rsidRDefault="00E542BC"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3</w:t>
            </w:r>
          </w:p>
        </w:tc>
        <w:tc>
          <w:tcPr>
            <w:tcW w:w="3954" w:type="dxa"/>
            <w:vAlign w:val="center"/>
          </w:tcPr>
          <w:p w:rsidR="00BE57BF" w:rsidRPr="00100AC4" w:rsidRDefault="00823A0B" w:rsidP="00823A0B">
            <w:pPr>
              <w:ind w:left="0"/>
              <w:jc w:val="left"/>
              <w:rPr>
                <w:rFonts w:ascii="Trebuchet MS" w:hAnsi="Trebuchet MS"/>
              </w:rPr>
            </w:pPr>
            <w:r>
              <w:rPr>
                <w:rFonts w:ascii="Trebuchet MS" w:hAnsi="Trebuchet MS"/>
              </w:rPr>
              <w:t xml:space="preserve">New users shall be able </w:t>
            </w:r>
            <w:r w:rsidR="00100AC4">
              <w:rPr>
                <w:rFonts w:ascii="Trebuchet MS" w:hAnsi="Trebuchet MS"/>
                <w:b/>
                <w:i/>
              </w:rPr>
              <w:t xml:space="preserve">Sign Up </w:t>
            </w:r>
          </w:p>
        </w:tc>
        <w:tc>
          <w:tcPr>
            <w:tcW w:w="1170" w:type="dxa"/>
            <w:vAlign w:val="center"/>
          </w:tcPr>
          <w:p w:rsidR="00BE57BF" w:rsidRDefault="00100AC4"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4</w:t>
            </w:r>
          </w:p>
        </w:tc>
        <w:tc>
          <w:tcPr>
            <w:tcW w:w="3954" w:type="dxa"/>
            <w:vAlign w:val="center"/>
          </w:tcPr>
          <w:p w:rsidR="00BE57BF" w:rsidRPr="009A37C5" w:rsidRDefault="009A37C5" w:rsidP="00E241E9">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login.</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5</w:t>
            </w:r>
          </w:p>
        </w:tc>
        <w:tc>
          <w:tcPr>
            <w:tcW w:w="3954" w:type="dxa"/>
            <w:vAlign w:val="center"/>
          </w:tcPr>
          <w:p w:rsidR="00BE57BF" w:rsidRPr="009A37C5" w:rsidRDefault="009A37C5" w:rsidP="00823A0B">
            <w:pPr>
              <w:ind w:left="0"/>
              <w:jc w:val="left"/>
              <w:rPr>
                <w:rFonts w:ascii="Trebuchet MS" w:hAnsi="Trebuchet MS"/>
              </w:rPr>
            </w:pPr>
            <w:r>
              <w:rPr>
                <w:rFonts w:ascii="Trebuchet MS" w:hAnsi="Trebuchet MS"/>
              </w:rPr>
              <w:t xml:space="preserve">After logging in </w:t>
            </w: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view </w:t>
            </w:r>
            <w:r>
              <w:rPr>
                <w:rFonts w:ascii="Trebuchet MS" w:hAnsi="Trebuchet MS"/>
                <w:b/>
                <w:i/>
              </w:rPr>
              <w:t>User Account</w:t>
            </w:r>
            <w:r>
              <w:rPr>
                <w:rFonts w:ascii="Trebuchet MS" w:hAnsi="Trebuchet MS"/>
              </w:rPr>
              <w:t>.</w:t>
            </w:r>
          </w:p>
        </w:tc>
        <w:tc>
          <w:tcPr>
            <w:tcW w:w="1170" w:type="dxa"/>
            <w:vAlign w:val="center"/>
          </w:tcPr>
          <w:p w:rsidR="00BE57BF" w:rsidRDefault="009A37C5"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Navigation bar will have 'My Account' option instead</w:t>
            </w:r>
            <w:r w:rsidR="00823A0B">
              <w:rPr>
                <w:rFonts w:ascii="Trebuchet MS" w:hAnsi="Trebuchet MS"/>
              </w:rPr>
              <w:t xml:space="preserve"> of 'Login'</w:t>
            </w:r>
          </w:p>
          <w:p w:rsidR="009A37C5" w:rsidRDefault="009A37C5" w:rsidP="00556A9D">
            <w:pPr>
              <w:ind w:left="0"/>
              <w:jc w:val="left"/>
              <w:rPr>
                <w:rFonts w:ascii="Trebuchet MS" w:hAnsi="Trebuchet MS"/>
              </w:rPr>
            </w:pPr>
            <w:r>
              <w:rPr>
                <w:rFonts w:ascii="Trebuchet MS" w:hAnsi="Trebuchet MS"/>
              </w:rPr>
              <w:t>Footer will not have 'Sign up' option.</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6</w:t>
            </w:r>
          </w:p>
        </w:tc>
        <w:tc>
          <w:tcPr>
            <w:tcW w:w="3954" w:type="dxa"/>
            <w:vAlign w:val="center"/>
          </w:tcPr>
          <w:p w:rsidR="00BE57BF" w:rsidRPr="00323952" w:rsidRDefault="00E241E9" w:rsidP="00556A9D">
            <w:pPr>
              <w:ind w:left="0"/>
              <w:jc w:val="left"/>
              <w:rPr>
                <w:rFonts w:ascii="Trebuchet MS" w:hAnsi="Trebuchet MS"/>
              </w:rPr>
            </w:pPr>
            <w:r>
              <w:rPr>
                <w:rFonts w:ascii="Trebuchet MS" w:hAnsi="Trebuchet MS"/>
                <w:b/>
              </w:rPr>
              <w:t>R</w:t>
            </w:r>
            <w:r w:rsidR="00BA36AE">
              <w:rPr>
                <w:rFonts w:ascii="Trebuchet MS" w:hAnsi="Trebuchet MS"/>
                <w:b/>
              </w:rPr>
              <w:t xml:space="preserve">egistered users </w:t>
            </w:r>
            <w:r w:rsidR="00823A0B">
              <w:rPr>
                <w:rFonts w:ascii="Trebuchet MS" w:hAnsi="Trebuchet MS"/>
              </w:rPr>
              <w:t>shall be able to</w:t>
            </w:r>
            <w:r w:rsidR="009A37C5">
              <w:rPr>
                <w:rFonts w:ascii="Trebuchet MS" w:hAnsi="Trebuchet MS"/>
              </w:rPr>
              <w:t xml:space="preserve"> view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9A37C5" w:rsidP="00556A9D">
            <w:pPr>
              <w:ind w:left="0"/>
              <w:jc w:val="left"/>
              <w:rPr>
                <w:rFonts w:ascii="Trebuchet MS" w:hAnsi="Trebuchet MS"/>
              </w:rPr>
            </w:pPr>
            <w:r>
              <w:rPr>
                <w:rFonts w:ascii="Trebuchet MS" w:hAnsi="Trebuchet MS"/>
              </w:rPr>
              <w:t>Display user account details in modal.</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7</w:t>
            </w:r>
          </w:p>
        </w:tc>
        <w:tc>
          <w:tcPr>
            <w:tcW w:w="3954" w:type="dxa"/>
            <w:vAlign w:val="center"/>
          </w:tcPr>
          <w:p w:rsidR="00BE57BF" w:rsidRPr="00323952" w:rsidRDefault="00BA36AE" w:rsidP="00556A9D">
            <w:pPr>
              <w:ind w:left="0"/>
              <w:jc w:val="left"/>
              <w:rPr>
                <w:rFonts w:ascii="Trebuchet MS" w:hAnsi="Trebuchet MS"/>
              </w:rPr>
            </w:pPr>
            <w:r>
              <w:rPr>
                <w:rFonts w:ascii="Trebuchet MS" w:hAnsi="Trebuchet MS"/>
                <w:b/>
              </w:rPr>
              <w:t xml:space="preserve">Registered users </w:t>
            </w:r>
            <w:r w:rsidR="00823A0B">
              <w:rPr>
                <w:rFonts w:ascii="Trebuchet MS" w:hAnsi="Trebuchet MS"/>
              </w:rPr>
              <w:t>shall be able to</w:t>
            </w:r>
            <w:r>
              <w:rPr>
                <w:rFonts w:ascii="Trebuchet MS" w:hAnsi="Trebuchet MS"/>
              </w:rPr>
              <w:t xml:space="preserve"> edit their account details.</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r w:rsidR="00B33FD2">
              <w:rPr>
                <w:rFonts w:ascii="Trebuchet MS" w:hAnsi="Trebuchet MS"/>
              </w:rPr>
              <w:t xml:space="preserve"> Account details and password.</w:t>
            </w: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8</w:t>
            </w:r>
          </w:p>
        </w:tc>
        <w:tc>
          <w:tcPr>
            <w:tcW w:w="3954" w:type="dxa"/>
            <w:vAlign w:val="center"/>
          </w:tcPr>
          <w:p w:rsidR="00BE57BF" w:rsidRPr="00823A0B" w:rsidRDefault="00823A0B" w:rsidP="00BA36AE">
            <w:pPr>
              <w:ind w:left="0"/>
              <w:jc w:val="left"/>
              <w:rPr>
                <w:rFonts w:ascii="Trebuchet MS" w:hAnsi="Trebuchet MS"/>
              </w:rPr>
            </w:pPr>
            <w:r>
              <w:rPr>
                <w:rFonts w:ascii="Trebuchet MS" w:hAnsi="Trebuchet MS"/>
                <w:b/>
              </w:rPr>
              <w:t xml:space="preserve">Registered users </w:t>
            </w:r>
            <w:r>
              <w:rPr>
                <w:rFonts w:ascii="Trebuchet MS" w:hAnsi="Trebuchet MS"/>
              </w:rPr>
              <w:t>shall be able to post produc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19</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Each user's posts </w:t>
            </w:r>
            <w:r w:rsidR="00E241E9">
              <w:rPr>
                <w:rFonts w:ascii="Trebuchet MS" w:hAnsi="Trebuchet MS"/>
              </w:rPr>
              <w:t>shall be</w:t>
            </w:r>
            <w:r>
              <w:rPr>
                <w:rFonts w:ascii="Trebuchet MS" w:hAnsi="Trebuchet MS"/>
              </w:rPr>
              <w:t xml:space="preserve"> display</w:t>
            </w:r>
            <w:r w:rsidR="00E241E9">
              <w:rPr>
                <w:rFonts w:ascii="Trebuchet MS" w:hAnsi="Trebuchet MS"/>
              </w:rPr>
              <w:t>ed</w:t>
            </w:r>
            <w:r>
              <w:rPr>
                <w:rFonts w:ascii="Trebuchet MS" w:hAnsi="Trebuchet MS"/>
              </w:rPr>
              <w:t xml:space="preserve"> in their user accoun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E57BF" w:rsidP="00556A9D">
            <w:pPr>
              <w:ind w:left="0"/>
              <w:jc w:val="left"/>
              <w:rPr>
                <w:rFonts w:ascii="Trebuchet MS" w:hAnsi="Trebuchet MS"/>
              </w:rPr>
            </w:pPr>
          </w:p>
        </w:tc>
      </w:tr>
      <w:tr w:rsidR="00BE57BF" w:rsidTr="00574014">
        <w:tc>
          <w:tcPr>
            <w:tcW w:w="1554" w:type="dxa"/>
            <w:vAlign w:val="center"/>
          </w:tcPr>
          <w:p w:rsidR="00BE57BF" w:rsidRDefault="00174011" w:rsidP="007C3BF6">
            <w:pPr>
              <w:ind w:left="0"/>
              <w:jc w:val="center"/>
              <w:rPr>
                <w:rFonts w:ascii="Trebuchet MS" w:hAnsi="Trebuchet MS"/>
              </w:rPr>
            </w:pPr>
            <w:r>
              <w:rPr>
                <w:rFonts w:ascii="Trebuchet MS" w:hAnsi="Trebuchet MS"/>
              </w:rPr>
              <w:t>FR020</w:t>
            </w:r>
          </w:p>
        </w:tc>
        <w:tc>
          <w:tcPr>
            <w:tcW w:w="3954" w:type="dxa"/>
            <w:vAlign w:val="center"/>
          </w:tcPr>
          <w:p w:rsidR="00BE57BF" w:rsidRPr="00323952" w:rsidRDefault="00BA36AE" w:rsidP="00E241E9">
            <w:pPr>
              <w:ind w:left="0"/>
              <w:jc w:val="left"/>
              <w:rPr>
                <w:rFonts w:ascii="Trebuchet MS" w:hAnsi="Trebuchet MS"/>
              </w:rPr>
            </w:pPr>
            <w:r>
              <w:rPr>
                <w:rFonts w:ascii="Trebuchet MS" w:hAnsi="Trebuchet MS"/>
              </w:rPr>
              <w:t xml:space="preserve">User should </w:t>
            </w:r>
            <w:r w:rsidR="00E241E9">
              <w:rPr>
                <w:rFonts w:ascii="Trebuchet MS" w:hAnsi="Trebuchet MS"/>
              </w:rPr>
              <w:t>shall be able</w:t>
            </w:r>
            <w:r>
              <w:rPr>
                <w:rFonts w:ascii="Trebuchet MS" w:hAnsi="Trebuchet MS"/>
              </w:rPr>
              <w:t xml:space="preserve"> to edit product details they posted</w:t>
            </w:r>
            <w:r w:rsidR="00E241E9">
              <w:rPr>
                <w:rFonts w:ascii="Trebuchet MS" w:hAnsi="Trebuchet MS"/>
              </w:rPr>
              <w:t>.</w:t>
            </w:r>
          </w:p>
        </w:tc>
        <w:tc>
          <w:tcPr>
            <w:tcW w:w="1170" w:type="dxa"/>
            <w:vAlign w:val="center"/>
          </w:tcPr>
          <w:p w:rsidR="00BE57BF" w:rsidRDefault="00BA36AE" w:rsidP="007C3BF6">
            <w:pPr>
              <w:ind w:left="0"/>
              <w:jc w:val="center"/>
              <w:rPr>
                <w:rFonts w:ascii="Trebuchet MS" w:hAnsi="Trebuchet MS"/>
              </w:rPr>
            </w:pPr>
            <w:r>
              <w:rPr>
                <w:rFonts w:ascii="Trebuchet MS" w:hAnsi="Trebuchet MS"/>
              </w:rPr>
              <w:t>Must</w:t>
            </w:r>
          </w:p>
        </w:tc>
        <w:tc>
          <w:tcPr>
            <w:tcW w:w="2565" w:type="dxa"/>
            <w:vAlign w:val="center"/>
          </w:tcPr>
          <w:p w:rsidR="00BE57BF" w:rsidRDefault="00BA36AE" w:rsidP="00556A9D">
            <w:pPr>
              <w:ind w:left="0"/>
              <w:jc w:val="left"/>
              <w:rPr>
                <w:rFonts w:ascii="Trebuchet MS" w:hAnsi="Trebuchet MS"/>
              </w:rPr>
            </w:pPr>
            <w:r>
              <w:rPr>
                <w:rFonts w:ascii="Trebuchet MS" w:hAnsi="Trebuchet MS"/>
              </w:rPr>
              <w:t>Edit form is displayed in modal</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1</w:t>
            </w:r>
          </w:p>
        </w:tc>
        <w:tc>
          <w:tcPr>
            <w:tcW w:w="3954" w:type="dxa"/>
            <w:vAlign w:val="center"/>
          </w:tcPr>
          <w:p w:rsidR="00BA36AE" w:rsidRDefault="00E241E9" w:rsidP="00556A9D">
            <w:pPr>
              <w:ind w:left="0"/>
              <w:jc w:val="left"/>
              <w:rPr>
                <w:rFonts w:ascii="Trebuchet MS" w:hAnsi="Trebuchet MS"/>
              </w:rPr>
            </w:pPr>
            <w:r>
              <w:rPr>
                <w:rFonts w:ascii="Trebuchet MS" w:hAnsi="Trebuchet MS"/>
              </w:rPr>
              <w:t>User shall be able to delete their post.</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2</w:t>
            </w:r>
          </w:p>
        </w:tc>
        <w:tc>
          <w:tcPr>
            <w:tcW w:w="3954" w:type="dxa"/>
            <w:vAlign w:val="center"/>
          </w:tcPr>
          <w:p w:rsidR="00BA36AE" w:rsidRPr="00E50CD4" w:rsidRDefault="006D21B3" w:rsidP="00556A9D">
            <w:pPr>
              <w:ind w:left="0"/>
              <w:jc w:val="left"/>
              <w:rPr>
                <w:rFonts w:ascii="Trebuchet MS" w:hAnsi="Trebuchet MS"/>
              </w:rPr>
            </w:pPr>
            <w:r>
              <w:rPr>
                <w:rFonts w:ascii="Trebuchet MS" w:hAnsi="Trebuchet MS"/>
              </w:rPr>
              <w:t>Website shall have an admin panel</w:t>
            </w:r>
          </w:p>
        </w:tc>
        <w:tc>
          <w:tcPr>
            <w:tcW w:w="1170" w:type="dxa"/>
            <w:vAlign w:val="center"/>
          </w:tcPr>
          <w:p w:rsidR="00BA36AE" w:rsidRDefault="00E50CD4"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Show overall details of website</w:t>
            </w:r>
          </w:p>
        </w:tc>
      </w:tr>
      <w:tr w:rsidR="00BA36AE" w:rsidTr="00574014">
        <w:tc>
          <w:tcPr>
            <w:tcW w:w="1554" w:type="dxa"/>
            <w:vAlign w:val="center"/>
          </w:tcPr>
          <w:p w:rsidR="00BA36AE" w:rsidRDefault="00E50CD4" w:rsidP="007C3BF6">
            <w:pPr>
              <w:ind w:left="0"/>
              <w:jc w:val="center"/>
              <w:rPr>
                <w:rFonts w:ascii="Trebuchet MS" w:hAnsi="Trebuchet MS"/>
              </w:rPr>
            </w:pPr>
            <w:r>
              <w:rPr>
                <w:rFonts w:ascii="Trebuchet MS" w:hAnsi="Trebuchet MS"/>
              </w:rPr>
              <w:t>FR023</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sidR="006D21B3">
              <w:rPr>
                <w:rFonts w:ascii="Trebuchet MS" w:hAnsi="Trebuchet MS"/>
              </w:rPr>
              <w:t>shall</w:t>
            </w:r>
            <w:r>
              <w:rPr>
                <w:rFonts w:ascii="Trebuchet MS" w:hAnsi="Trebuchet MS"/>
              </w:rPr>
              <w:t xml:space="preserve"> be able to login to dashboard.</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BA36AE" w:rsidP="00556A9D">
            <w:pPr>
              <w:ind w:left="0"/>
              <w:jc w:val="left"/>
              <w:rPr>
                <w:rFonts w:ascii="Trebuchet MS" w:hAnsi="Trebuchet MS"/>
              </w:rPr>
            </w:pPr>
          </w:p>
        </w:tc>
      </w:tr>
      <w:tr w:rsidR="00BA36AE" w:rsidTr="00574014">
        <w:tc>
          <w:tcPr>
            <w:tcW w:w="1554" w:type="dxa"/>
            <w:vAlign w:val="center"/>
          </w:tcPr>
          <w:p w:rsidR="00BA36AE" w:rsidRDefault="0007785D" w:rsidP="007C3BF6">
            <w:pPr>
              <w:ind w:left="0"/>
              <w:jc w:val="center"/>
              <w:rPr>
                <w:rFonts w:ascii="Trebuchet MS" w:hAnsi="Trebuchet MS"/>
              </w:rPr>
            </w:pPr>
            <w:r>
              <w:rPr>
                <w:rFonts w:ascii="Trebuchet MS" w:hAnsi="Trebuchet MS"/>
              </w:rPr>
              <w:t>FR024</w:t>
            </w:r>
          </w:p>
        </w:tc>
        <w:tc>
          <w:tcPr>
            <w:tcW w:w="3954" w:type="dxa"/>
            <w:vAlign w:val="center"/>
          </w:tcPr>
          <w:p w:rsidR="00BA36AE" w:rsidRPr="0007785D" w:rsidRDefault="0007785D" w:rsidP="006D21B3">
            <w:pPr>
              <w:ind w:left="0"/>
              <w:jc w:val="left"/>
              <w:rPr>
                <w:rFonts w:ascii="Trebuchet MS" w:hAnsi="Trebuchet MS"/>
              </w:rPr>
            </w:pPr>
            <w:r>
              <w:rPr>
                <w:rFonts w:ascii="Trebuchet MS" w:hAnsi="Trebuchet MS"/>
                <w:b/>
              </w:rPr>
              <w:t xml:space="preserve">Admin </w:t>
            </w:r>
            <w:r>
              <w:rPr>
                <w:rFonts w:ascii="Trebuchet MS" w:hAnsi="Trebuchet MS"/>
              </w:rPr>
              <w:t xml:space="preserve"> </w:t>
            </w:r>
            <w:r w:rsidR="006D21B3">
              <w:rPr>
                <w:rFonts w:ascii="Trebuchet MS" w:hAnsi="Trebuchet MS"/>
              </w:rPr>
              <w:t>shall</w:t>
            </w:r>
            <w:r>
              <w:rPr>
                <w:rFonts w:ascii="Trebuchet MS" w:hAnsi="Trebuchet MS"/>
              </w:rPr>
              <w:t xml:space="preserve"> be able to </w:t>
            </w:r>
            <w:r>
              <w:rPr>
                <w:rFonts w:ascii="Trebuchet MS" w:hAnsi="Trebuchet MS"/>
                <w:b/>
                <w:i/>
              </w:rPr>
              <w:t>Sign Up</w:t>
            </w:r>
            <w:r w:rsidR="006D21B3">
              <w:rPr>
                <w:rFonts w:ascii="Trebuchet MS" w:hAnsi="Trebuchet MS"/>
                <w:b/>
                <w:i/>
              </w:rPr>
              <w:t>.</w:t>
            </w:r>
          </w:p>
        </w:tc>
        <w:tc>
          <w:tcPr>
            <w:tcW w:w="1170" w:type="dxa"/>
            <w:vAlign w:val="center"/>
          </w:tcPr>
          <w:p w:rsidR="00BA36AE" w:rsidRDefault="0007785D" w:rsidP="007C3BF6">
            <w:pPr>
              <w:ind w:left="0"/>
              <w:jc w:val="center"/>
              <w:rPr>
                <w:rFonts w:ascii="Trebuchet MS" w:hAnsi="Trebuchet MS"/>
              </w:rPr>
            </w:pPr>
            <w:r>
              <w:rPr>
                <w:rFonts w:ascii="Trebuchet MS" w:hAnsi="Trebuchet MS"/>
              </w:rPr>
              <w:t>Must</w:t>
            </w:r>
          </w:p>
        </w:tc>
        <w:tc>
          <w:tcPr>
            <w:tcW w:w="2565" w:type="dxa"/>
            <w:vAlign w:val="center"/>
          </w:tcPr>
          <w:p w:rsidR="00BA36AE" w:rsidRDefault="0007785D" w:rsidP="00556A9D">
            <w:pPr>
              <w:ind w:left="0"/>
              <w:jc w:val="left"/>
              <w:rPr>
                <w:rFonts w:ascii="Trebuchet MS" w:hAnsi="Trebuchet MS"/>
              </w:rPr>
            </w:pPr>
            <w:r>
              <w:rPr>
                <w:rFonts w:ascii="Trebuchet MS" w:hAnsi="Trebuchet MS"/>
              </w:rPr>
              <w:t>Admin has to login to dashboard first to create another admin account.</w:t>
            </w:r>
          </w:p>
        </w:tc>
      </w:tr>
      <w:tr w:rsidR="0007785D" w:rsidTr="00574014">
        <w:tc>
          <w:tcPr>
            <w:tcW w:w="1554" w:type="dxa"/>
            <w:vAlign w:val="center"/>
          </w:tcPr>
          <w:p w:rsidR="0007785D" w:rsidRDefault="0007785D" w:rsidP="007C3BF6">
            <w:pPr>
              <w:ind w:left="0"/>
              <w:jc w:val="center"/>
              <w:rPr>
                <w:rFonts w:ascii="Trebuchet MS" w:hAnsi="Trebuchet MS"/>
              </w:rPr>
            </w:pPr>
            <w:r>
              <w:rPr>
                <w:rFonts w:ascii="Trebuchet MS" w:hAnsi="Trebuchet MS"/>
              </w:rPr>
              <w:t>FR025</w:t>
            </w:r>
          </w:p>
        </w:tc>
        <w:tc>
          <w:tcPr>
            <w:tcW w:w="3954" w:type="dxa"/>
            <w:vAlign w:val="center"/>
          </w:tcPr>
          <w:p w:rsidR="0007785D" w:rsidRPr="00690ED7" w:rsidRDefault="00690ED7"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confirm any new product posted</w:t>
            </w:r>
            <w:r w:rsidR="00663577">
              <w:rPr>
                <w:rFonts w:ascii="Trebuchet MS" w:hAnsi="Trebuchet MS"/>
              </w:rPr>
              <w:t xml:space="preserve"> or updated post</w:t>
            </w:r>
            <w:r>
              <w:rPr>
                <w:rFonts w:ascii="Trebuchet MS" w:hAnsi="Trebuchet MS"/>
              </w:rPr>
              <w:t xml:space="preserve"> by user before being displayed in front-end.</w:t>
            </w:r>
          </w:p>
        </w:tc>
        <w:tc>
          <w:tcPr>
            <w:tcW w:w="1170" w:type="dxa"/>
            <w:vAlign w:val="center"/>
          </w:tcPr>
          <w:p w:rsidR="0007785D" w:rsidRDefault="00690ED7" w:rsidP="007C3BF6">
            <w:pPr>
              <w:ind w:left="0"/>
              <w:jc w:val="center"/>
              <w:rPr>
                <w:rFonts w:ascii="Trebuchet MS" w:hAnsi="Trebuchet MS"/>
              </w:rPr>
            </w:pPr>
            <w:r>
              <w:rPr>
                <w:rFonts w:ascii="Trebuchet MS" w:hAnsi="Trebuchet MS"/>
              </w:rPr>
              <w:t>Must</w:t>
            </w:r>
          </w:p>
        </w:tc>
        <w:tc>
          <w:tcPr>
            <w:tcW w:w="2565" w:type="dxa"/>
            <w:vAlign w:val="center"/>
          </w:tcPr>
          <w:p w:rsidR="0007785D" w:rsidRDefault="00690ED7" w:rsidP="00556A9D">
            <w:pPr>
              <w:ind w:left="0"/>
              <w:jc w:val="left"/>
              <w:rPr>
                <w:rFonts w:ascii="Trebuchet MS" w:hAnsi="Trebuchet MS"/>
              </w:rPr>
            </w:pPr>
            <w:r>
              <w:rPr>
                <w:rFonts w:ascii="Trebuchet MS" w:hAnsi="Trebuchet MS"/>
              </w:rPr>
              <w:t>If confirmation is given, it is saved in database and displayed in user account and category section.</w:t>
            </w:r>
          </w:p>
        </w:tc>
      </w:tr>
      <w:tr w:rsidR="00690ED7" w:rsidTr="00574014">
        <w:tc>
          <w:tcPr>
            <w:tcW w:w="1554" w:type="dxa"/>
            <w:vAlign w:val="center"/>
          </w:tcPr>
          <w:p w:rsidR="00690ED7" w:rsidRDefault="00690ED7" w:rsidP="007C3BF6">
            <w:pPr>
              <w:ind w:left="0"/>
              <w:jc w:val="center"/>
              <w:rPr>
                <w:rFonts w:ascii="Trebuchet MS" w:hAnsi="Trebuchet MS"/>
              </w:rPr>
            </w:pPr>
            <w:r>
              <w:rPr>
                <w:rFonts w:ascii="Trebuchet MS" w:hAnsi="Trebuchet MS"/>
              </w:rPr>
              <w:t>FR026</w:t>
            </w:r>
          </w:p>
        </w:tc>
        <w:tc>
          <w:tcPr>
            <w:tcW w:w="3954" w:type="dxa"/>
            <w:vAlign w:val="center"/>
          </w:tcPr>
          <w:p w:rsidR="00690ED7" w:rsidRDefault="00663577" w:rsidP="00781A68">
            <w:pPr>
              <w:ind w:left="0"/>
              <w:jc w:val="left"/>
              <w:rPr>
                <w:rFonts w:ascii="Trebuchet MS" w:hAnsi="Trebuchet MS"/>
              </w:rPr>
            </w:pPr>
            <w:r>
              <w:rPr>
                <w:rFonts w:ascii="Trebuchet MS" w:hAnsi="Trebuchet MS"/>
              </w:rPr>
              <w:t xml:space="preserve">If new or updated post is not meeting SWAP terms and conditions, it </w:t>
            </w:r>
            <w:r w:rsidR="00781A68">
              <w:rPr>
                <w:rFonts w:ascii="Trebuchet MS" w:hAnsi="Trebuchet MS"/>
              </w:rPr>
              <w:t>shall</w:t>
            </w:r>
            <w:r>
              <w:rPr>
                <w:rFonts w:ascii="Trebuchet MS" w:hAnsi="Trebuchet MS"/>
              </w:rPr>
              <w:t xml:space="preserve"> be deleted by the admin. </w:t>
            </w:r>
          </w:p>
        </w:tc>
        <w:tc>
          <w:tcPr>
            <w:tcW w:w="1170" w:type="dxa"/>
            <w:vAlign w:val="center"/>
          </w:tcPr>
          <w:p w:rsidR="00690ED7" w:rsidRDefault="00663577" w:rsidP="007C3BF6">
            <w:pPr>
              <w:ind w:left="0"/>
              <w:jc w:val="center"/>
              <w:rPr>
                <w:rFonts w:ascii="Trebuchet MS" w:hAnsi="Trebuchet MS"/>
              </w:rPr>
            </w:pPr>
            <w:r>
              <w:rPr>
                <w:rFonts w:ascii="Trebuchet MS" w:hAnsi="Trebuchet MS"/>
              </w:rPr>
              <w:t>Must</w:t>
            </w:r>
          </w:p>
        </w:tc>
        <w:tc>
          <w:tcPr>
            <w:tcW w:w="2565" w:type="dxa"/>
            <w:vAlign w:val="center"/>
          </w:tcPr>
          <w:p w:rsidR="00690ED7" w:rsidRDefault="00690ED7" w:rsidP="00556A9D">
            <w:pPr>
              <w:ind w:left="0"/>
              <w:jc w:val="left"/>
              <w:rPr>
                <w:rFonts w:ascii="Trebuchet MS" w:hAnsi="Trebuchet MS"/>
              </w:rPr>
            </w:pPr>
          </w:p>
        </w:tc>
      </w:tr>
      <w:tr w:rsidR="00B33FD2" w:rsidTr="00574014">
        <w:tc>
          <w:tcPr>
            <w:tcW w:w="1554" w:type="dxa"/>
            <w:vAlign w:val="center"/>
          </w:tcPr>
          <w:p w:rsidR="00B33FD2" w:rsidRDefault="00B33FD2" w:rsidP="007C3BF6">
            <w:pPr>
              <w:ind w:left="0"/>
              <w:jc w:val="center"/>
              <w:rPr>
                <w:rFonts w:ascii="Trebuchet MS" w:hAnsi="Trebuchet MS"/>
              </w:rPr>
            </w:pPr>
            <w:r>
              <w:rPr>
                <w:rFonts w:ascii="Trebuchet MS" w:hAnsi="Trebuchet MS"/>
              </w:rPr>
              <w:t>FR027</w:t>
            </w:r>
          </w:p>
        </w:tc>
        <w:tc>
          <w:tcPr>
            <w:tcW w:w="3954" w:type="dxa"/>
            <w:vAlign w:val="center"/>
          </w:tcPr>
          <w:p w:rsidR="00B33FD2" w:rsidRPr="00B33FD2" w:rsidRDefault="00B33FD2" w:rsidP="00781A68">
            <w:pPr>
              <w:ind w:left="0"/>
              <w:jc w:val="left"/>
              <w:rPr>
                <w:rFonts w:ascii="Trebuchet MS" w:hAnsi="Trebuchet MS"/>
              </w:rPr>
            </w:pPr>
            <w:r>
              <w:rPr>
                <w:rFonts w:ascii="Trebuchet MS" w:hAnsi="Trebuchet MS"/>
                <w:b/>
              </w:rPr>
              <w:t xml:space="preserve">Admin </w:t>
            </w:r>
            <w:r w:rsidR="00781A68">
              <w:rPr>
                <w:rFonts w:ascii="Trebuchet MS" w:hAnsi="Trebuchet MS"/>
              </w:rPr>
              <w:t>shall be able to</w:t>
            </w:r>
            <w:r>
              <w:rPr>
                <w:rFonts w:ascii="Trebuchet MS" w:hAnsi="Trebuchet MS"/>
              </w:rPr>
              <w:t xml:space="preserve"> edit their account details.</w:t>
            </w:r>
          </w:p>
        </w:tc>
        <w:tc>
          <w:tcPr>
            <w:tcW w:w="1170" w:type="dxa"/>
            <w:vAlign w:val="center"/>
          </w:tcPr>
          <w:p w:rsidR="00B33FD2" w:rsidRDefault="00B33FD2" w:rsidP="007C3BF6">
            <w:pPr>
              <w:ind w:left="0"/>
              <w:jc w:val="center"/>
              <w:rPr>
                <w:rFonts w:ascii="Trebuchet MS" w:hAnsi="Trebuchet MS"/>
              </w:rPr>
            </w:pPr>
            <w:r>
              <w:rPr>
                <w:rFonts w:ascii="Trebuchet MS" w:hAnsi="Trebuchet MS"/>
              </w:rPr>
              <w:t>Must</w:t>
            </w:r>
          </w:p>
        </w:tc>
        <w:tc>
          <w:tcPr>
            <w:tcW w:w="2565" w:type="dxa"/>
            <w:vAlign w:val="center"/>
          </w:tcPr>
          <w:p w:rsidR="00B33FD2" w:rsidRDefault="00B33FD2" w:rsidP="00556A9D">
            <w:pPr>
              <w:ind w:left="0"/>
              <w:jc w:val="left"/>
              <w:rPr>
                <w:rFonts w:ascii="Trebuchet MS" w:hAnsi="Trebuchet MS"/>
              </w:rPr>
            </w:pPr>
            <w:r>
              <w:rPr>
                <w:rFonts w:ascii="Trebuchet MS" w:hAnsi="Trebuchet MS"/>
              </w:rPr>
              <w:t>Edit form is displayed in modal. Account details and password.</w:t>
            </w: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8</w:t>
            </w:r>
          </w:p>
        </w:tc>
        <w:tc>
          <w:tcPr>
            <w:tcW w:w="3954" w:type="dxa"/>
            <w:vAlign w:val="center"/>
          </w:tcPr>
          <w:p w:rsidR="005B7429" w:rsidRPr="005B7429" w:rsidRDefault="005B7429" w:rsidP="00781A68">
            <w:pPr>
              <w:ind w:left="0"/>
              <w:jc w:val="left"/>
              <w:rPr>
                <w:rFonts w:ascii="Trebuchet MS" w:hAnsi="Trebuchet MS"/>
              </w:rPr>
            </w:pPr>
            <w:r>
              <w:rPr>
                <w:rFonts w:ascii="Trebuchet MS" w:hAnsi="Trebuchet MS"/>
              </w:rPr>
              <w:t xml:space="preserve">Admin </w:t>
            </w:r>
            <w:r w:rsidR="00781A68">
              <w:rPr>
                <w:rFonts w:ascii="Trebuchet MS" w:hAnsi="Trebuchet MS"/>
              </w:rPr>
              <w:t>shall be able to</w:t>
            </w:r>
            <w:r>
              <w:rPr>
                <w:rFonts w:ascii="Trebuchet MS" w:hAnsi="Trebuchet MS"/>
              </w:rPr>
              <w:t xml:space="preserve"> view all registered users.</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B7429" w:rsidTr="00574014">
        <w:tc>
          <w:tcPr>
            <w:tcW w:w="1554" w:type="dxa"/>
            <w:vAlign w:val="center"/>
          </w:tcPr>
          <w:p w:rsidR="005B7429" w:rsidRDefault="005B7429" w:rsidP="007C3BF6">
            <w:pPr>
              <w:ind w:left="0"/>
              <w:jc w:val="center"/>
              <w:rPr>
                <w:rFonts w:ascii="Trebuchet MS" w:hAnsi="Trebuchet MS"/>
              </w:rPr>
            </w:pPr>
            <w:r>
              <w:rPr>
                <w:rFonts w:ascii="Trebuchet MS" w:hAnsi="Trebuchet MS"/>
              </w:rPr>
              <w:t>FR029</w:t>
            </w:r>
          </w:p>
        </w:tc>
        <w:tc>
          <w:tcPr>
            <w:tcW w:w="3954" w:type="dxa"/>
            <w:vAlign w:val="center"/>
          </w:tcPr>
          <w:p w:rsidR="005B7429" w:rsidRDefault="005B7429" w:rsidP="00690ED7">
            <w:pPr>
              <w:ind w:left="0"/>
              <w:jc w:val="left"/>
              <w:rPr>
                <w:rFonts w:ascii="Trebuchet MS" w:hAnsi="Trebuchet MS"/>
              </w:rPr>
            </w:pPr>
            <w:r>
              <w:rPr>
                <w:rFonts w:ascii="Trebuchet MS" w:hAnsi="Trebuchet MS"/>
              </w:rPr>
              <w:t>View all Admin in dashboard.</w:t>
            </w:r>
          </w:p>
        </w:tc>
        <w:tc>
          <w:tcPr>
            <w:tcW w:w="1170" w:type="dxa"/>
            <w:vAlign w:val="center"/>
          </w:tcPr>
          <w:p w:rsidR="005B7429" w:rsidRDefault="005B7429" w:rsidP="007C3BF6">
            <w:pPr>
              <w:ind w:left="0"/>
              <w:jc w:val="center"/>
              <w:rPr>
                <w:rFonts w:ascii="Trebuchet MS" w:hAnsi="Trebuchet MS"/>
              </w:rPr>
            </w:pPr>
            <w:r>
              <w:rPr>
                <w:rFonts w:ascii="Trebuchet MS" w:hAnsi="Trebuchet MS"/>
              </w:rPr>
              <w:t>Want</w:t>
            </w:r>
          </w:p>
        </w:tc>
        <w:tc>
          <w:tcPr>
            <w:tcW w:w="2565" w:type="dxa"/>
            <w:vAlign w:val="center"/>
          </w:tcPr>
          <w:p w:rsidR="005B7429" w:rsidRDefault="005B7429" w:rsidP="00556A9D">
            <w:pPr>
              <w:ind w:left="0"/>
              <w:jc w:val="left"/>
              <w:rPr>
                <w:rFonts w:ascii="Trebuchet MS" w:hAnsi="Trebuchet MS"/>
              </w:rPr>
            </w:pPr>
          </w:p>
        </w:tc>
      </w:tr>
      <w:tr w:rsidR="00574014" w:rsidTr="00574014">
        <w:tc>
          <w:tcPr>
            <w:tcW w:w="1554" w:type="dxa"/>
            <w:vAlign w:val="center"/>
          </w:tcPr>
          <w:p w:rsidR="00574014" w:rsidRDefault="00574014" w:rsidP="007C3BF6">
            <w:pPr>
              <w:ind w:left="0"/>
              <w:jc w:val="center"/>
              <w:rPr>
                <w:rFonts w:ascii="Trebuchet MS" w:hAnsi="Trebuchet MS"/>
              </w:rPr>
            </w:pPr>
            <w:r>
              <w:rPr>
                <w:rFonts w:ascii="Trebuchet MS" w:hAnsi="Trebuchet MS"/>
              </w:rPr>
              <w:t>FR030</w:t>
            </w:r>
          </w:p>
        </w:tc>
        <w:tc>
          <w:tcPr>
            <w:tcW w:w="3954" w:type="dxa"/>
            <w:vAlign w:val="center"/>
          </w:tcPr>
          <w:p w:rsidR="00574014" w:rsidRDefault="00574014" w:rsidP="00781A68">
            <w:pPr>
              <w:ind w:left="0"/>
              <w:jc w:val="left"/>
              <w:rPr>
                <w:rFonts w:ascii="Trebuchet MS" w:hAnsi="Trebuchet MS"/>
              </w:rPr>
            </w:pPr>
            <w:r>
              <w:rPr>
                <w:rFonts w:ascii="Trebuchet MS" w:hAnsi="Trebuchet MS"/>
              </w:rPr>
              <w:t xml:space="preserve">Both admin and registered users </w:t>
            </w:r>
            <w:r w:rsidR="00781A68">
              <w:rPr>
                <w:rFonts w:ascii="Trebuchet MS" w:hAnsi="Trebuchet MS"/>
              </w:rPr>
              <w:t>shall be able to</w:t>
            </w:r>
            <w:r>
              <w:rPr>
                <w:rFonts w:ascii="Trebuchet MS" w:hAnsi="Trebuchet MS"/>
              </w:rPr>
              <w:t xml:space="preserve"> logout.</w:t>
            </w:r>
          </w:p>
        </w:tc>
        <w:tc>
          <w:tcPr>
            <w:tcW w:w="1170" w:type="dxa"/>
            <w:vAlign w:val="center"/>
          </w:tcPr>
          <w:p w:rsidR="00574014" w:rsidRDefault="00EA742E" w:rsidP="007C3BF6">
            <w:pPr>
              <w:ind w:left="0"/>
              <w:jc w:val="center"/>
              <w:rPr>
                <w:rFonts w:ascii="Trebuchet MS" w:hAnsi="Trebuchet MS"/>
              </w:rPr>
            </w:pPr>
            <w:r>
              <w:rPr>
                <w:rFonts w:ascii="Trebuchet MS" w:hAnsi="Trebuchet MS"/>
              </w:rPr>
              <w:t>Must</w:t>
            </w:r>
          </w:p>
        </w:tc>
        <w:tc>
          <w:tcPr>
            <w:tcW w:w="2565" w:type="dxa"/>
            <w:vAlign w:val="center"/>
          </w:tcPr>
          <w:p w:rsidR="00574014" w:rsidRDefault="00574014" w:rsidP="00556A9D">
            <w:pPr>
              <w:ind w:left="0"/>
              <w:jc w:val="left"/>
              <w:rPr>
                <w:rFonts w:ascii="Trebuchet MS" w:hAnsi="Trebuchet MS"/>
              </w:rPr>
            </w:pPr>
          </w:p>
        </w:tc>
      </w:tr>
    </w:tbl>
    <w:p w:rsidR="00BD1BF5" w:rsidRDefault="002001A5" w:rsidP="002001A5">
      <w:pPr>
        <w:pStyle w:val="Heading3"/>
        <w:ind w:left="0"/>
        <w:rPr>
          <w:rFonts w:ascii="Trebuchet MS" w:hAnsi="Trebuchet MS"/>
          <w:color w:val="auto"/>
          <w:sz w:val="24"/>
        </w:rPr>
      </w:pPr>
      <w:bookmarkStart w:id="22" w:name="_Toc122091805"/>
      <w:r w:rsidRPr="002001A5">
        <w:rPr>
          <w:rFonts w:ascii="Trebuchet MS" w:hAnsi="Trebuchet MS"/>
          <w:color w:val="auto"/>
          <w:sz w:val="24"/>
        </w:rPr>
        <w:lastRenderedPageBreak/>
        <w:t>Non Functional Requirements</w:t>
      </w:r>
      <w:bookmarkEnd w:id="22"/>
    </w:p>
    <w:p w:rsidR="002001A5" w:rsidRDefault="002001A5" w:rsidP="002001A5">
      <w:pPr>
        <w:ind w:left="0"/>
        <w:rPr>
          <w:rFonts w:ascii="Trebuchet MS" w:hAnsi="Trebuchet MS"/>
        </w:rPr>
      </w:pPr>
      <w:r>
        <w:rPr>
          <w:rFonts w:ascii="Trebuchet MS" w:hAnsi="Trebuchet MS"/>
        </w:rPr>
        <w:tab/>
      </w:r>
      <w:r w:rsidR="007C3BF6">
        <w:rPr>
          <w:rFonts w:ascii="Trebuchet MS" w:hAnsi="Trebuchet MS"/>
        </w:rPr>
        <w:t>Non functional requirements of a system defines how the system should perform. It relates to the quality of the system and how the system functions in accordance with rules and laws.</w:t>
      </w:r>
    </w:p>
    <w:tbl>
      <w:tblPr>
        <w:tblStyle w:val="TableGrid"/>
        <w:tblW w:w="0" w:type="auto"/>
        <w:tblLook w:val="04A0"/>
      </w:tblPr>
      <w:tblGrid>
        <w:gridCol w:w="1554"/>
        <w:gridCol w:w="3957"/>
        <w:gridCol w:w="1169"/>
        <w:gridCol w:w="2563"/>
      </w:tblGrid>
      <w:tr w:rsidR="007C3BF6" w:rsidTr="00FB0A88">
        <w:tc>
          <w:tcPr>
            <w:tcW w:w="1548" w:type="dxa"/>
            <w:vAlign w:val="center"/>
          </w:tcPr>
          <w:p w:rsidR="007C3BF6" w:rsidRPr="00347EC5" w:rsidRDefault="00347EC5" w:rsidP="00FB0A88">
            <w:pPr>
              <w:ind w:left="0"/>
              <w:jc w:val="center"/>
              <w:rPr>
                <w:rFonts w:ascii="Trebuchet MS" w:hAnsi="Trebuchet MS"/>
                <w:b/>
              </w:rPr>
            </w:pPr>
            <w:r w:rsidRPr="00347EC5">
              <w:rPr>
                <w:rFonts w:ascii="Trebuchet MS" w:hAnsi="Trebuchet MS"/>
                <w:b/>
              </w:rPr>
              <w:t>Requirement ID</w:t>
            </w:r>
          </w:p>
        </w:tc>
        <w:tc>
          <w:tcPr>
            <w:tcW w:w="396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Requirement Statement</w:t>
            </w:r>
          </w:p>
        </w:tc>
        <w:tc>
          <w:tcPr>
            <w:tcW w:w="1170"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Must/ want</w:t>
            </w:r>
          </w:p>
        </w:tc>
        <w:tc>
          <w:tcPr>
            <w:tcW w:w="2565" w:type="dxa"/>
            <w:vAlign w:val="center"/>
          </w:tcPr>
          <w:p w:rsidR="007C3BF6" w:rsidRPr="00347EC5" w:rsidRDefault="00347EC5" w:rsidP="00347EC5">
            <w:pPr>
              <w:ind w:left="0"/>
              <w:jc w:val="center"/>
              <w:rPr>
                <w:rFonts w:ascii="Trebuchet MS" w:hAnsi="Trebuchet MS"/>
                <w:b/>
              </w:rPr>
            </w:pPr>
            <w:r w:rsidRPr="00347EC5">
              <w:rPr>
                <w:rFonts w:ascii="Trebuchet MS" w:hAnsi="Trebuchet MS"/>
                <w:b/>
              </w:rPr>
              <w:t>Comments</w:t>
            </w:r>
          </w:p>
        </w:tc>
      </w:tr>
      <w:tr w:rsidR="00347EC5" w:rsidTr="00823A0B">
        <w:tc>
          <w:tcPr>
            <w:tcW w:w="1548" w:type="dxa"/>
            <w:vAlign w:val="center"/>
          </w:tcPr>
          <w:p w:rsidR="00347EC5" w:rsidRDefault="00FB0A88" w:rsidP="00FB0A88">
            <w:pPr>
              <w:ind w:left="0"/>
              <w:jc w:val="center"/>
              <w:rPr>
                <w:rFonts w:ascii="Trebuchet MS" w:hAnsi="Trebuchet MS"/>
              </w:rPr>
            </w:pPr>
            <w:r>
              <w:rPr>
                <w:rFonts w:ascii="Trebuchet MS" w:hAnsi="Trebuchet MS"/>
              </w:rPr>
              <w:t>NF001</w:t>
            </w:r>
          </w:p>
        </w:tc>
        <w:tc>
          <w:tcPr>
            <w:tcW w:w="3960" w:type="dxa"/>
            <w:vAlign w:val="center"/>
          </w:tcPr>
          <w:p w:rsidR="00347EC5" w:rsidRDefault="00823A0B" w:rsidP="00215C12">
            <w:pPr>
              <w:ind w:left="0"/>
              <w:jc w:val="left"/>
              <w:rPr>
                <w:rFonts w:ascii="Trebuchet MS" w:hAnsi="Trebuchet MS"/>
              </w:rPr>
            </w:pPr>
            <w:r>
              <w:rPr>
                <w:rFonts w:ascii="Trebuchet MS" w:hAnsi="Trebuchet MS"/>
              </w:rPr>
              <w:t xml:space="preserve">Website </w:t>
            </w:r>
            <w:r w:rsidR="00215C12">
              <w:rPr>
                <w:rFonts w:ascii="Trebuchet MS" w:hAnsi="Trebuchet MS"/>
              </w:rPr>
              <w:t>shall</w:t>
            </w:r>
            <w:r>
              <w:rPr>
                <w:rFonts w:ascii="Trebuchet MS" w:hAnsi="Trebuchet MS"/>
              </w:rPr>
              <w:t xml:space="preserve"> have high performa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347EC5" w:rsidTr="00823A0B">
        <w:tc>
          <w:tcPr>
            <w:tcW w:w="1548" w:type="dxa"/>
            <w:vAlign w:val="center"/>
          </w:tcPr>
          <w:p w:rsidR="00347EC5" w:rsidRDefault="00823A0B" w:rsidP="00FB0A88">
            <w:pPr>
              <w:ind w:left="0"/>
              <w:jc w:val="center"/>
              <w:rPr>
                <w:rFonts w:ascii="Trebuchet MS" w:hAnsi="Trebuchet MS"/>
              </w:rPr>
            </w:pPr>
            <w:r>
              <w:rPr>
                <w:rFonts w:ascii="Trebuchet MS" w:hAnsi="Trebuchet MS"/>
              </w:rPr>
              <w:t>NF002</w:t>
            </w:r>
          </w:p>
        </w:tc>
        <w:tc>
          <w:tcPr>
            <w:tcW w:w="3960" w:type="dxa"/>
            <w:vAlign w:val="center"/>
          </w:tcPr>
          <w:p w:rsidR="00347EC5"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X (User Experience)</w:t>
            </w:r>
          </w:p>
        </w:tc>
        <w:tc>
          <w:tcPr>
            <w:tcW w:w="1170" w:type="dxa"/>
            <w:vAlign w:val="center"/>
          </w:tcPr>
          <w:p w:rsidR="00347EC5" w:rsidRDefault="00823A0B" w:rsidP="00823A0B">
            <w:pPr>
              <w:ind w:left="0"/>
              <w:jc w:val="center"/>
              <w:rPr>
                <w:rFonts w:ascii="Trebuchet MS" w:hAnsi="Trebuchet MS"/>
              </w:rPr>
            </w:pPr>
            <w:r>
              <w:rPr>
                <w:rFonts w:ascii="Trebuchet MS" w:hAnsi="Trebuchet MS"/>
              </w:rPr>
              <w:t>Must</w:t>
            </w:r>
          </w:p>
        </w:tc>
        <w:tc>
          <w:tcPr>
            <w:tcW w:w="2565" w:type="dxa"/>
            <w:vAlign w:val="center"/>
          </w:tcPr>
          <w:p w:rsidR="00347EC5" w:rsidRDefault="00347EC5"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3</w:t>
            </w:r>
          </w:p>
        </w:tc>
        <w:tc>
          <w:tcPr>
            <w:tcW w:w="3960" w:type="dxa"/>
            <w:vAlign w:val="center"/>
          </w:tcPr>
          <w:p w:rsidR="00823A0B" w:rsidRDefault="00215C12" w:rsidP="00823A0B">
            <w:pPr>
              <w:ind w:left="0"/>
              <w:jc w:val="left"/>
              <w:rPr>
                <w:rFonts w:ascii="Trebuchet MS" w:hAnsi="Trebuchet MS"/>
              </w:rPr>
            </w:pPr>
            <w:r>
              <w:rPr>
                <w:rFonts w:ascii="Trebuchet MS" w:hAnsi="Trebuchet MS"/>
              </w:rPr>
              <w:t>Website shall</w:t>
            </w:r>
            <w:r w:rsidR="00823A0B">
              <w:rPr>
                <w:rFonts w:ascii="Trebuchet MS" w:hAnsi="Trebuchet MS"/>
              </w:rPr>
              <w:t xml:space="preserve"> have good UI (User Interface)</w:t>
            </w:r>
          </w:p>
        </w:tc>
        <w:tc>
          <w:tcPr>
            <w:tcW w:w="1170" w:type="dxa"/>
            <w:vAlign w:val="center"/>
          </w:tcPr>
          <w:p w:rsidR="00823A0B" w:rsidRDefault="00823A0B" w:rsidP="00823A0B">
            <w:pPr>
              <w:ind w:left="0"/>
              <w:jc w:val="center"/>
              <w:rPr>
                <w:rFonts w:ascii="Trebuchet MS" w:hAnsi="Trebuchet MS"/>
              </w:rPr>
            </w:pPr>
            <w:r>
              <w:rPr>
                <w:rFonts w:ascii="Trebuchet MS" w:hAnsi="Trebuchet MS"/>
              </w:rPr>
              <w:t>Mus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4</w:t>
            </w:r>
          </w:p>
        </w:tc>
        <w:tc>
          <w:tcPr>
            <w:tcW w:w="3960" w:type="dxa"/>
            <w:vAlign w:val="center"/>
          </w:tcPr>
          <w:p w:rsidR="00823A0B" w:rsidRDefault="00823A0B" w:rsidP="00215C12">
            <w:pPr>
              <w:ind w:left="0"/>
              <w:jc w:val="left"/>
              <w:rPr>
                <w:rFonts w:ascii="Trebuchet MS" w:hAnsi="Trebuchet MS"/>
              </w:rPr>
            </w:pPr>
            <w:r>
              <w:rPr>
                <w:rFonts w:ascii="Trebuchet MS" w:hAnsi="Trebuchet MS"/>
              </w:rPr>
              <w:t xml:space="preserve">Web contents </w:t>
            </w:r>
            <w:r w:rsidR="00215C12">
              <w:rPr>
                <w:rFonts w:ascii="Trebuchet MS" w:hAnsi="Trebuchet MS"/>
              </w:rPr>
              <w:t>shall</w:t>
            </w:r>
            <w:r>
              <w:rPr>
                <w:rFonts w:ascii="Trebuchet MS" w:hAnsi="Trebuchet MS"/>
              </w:rPr>
              <w:t xml:space="preserve"> be accurate</w:t>
            </w:r>
          </w:p>
        </w:tc>
        <w:tc>
          <w:tcPr>
            <w:tcW w:w="1170" w:type="dxa"/>
            <w:vAlign w:val="center"/>
          </w:tcPr>
          <w:p w:rsidR="00823A0B" w:rsidRDefault="00B3042F" w:rsidP="00823A0B">
            <w:pPr>
              <w:ind w:left="0"/>
              <w:jc w:val="center"/>
              <w:rPr>
                <w:rFonts w:ascii="Trebuchet MS" w:hAnsi="Trebuchet MS"/>
              </w:rPr>
            </w:pPr>
            <w:r>
              <w:rPr>
                <w:rFonts w:ascii="Trebuchet MS" w:hAnsi="Trebuchet MS"/>
              </w:rPr>
              <w:t>Must</w:t>
            </w:r>
          </w:p>
        </w:tc>
        <w:tc>
          <w:tcPr>
            <w:tcW w:w="2565" w:type="dxa"/>
            <w:vAlign w:val="center"/>
          </w:tcPr>
          <w:p w:rsidR="00823A0B" w:rsidRDefault="00827EB2" w:rsidP="00823A0B">
            <w:pPr>
              <w:ind w:left="0"/>
              <w:jc w:val="left"/>
              <w:rPr>
                <w:rFonts w:ascii="Trebuchet MS" w:hAnsi="Trebuchet MS"/>
              </w:rPr>
            </w:pPr>
            <w:r>
              <w:rPr>
                <w:rFonts w:ascii="Trebuchet MS" w:hAnsi="Trebuchet MS"/>
              </w:rPr>
              <w:t>No spelling errors. Fetch accurate data from database.</w:t>
            </w:r>
          </w:p>
        </w:tc>
      </w:tr>
      <w:tr w:rsidR="00823A0B" w:rsidTr="00823A0B">
        <w:tc>
          <w:tcPr>
            <w:tcW w:w="1548" w:type="dxa"/>
            <w:vAlign w:val="center"/>
          </w:tcPr>
          <w:p w:rsidR="00823A0B" w:rsidRDefault="00823A0B" w:rsidP="00FB0A88">
            <w:pPr>
              <w:ind w:left="0"/>
              <w:jc w:val="center"/>
              <w:rPr>
                <w:rFonts w:ascii="Trebuchet MS" w:hAnsi="Trebuchet MS"/>
              </w:rPr>
            </w:pPr>
            <w:r>
              <w:rPr>
                <w:rFonts w:ascii="Trebuchet MS" w:hAnsi="Trebuchet MS"/>
              </w:rPr>
              <w:t>NF00</w:t>
            </w:r>
            <w:r w:rsidR="00215C12">
              <w:rPr>
                <w:rFonts w:ascii="Trebuchet MS" w:hAnsi="Trebuchet MS"/>
              </w:rPr>
              <w:t>5</w:t>
            </w:r>
          </w:p>
        </w:tc>
        <w:tc>
          <w:tcPr>
            <w:tcW w:w="3960" w:type="dxa"/>
            <w:vAlign w:val="center"/>
          </w:tcPr>
          <w:p w:rsidR="00823A0B" w:rsidRDefault="00B3042F" w:rsidP="00823A0B">
            <w:pPr>
              <w:ind w:left="0"/>
              <w:jc w:val="left"/>
              <w:rPr>
                <w:rFonts w:ascii="Trebuchet MS" w:hAnsi="Trebuchet MS"/>
              </w:rPr>
            </w:pPr>
            <w:r>
              <w:rPr>
                <w:rFonts w:ascii="Trebuchet MS" w:hAnsi="Trebuchet MS"/>
              </w:rPr>
              <w:t>Website shall be responsive</w:t>
            </w:r>
          </w:p>
        </w:tc>
        <w:tc>
          <w:tcPr>
            <w:tcW w:w="1170" w:type="dxa"/>
            <w:vAlign w:val="center"/>
          </w:tcPr>
          <w:p w:rsidR="00823A0B" w:rsidRDefault="00B3042F"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3042F" w:rsidP="00FB0A88">
            <w:pPr>
              <w:ind w:left="0"/>
              <w:jc w:val="center"/>
              <w:rPr>
                <w:rFonts w:ascii="Trebuchet MS" w:hAnsi="Trebuchet MS"/>
              </w:rPr>
            </w:pPr>
            <w:r>
              <w:rPr>
                <w:rFonts w:ascii="Trebuchet MS" w:hAnsi="Trebuchet MS"/>
              </w:rPr>
              <w:t>NF006</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scalable</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823A0B" w:rsidTr="00823A0B">
        <w:tc>
          <w:tcPr>
            <w:tcW w:w="1548" w:type="dxa"/>
            <w:vAlign w:val="center"/>
          </w:tcPr>
          <w:p w:rsidR="00823A0B" w:rsidRDefault="00B8090D" w:rsidP="00FB0A88">
            <w:pPr>
              <w:ind w:left="0"/>
              <w:jc w:val="center"/>
              <w:rPr>
                <w:rFonts w:ascii="Trebuchet MS" w:hAnsi="Trebuchet MS"/>
              </w:rPr>
            </w:pPr>
            <w:r>
              <w:rPr>
                <w:rFonts w:ascii="Trebuchet MS" w:hAnsi="Trebuchet MS"/>
              </w:rPr>
              <w:t>NF007</w:t>
            </w:r>
          </w:p>
        </w:tc>
        <w:tc>
          <w:tcPr>
            <w:tcW w:w="3960" w:type="dxa"/>
            <w:vAlign w:val="center"/>
          </w:tcPr>
          <w:p w:rsidR="00823A0B" w:rsidRDefault="00B8090D" w:rsidP="00823A0B">
            <w:pPr>
              <w:ind w:left="0"/>
              <w:jc w:val="left"/>
              <w:rPr>
                <w:rFonts w:ascii="Trebuchet MS" w:hAnsi="Trebuchet MS"/>
              </w:rPr>
            </w:pPr>
            <w:r>
              <w:rPr>
                <w:rFonts w:ascii="Trebuchet MS" w:hAnsi="Trebuchet MS"/>
              </w:rPr>
              <w:t>Website shall be compatible with all web browsers.</w:t>
            </w:r>
          </w:p>
        </w:tc>
        <w:tc>
          <w:tcPr>
            <w:tcW w:w="1170" w:type="dxa"/>
            <w:vAlign w:val="center"/>
          </w:tcPr>
          <w:p w:rsidR="00823A0B" w:rsidRDefault="005A4743" w:rsidP="00823A0B">
            <w:pPr>
              <w:ind w:left="0"/>
              <w:jc w:val="center"/>
              <w:rPr>
                <w:rFonts w:ascii="Trebuchet MS" w:hAnsi="Trebuchet MS"/>
              </w:rPr>
            </w:pPr>
            <w:r>
              <w:rPr>
                <w:rFonts w:ascii="Trebuchet MS" w:hAnsi="Trebuchet MS"/>
              </w:rPr>
              <w:t>Want</w:t>
            </w:r>
          </w:p>
        </w:tc>
        <w:tc>
          <w:tcPr>
            <w:tcW w:w="2565" w:type="dxa"/>
            <w:vAlign w:val="center"/>
          </w:tcPr>
          <w:p w:rsidR="00823A0B" w:rsidRDefault="00823A0B" w:rsidP="00823A0B">
            <w:pPr>
              <w:ind w:left="0"/>
              <w:jc w:val="left"/>
              <w:rPr>
                <w:rFonts w:ascii="Trebuchet MS" w:hAnsi="Trebuchet MS"/>
              </w:rPr>
            </w:pPr>
          </w:p>
        </w:tc>
      </w:tr>
      <w:tr w:rsidR="00B8090D" w:rsidTr="00823A0B">
        <w:tc>
          <w:tcPr>
            <w:tcW w:w="1548" w:type="dxa"/>
            <w:vAlign w:val="center"/>
          </w:tcPr>
          <w:p w:rsidR="00B8090D" w:rsidRDefault="00B8090D" w:rsidP="00FB0A88">
            <w:pPr>
              <w:ind w:left="0"/>
              <w:jc w:val="center"/>
              <w:rPr>
                <w:rFonts w:ascii="Trebuchet MS" w:hAnsi="Trebuchet MS"/>
              </w:rPr>
            </w:pPr>
            <w:r>
              <w:rPr>
                <w:rFonts w:ascii="Trebuchet MS" w:hAnsi="Trebuchet MS"/>
              </w:rPr>
              <w:t>NF008</w:t>
            </w:r>
          </w:p>
        </w:tc>
        <w:tc>
          <w:tcPr>
            <w:tcW w:w="3960" w:type="dxa"/>
            <w:vAlign w:val="center"/>
          </w:tcPr>
          <w:p w:rsidR="00B8090D" w:rsidRDefault="00C533E5" w:rsidP="00C533E5">
            <w:pPr>
              <w:ind w:left="0"/>
              <w:jc w:val="left"/>
              <w:rPr>
                <w:rFonts w:ascii="Trebuchet MS" w:hAnsi="Trebuchet MS"/>
              </w:rPr>
            </w:pPr>
            <w:r>
              <w:rPr>
                <w:rFonts w:ascii="Trebuchet MS" w:hAnsi="Trebuchet MS"/>
              </w:rPr>
              <w:t>Collect data shall be handled securely.</w:t>
            </w:r>
          </w:p>
        </w:tc>
        <w:tc>
          <w:tcPr>
            <w:tcW w:w="1170" w:type="dxa"/>
            <w:vAlign w:val="center"/>
          </w:tcPr>
          <w:p w:rsidR="00B8090D" w:rsidRDefault="005A4743" w:rsidP="00823A0B">
            <w:pPr>
              <w:ind w:left="0"/>
              <w:jc w:val="center"/>
              <w:rPr>
                <w:rFonts w:ascii="Trebuchet MS" w:hAnsi="Trebuchet MS"/>
              </w:rPr>
            </w:pPr>
            <w:r>
              <w:rPr>
                <w:rFonts w:ascii="Trebuchet MS" w:hAnsi="Trebuchet MS"/>
              </w:rPr>
              <w:t>Must</w:t>
            </w:r>
          </w:p>
        </w:tc>
        <w:tc>
          <w:tcPr>
            <w:tcW w:w="2565" w:type="dxa"/>
            <w:vAlign w:val="center"/>
          </w:tcPr>
          <w:p w:rsidR="00B8090D" w:rsidRDefault="00B8090D" w:rsidP="00823A0B">
            <w:pPr>
              <w:ind w:left="0"/>
              <w:jc w:val="left"/>
              <w:rPr>
                <w:rFonts w:ascii="Trebuchet MS" w:hAnsi="Trebuchet MS"/>
              </w:rPr>
            </w:pPr>
          </w:p>
        </w:tc>
      </w:tr>
      <w:tr w:rsidR="00B508D6" w:rsidTr="00823A0B">
        <w:tc>
          <w:tcPr>
            <w:tcW w:w="1548" w:type="dxa"/>
            <w:vAlign w:val="center"/>
          </w:tcPr>
          <w:p w:rsidR="00B508D6" w:rsidRDefault="00B508D6" w:rsidP="00FB0A88">
            <w:pPr>
              <w:ind w:left="0"/>
              <w:jc w:val="center"/>
              <w:rPr>
                <w:rFonts w:ascii="Trebuchet MS" w:hAnsi="Trebuchet MS"/>
              </w:rPr>
            </w:pPr>
            <w:r>
              <w:rPr>
                <w:rFonts w:ascii="Trebuchet MS" w:hAnsi="Trebuchet MS"/>
              </w:rPr>
              <w:t>NF009</w:t>
            </w:r>
          </w:p>
        </w:tc>
        <w:tc>
          <w:tcPr>
            <w:tcW w:w="3960" w:type="dxa"/>
            <w:vAlign w:val="center"/>
          </w:tcPr>
          <w:p w:rsidR="00B508D6" w:rsidRDefault="00A921E2" w:rsidP="00C533E5">
            <w:pPr>
              <w:ind w:left="0"/>
              <w:jc w:val="left"/>
              <w:rPr>
                <w:rFonts w:ascii="Trebuchet MS" w:hAnsi="Trebuchet MS"/>
              </w:rPr>
            </w:pPr>
            <w:r>
              <w:rPr>
                <w:rFonts w:ascii="Trebuchet MS" w:hAnsi="Trebuchet MS"/>
              </w:rPr>
              <w:t>Website shall have high maintainability</w:t>
            </w:r>
          </w:p>
        </w:tc>
        <w:tc>
          <w:tcPr>
            <w:tcW w:w="1170" w:type="dxa"/>
            <w:vAlign w:val="center"/>
          </w:tcPr>
          <w:p w:rsidR="00B508D6" w:rsidRDefault="00A921E2" w:rsidP="00823A0B">
            <w:pPr>
              <w:ind w:left="0"/>
              <w:jc w:val="center"/>
              <w:rPr>
                <w:rFonts w:ascii="Trebuchet MS" w:hAnsi="Trebuchet MS"/>
              </w:rPr>
            </w:pPr>
            <w:r>
              <w:rPr>
                <w:rFonts w:ascii="Trebuchet MS" w:hAnsi="Trebuchet MS"/>
              </w:rPr>
              <w:t>Want</w:t>
            </w:r>
          </w:p>
        </w:tc>
        <w:tc>
          <w:tcPr>
            <w:tcW w:w="2565" w:type="dxa"/>
            <w:vAlign w:val="center"/>
          </w:tcPr>
          <w:p w:rsidR="00B508D6" w:rsidRDefault="00B508D6" w:rsidP="00823A0B">
            <w:pPr>
              <w:ind w:left="0"/>
              <w:jc w:val="left"/>
              <w:rPr>
                <w:rFonts w:ascii="Trebuchet MS" w:hAnsi="Trebuchet MS"/>
              </w:rPr>
            </w:pPr>
          </w:p>
        </w:tc>
      </w:tr>
    </w:tbl>
    <w:p w:rsidR="007C3BF6" w:rsidRPr="002001A5" w:rsidRDefault="002E4F1A" w:rsidP="00993399">
      <w:pPr>
        <w:ind w:left="0"/>
        <w:rPr>
          <w:rFonts w:ascii="Trebuchet MS" w:hAnsi="Trebuchet MS"/>
        </w:rPr>
      </w:pPr>
      <w:r>
        <w:rPr>
          <w:rFonts w:ascii="Trebuchet MS" w:hAnsi="Trebuchet MS"/>
        </w:rPr>
        <w:fldChar w:fldCharType="begin"/>
      </w:r>
      <w:r w:rsidR="00993399">
        <w:rPr>
          <w:rFonts w:ascii="Trebuchet MS" w:hAnsi="Trebuchet MS"/>
        </w:rPr>
        <w:instrText xml:space="preserve"> ADDIN ZOTERO_ITEM CSL_CITATION {"citationID":"y8REd0pC","properties":{"formattedCitation":"({\\i{}Documenting Functional Requirements} 2014)","plainCitation":"(Documenting Functional Requirements 2014)","noteIndex":0},"citationItems":[{"id":45,"uris":["http://zotero.org/users/10737029/items/62ALCJVW"],"itemData":{"id":45,"type":"motion_picture","dimensions":"6:25","source":"YouTube","title":"Documenting Functional Requirements","URL":"https://www.youtube.com/watch?v=D6R7njeK-qg","director":[{"literal":"Terry Reiber"}],"accessed":{"date-parts":[["2022",12,15]]},"issued":{"date-parts":[["2014",2,6]]}}}],"schema":"https://github.com/citation-style-language/schema/raw/master/csl-citation.json"} </w:instrText>
      </w:r>
      <w:r>
        <w:rPr>
          <w:rFonts w:ascii="Trebuchet MS" w:hAnsi="Trebuchet MS"/>
        </w:rPr>
        <w:fldChar w:fldCharType="separate"/>
      </w:r>
      <w:r w:rsidR="00993399" w:rsidRPr="00993399">
        <w:rPr>
          <w:rFonts w:ascii="Trebuchet MS" w:hAnsi="Trebuchet MS" w:cs="Times New Roman"/>
          <w:szCs w:val="24"/>
        </w:rPr>
        <w:t>(</w:t>
      </w:r>
      <w:r w:rsidR="00993399" w:rsidRPr="00993399">
        <w:rPr>
          <w:rFonts w:ascii="Trebuchet MS" w:hAnsi="Trebuchet MS" w:cs="Times New Roman"/>
          <w:i/>
          <w:iCs/>
          <w:szCs w:val="24"/>
        </w:rPr>
        <w:t>Documenting Functional Requirements</w:t>
      </w:r>
      <w:r w:rsidR="00993399" w:rsidRPr="00993399">
        <w:rPr>
          <w:rFonts w:ascii="Trebuchet MS" w:hAnsi="Trebuchet MS" w:cs="Times New Roman"/>
          <w:szCs w:val="24"/>
        </w:rPr>
        <w:t xml:space="preserve"> 2014)</w:t>
      </w:r>
      <w:r>
        <w:rPr>
          <w:rFonts w:ascii="Trebuchet MS" w:hAnsi="Trebuchet MS"/>
        </w:rPr>
        <w:fldChar w:fldCharType="end"/>
      </w:r>
    </w:p>
    <w:p w:rsidR="002001A5" w:rsidRDefault="00FA7E2B" w:rsidP="00FA7E2B">
      <w:pPr>
        <w:pStyle w:val="Heading2"/>
        <w:ind w:left="0"/>
        <w:rPr>
          <w:rFonts w:ascii="Trebuchet MS" w:hAnsi="Trebuchet MS"/>
          <w:color w:val="auto"/>
          <w:sz w:val="28"/>
        </w:rPr>
      </w:pPr>
      <w:bookmarkStart w:id="23" w:name="_Toc122091806"/>
      <w:r w:rsidRPr="00FA7E2B">
        <w:rPr>
          <w:rFonts w:ascii="Trebuchet MS" w:hAnsi="Trebuchet MS"/>
          <w:color w:val="auto"/>
          <w:sz w:val="28"/>
        </w:rPr>
        <w:t>Requirement analysis and negotiation</w:t>
      </w:r>
      <w:bookmarkEnd w:id="23"/>
    </w:p>
    <w:p w:rsidR="00FA7E2B" w:rsidRDefault="00FA7E2B" w:rsidP="00FA7E2B">
      <w:pPr>
        <w:ind w:left="0"/>
        <w:rPr>
          <w:rFonts w:ascii="Trebuchet MS" w:hAnsi="Trebuchet MS"/>
        </w:rPr>
      </w:pPr>
      <w:r>
        <w:rPr>
          <w:rFonts w:ascii="Trebuchet MS" w:hAnsi="Trebuchet MS"/>
        </w:rPr>
        <w:tab/>
      </w:r>
      <w:r w:rsidR="00E32568">
        <w:rPr>
          <w:rFonts w:ascii="Trebuchet MS" w:hAnsi="Trebuchet MS"/>
        </w:rPr>
        <w:t xml:space="preserve">After requirement specification </w:t>
      </w:r>
      <w:r w:rsidR="002D7FFB">
        <w:rPr>
          <w:rFonts w:ascii="Trebuchet MS" w:hAnsi="Trebuchet MS"/>
        </w:rPr>
        <w:t>was</w:t>
      </w:r>
      <w:r w:rsidR="00E32568">
        <w:rPr>
          <w:rFonts w:ascii="Trebuchet MS" w:hAnsi="Trebuchet MS"/>
        </w:rPr>
        <w:t xml:space="preserve"> done, requirements </w:t>
      </w:r>
      <w:r w:rsidR="002D7FFB">
        <w:rPr>
          <w:rFonts w:ascii="Trebuchet MS" w:hAnsi="Trebuchet MS"/>
        </w:rPr>
        <w:t>were</w:t>
      </w:r>
      <w:r w:rsidR="00E32568">
        <w:rPr>
          <w:rFonts w:ascii="Trebuchet MS" w:hAnsi="Trebuchet MS"/>
        </w:rPr>
        <w:t xml:space="preserve"> analyzed to identify the dependencies between the requirements and evaluate the value of different requirements. </w:t>
      </w:r>
      <w:r w:rsidR="00EE46D1">
        <w:rPr>
          <w:rFonts w:ascii="Trebuchet MS" w:hAnsi="Trebuchet MS"/>
        </w:rPr>
        <w:t xml:space="preserve">The aim of requirement analysis to encounter problems, incompleteness and inconsistency of the gathered requirements. </w:t>
      </w:r>
    </w:p>
    <w:p w:rsidR="00B73021" w:rsidRDefault="00B73021" w:rsidP="00B73021">
      <w:pPr>
        <w:keepNext/>
        <w:ind w:left="0"/>
        <w:jc w:val="center"/>
      </w:pPr>
      <w:r>
        <w:rPr>
          <w:rFonts w:ascii="Trebuchet MS" w:hAnsi="Trebuchet MS"/>
          <w:noProof/>
        </w:rPr>
        <w:drawing>
          <wp:inline distT="0" distB="0" distL="0" distR="0">
            <wp:extent cx="3681080" cy="7183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srcRect/>
                    <a:stretch>
                      <a:fillRect/>
                    </a:stretch>
                  </pic:blipFill>
                  <pic:spPr bwMode="auto">
                    <a:xfrm>
                      <a:off x="0" y="0"/>
                      <a:ext cx="3683542" cy="718825"/>
                    </a:xfrm>
                    <a:prstGeom prst="rect">
                      <a:avLst/>
                    </a:prstGeom>
                    <a:noFill/>
                    <a:ln w="9525">
                      <a:noFill/>
                      <a:miter lim="800000"/>
                      <a:headEnd/>
                      <a:tailEnd/>
                    </a:ln>
                  </pic:spPr>
                </pic:pic>
              </a:graphicData>
            </a:graphic>
          </wp:inline>
        </w:drawing>
      </w:r>
    </w:p>
    <w:p w:rsidR="00B73021" w:rsidRDefault="00B73021" w:rsidP="00B73021">
      <w:pPr>
        <w:pStyle w:val="Caption"/>
        <w:jc w:val="center"/>
      </w:pPr>
      <w:r>
        <w:t xml:space="preserve">Figure </w:t>
      </w:r>
      <w:fldSimple w:instr=" SEQ Figure \* ARABIC ">
        <w:r w:rsidR="00A83303">
          <w:rPr>
            <w:noProof/>
          </w:rPr>
          <w:t>5</w:t>
        </w:r>
      </w:fldSimple>
      <w:r>
        <w:t>/ Requirement Analysis</w:t>
      </w:r>
    </w:p>
    <w:p w:rsidR="00A32E2F" w:rsidRPr="00A32E2F" w:rsidRDefault="00A32E2F" w:rsidP="00A32E2F">
      <w:pPr>
        <w:ind w:left="0"/>
        <w:rPr>
          <w:rFonts w:ascii="Trebuchet MS" w:hAnsi="Trebuchet MS"/>
        </w:rPr>
      </w:pPr>
      <w:r>
        <w:rPr>
          <w:rFonts w:ascii="Trebuchet MS" w:hAnsi="Trebuchet MS"/>
        </w:rPr>
        <w:t xml:space="preserve">Under the requirement analysis phase, requirement interaction </w:t>
      </w:r>
      <w:r w:rsidR="002D7FFB">
        <w:rPr>
          <w:rFonts w:ascii="Trebuchet MS" w:hAnsi="Trebuchet MS"/>
        </w:rPr>
        <w:t>was</w:t>
      </w:r>
      <w:r>
        <w:rPr>
          <w:rFonts w:ascii="Trebuchet MS" w:hAnsi="Trebuchet MS"/>
        </w:rPr>
        <w:t xml:space="preserve"> conducted to identify </w:t>
      </w:r>
      <w:r w:rsidR="00810878">
        <w:rPr>
          <w:rFonts w:ascii="Trebuchet MS" w:hAnsi="Trebuchet MS"/>
        </w:rPr>
        <w:t xml:space="preserve">interactions between </w:t>
      </w:r>
      <w:r>
        <w:rPr>
          <w:rFonts w:ascii="Trebuchet MS" w:hAnsi="Trebuchet MS"/>
        </w:rPr>
        <w:t>each requirements, whether it has negative  effect on another requirement (conflict), affect on another but not negatively (overlap) or whether it is independent.</w:t>
      </w:r>
    </w:p>
    <w:p w:rsidR="00374AAB" w:rsidRDefault="00374AAB" w:rsidP="00374AAB">
      <w:pPr>
        <w:ind w:left="0"/>
        <w:rPr>
          <w:rFonts w:ascii="Trebuchet MS" w:hAnsi="Trebuchet MS"/>
        </w:rPr>
      </w:pPr>
      <w:r>
        <w:rPr>
          <w:rFonts w:ascii="Trebuchet MS" w:hAnsi="Trebuchet MS"/>
        </w:rPr>
        <w:tab/>
      </w:r>
      <w:r w:rsidR="00A32E2F">
        <w:rPr>
          <w:rFonts w:ascii="Trebuchet MS" w:hAnsi="Trebuchet MS"/>
        </w:rPr>
        <w:t xml:space="preserve">After identifying </w:t>
      </w:r>
      <w:r w:rsidR="002D7FFB">
        <w:rPr>
          <w:rFonts w:ascii="Trebuchet MS" w:hAnsi="Trebuchet MS"/>
        </w:rPr>
        <w:t>the</w:t>
      </w:r>
      <w:r w:rsidR="00A32E2F">
        <w:rPr>
          <w:rFonts w:ascii="Trebuchet MS" w:hAnsi="Trebuchet MS"/>
        </w:rPr>
        <w:t xml:space="preserve"> set of problematic requirements, it is negotiated and a compromised set of requirements are obtained.</w:t>
      </w:r>
      <w:r w:rsidR="002D7FFB">
        <w:rPr>
          <w:rFonts w:ascii="Trebuchet MS" w:hAnsi="Trebuchet MS"/>
        </w:rPr>
        <w:t xml:space="preserve"> On large scale web development requirement engineering process, requirement negotiation phase is completed by conducting negotiation meetings. Requirements were then prioritized under this phase, which helped to focus on which requirements needed to be completed first.</w:t>
      </w:r>
    </w:p>
    <w:p w:rsidR="00A83303" w:rsidRDefault="00A83303" w:rsidP="00A83303">
      <w:pPr>
        <w:keepNext/>
        <w:ind w:left="0"/>
        <w:jc w:val="center"/>
      </w:pPr>
      <w:r>
        <w:rPr>
          <w:rFonts w:ascii="Trebuchet MS" w:hAnsi="Trebuchet MS"/>
          <w:noProof/>
        </w:rPr>
        <w:drawing>
          <wp:inline distT="0" distB="0" distL="0" distR="0">
            <wp:extent cx="3638550" cy="710046"/>
            <wp:effectExtent l="19050" t="0" r="0"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3640984" cy="710521"/>
                    </a:xfrm>
                    <a:prstGeom prst="rect">
                      <a:avLst/>
                    </a:prstGeom>
                    <a:noFill/>
                    <a:ln w="9525">
                      <a:noFill/>
                      <a:miter lim="800000"/>
                      <a:headEnd/>
                      <a:tailEnd/>
                    </a:ln>
                  </pic:spPr>
                </pic:pic>
              </a:graphicData>
            </a:graphic>
          </wp:inline>
        </w:drawing>
      </w:r>
    </w:p>
    <w:p w:rsidR="00A83303" w:rsidRDefault="00A83303" w:rsidP="00A83303">
      <w:pPr>
        <w:pStyle w:val="Caption"/>
        <w:jc w:val="center"/>
      </w:pPr>
      <w:r>
        <w:t xml:space="preserve">Figure </w:t>
      </w:r>
      <w:fldSimple w:instr=" SEQ Figure \* ARABIC ">
        <w:r>
          <w:rPr>
            <w:noProof/>
          </w:rPr>
          <w:t>6</w:t>
        </w:r>
      </w:fldSimple>
      <w:r>
        <w:t>/ Requirement Negotiation</w:t>
      </w:r>
    </w:p>
    <w:p w:rsidR="00A83303" w:rsidRDefault="005C5F65" w:rsidP="005C5F65">
      <w:pPr>
        <w:pStyle w:val="Heading2"/>
        <w:ind w:left="0"/>
        <w:rPr>
          <w:rFonts w:ascii="Trebuchet MS" w:hAnsi="Trebuchet MS"/>
          <w:color w:val="auto"/>
          <w:sz w:val="28"/>
        </w:rPr>
      </w:pPr>
      <w:bookmarkStart w:id="24" w:name="_Toc122091807"/>
      <w:r w:rsidRPr="005C5F65">
        <w:rPr>
          <w:rFonts w:ascii="Trebuchet MS" w:hAnsi="Trebuchet MS"/>
          <w:color w:val="auto"/>
          <w:sz w:val="28"/>
        </w:rPr>
        <w:lastRenderedPageBreak/>
        <w:t>Requirement Verification/ Validation</w:t>
      </w:r>
      <w:bookmarkEnd w:id="24"/>
    </w:p>
    <w:p w:rsidR="00990C4A" w:rsidRPr="00990C4A" w:rsidRDefault="001453B1" w:rsidP="00990C4A">
      <w:pPr>
        <w:ind w:left="0"/>
        <w:rPr>
          <w:rFonts w:ascii="Trebuchet MS" w:hAnsi="Trebuchet MS"/>
        </w:rPr>
      </w:pPr>
      <w:r>
        <w:rPr>
          <w:rFonts w:ascii="Trebuchet MS" w:hAnsi="Trebuchet MS"/>
        </w:rPr>
        <w:tab/>
        <w:t xml:space="preserve">This is the phase where requirements are checked for errors, completeness, conflicts and consistency. Requirements verification/ validation was done to confirm the acceptable set of requirements. </w:t>
      </w:r>
      <w:r w:rsidR="00DB2B7B">
        <w:rPr>
          <w:rFonts w:ascii="Trebuchet MS" w:hAnsi="Trebuchet MS"/>
        </w:rPr>
        <w:t xml:space="preserve">Different types of check can be performed during this phase such as validity check, consistency check, completeness check and verifiability. </w:t>
      </w:r>
      <w:r w:rsidR="00B85732">
        <w:rPr>
          <w:rFonts w:ascii="Trebuchet MS" w:hAnsi="Trebuchet MS"/>
        </w:rPr>
        <w:t>The validation technique used for this system was test cases.</w:t>
      </w:r>
    </w:p>
    <w:p w:rsidR="002201B8" w:rsidRPr="00880507" w:rsidRDefault="002201B8" w:rsidP="00A41E5F">
      <w:pPr>
        <w:pStyle w:val="ListParagraph"/>
        <w:ind w:left="0"/>
        <w:rPr>
          <w:rFonts w:ascii="Trebuchet MS" w:hAnsi="Trebuchet MS"/>
          <w:sz w:val="32"/>
          <w:szCs w:val="32"/>
        </w:rPr>
      </w:pPr>
      <w:r w:rsidRPr="00880507">
        <w:rPr>
          <w:rFonts w:ascii="Trebuchet MS" w:hAnsi="Trebuchet MS"/>
          <w:sz w:val="32"/>
          <w:szCs w:val="32"/>
        </w:rPr>
        <w:t xml:space="preserve">Design </w:t>
      </w:r>
    </w:p>
    <w:p w:rsidR="0072476E" w:rsidRDefault="0072476E">
      <w:pPr>
        <w:rPr>
          <w:rFonts w:ascii="Trebuchet MS" w:eastAsiaTheme="majorEastAsia" w:hAnsi="Trebuchet MS" w:cstheme="majorBidi"/>
          <w:b/>
          <w:bCs/>
          <w:sz w:val="28"/>
          <w:szCs w:val="26"/>
        </w:rPr>
      </w:pPr>
      <w:r>
        <w:rPr>
          <w:rFonts w:ascii="Trebuchet MS" w:hAnsi="Trebuchet MS"/>
          <w:sz w:val="28"/>
        </w:rPr>
        <w:br w:type="page"/>
      </w:r>
    </w:p>
    <w:p w:rsidR="00FF49D2" w:rsidRDefault="00FF49D2" w:rsidP="0072476E">
      <w:pPr>
        <w:pStyle w:val="Heading2"/>
        <w:rPr>
          <w:rFonts w:ascii="Trebuchet MS" w:hAnsi="Trebuchet MS"/>
          <w:color w:val="auto"/>
          <w:sz w:val="28"/>
        </w:rPr>
        <w:sectPr w:rsidR="00FF49D2" w:rsidSect="00880568">
          <w:footerReference w:type="default" r:id="rId23"/>
          <w:pgSz w:w="11907" w:h="16839" w:code="9"/>
          <w:pgMar w:top="1440" w:right="1440" w:bottom="1440" w:left="1440" w:header="720" w:footer="720" w:gutter="0"/>
          <w:pgNumType w:start="1"/>
          <w:cols w:space="720"/>
          <w:docGrid w:linePitch="360"/>
        </w:sectPr>
      </w:pPr>
    </w:p>
    <w:p w:rsidR="0072476E" w:rsidRDefault="0072476E" w:rsidP="0072476E">
      <w:pPr>
        <w:pStyle w:val="Heading2"/>
        <w:rPr>
          <w:rFonts w:ascii="Trebuchet MS" w:hAnsi="Trebuchet MS"/>
          <w:color w:val="auto"/>
        </w:rPr>
      </w:pPr>
      <w:bookmarkStart w:id="25" w:name="_Toc122091808"/>
      <w:r w:rsidRPr="0072476E">
        <w:rPr>
          <w:rFonts w:ascii="Trebuchet MS" w:hAnsi="Trebuchet MS"/>
          <w:color w:val="auto"/>
          <w:sz w:val="28"/>
        </w:rPr>
        <w:lastRenderedPageBreak/>
        <w:t>ER-Diagram</w:t>
      </w:r>
      <w:bookmarkEnd w:id="25"/>
    </w:p>
    <w:p w:rsidR="00FF49D2" w:rsidRDefault="00E247BA" w:rsidP="00081671">
      <w:pPr>
        <w:pStyle w:val="Heading2"/>
        <w:jc w:val="center"/>
        <w:rPr>
          <w:rFonts w:ascii="Trebuchet MS" w:hAnsi="Trebuchet MS"/>
          <w:color w:val="auto"/>
        </w:rPr>
      </w:pPr>
      <w:r>
        <w:rPr>
          <w:rFonts w:ascii="Trebuchet MS" w:hAnsi="Trebuchet MS"/>
          <w:b w:val="0"/>
          <w:bCs w:val="0"/>
          <w:noProof/>
        </w:rPr>
        <w:drawing>
          <wp:inline distT="0" distB="0" distL="0" distR="0">
            <wp:extent cx="8863965" cy="358151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8863965" cy="3581513"/>
                    </a:xfrm>
                    <a:prstGeom prst="rect">
                      <a:avLst/>
                    </a:prstGeom>
                    <a:noFill/>
                    <a:ln w="9525">
                      <a:noFill/>
                      <a:miter lim="800000"/>
                      <a:headEnd/>
                      <a:tailEnd/>
                    </a:ln>
                  </pic:spPr>
                </pic:pic>
              </a:graphicData>
            </a:graphic>
          </wp:inline>
        </w:drawing>
      </w:r>
    </w:p>
    <w:p w:rsidR="00081671" w:rsidRDefault="00081671" w:rsidP="00081671"/>
    <w:p w:rsidR="00081671" w:rsidRDefault="00081671" w:rsidP="00081671">
      <w:pPr>
        <w:pStyle w:val="Heading2"/>
        <w:rPr>
          <w:rFonts w:ascii="Trebuchet MS" w:hAnsi="Trebuchet MS"/>
          <w:color w:val="auto"/>
          <w:sz w:val="28"/>
        </w:rPr>
      </w:pPr>
    </w:p>
    <w:p w:rsidR="00E247BA" w:rsidRDefault="00E247BA">
      <w:pPr>
        <w:rPr>
          <w:rFonts w:ascii="Trebuchet MS" w:eastAsiaTheme="majorEastAsia" w:hAnsi="Trebuchet MS" w:cstheme="majorBidi"/>
          <w:b/>
          <w:bCs/>
          <w:sz w:val="28"/>
          <w:szCs w:val="26"/>
        </w:rPr>
      </w:pPr>
      <w:r>
        <w:rPr>
          <w:rFonts w:ascii="Trebuchet MS" w:hAnsi="Trebuchet MS"/>
          <w:sz w:val="28"/>
        </w:rPr>
        <w:br w:type="page"/>
      </w:r>
    </w:p>
    <w:p w:rsidR="00081671" w:rsidRPr="00DD2C9B" w:rsidRDefault="00081671" w:rsidP="00DD2C9B">
      <w:pPr>
        <w:pStyle w:val="Heading2"/>
        <w:rPr>
          <w:rFonts w:ascii="Trebuchet MS" w:hAnsi="Trebuchet MS"/>
          <w:color w:val="auto"/>
          <w:sz w:val="28"/>
        </w:rPr>
      </w:pPr>
      <w:bookmarkStart w:id="26" w:name="_Toc122091809"/>
      <w:r w:rsidRPr="00081671">
        <w:rPr>
          <w:rFonts w:ascii="Trebuchet MS" w:hAnsi="Trebuchet MS"/>
          <w:color w:val="auto"/>
          <w:sz w:val="28"/>
        </w:rPr>
        <w:lastRenderedPageBreak/>
        <w:t>Relational Schema</w:t>
      </w:r>
      <w:bookmarkEnd w:id="26"/>
    </w:p>
    <w:p w:rsidR="00BD7A2D" w:rsidRDefault="00BD7A2D" w:rsidP="00081671">
      <w:pPr>
        <w:jc w:val="center"/>
        <w:rPr>
          <w:noProof/>
        </w:rPr>
      </w:pPr>
    </w:p>
    <w:p w:rsidR="00E247BA" w:rsidRDefault="00E247BA" w:rsidP="00081671">
      <w:pPr>
        <w:jc w:val="center"/>
      </w:pPr>
      <w:r>
        <w:rPr>
          <w:noProof/>
        </w:rPr>
        <w:drawing>
          <wp:inline distT="0" distB="0" distL="0" distR="0">
            <wp:extent cx="8505825" cy="350901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srcRect/>
                    <a:stretch>
                      <a:fillRect/>
                    </a:stretch>
                  </pic:blipFill>
                  <pic:spPr bwMode="auto">
                    <a:xfrm>
                      <a:off x="0" y="0"/>
                      <a:ext cx="8505825" cy="3509010"/>
                    </a:xfrm>
                    <a:prstGeom prst="rect">
                      <a:avLst/>
                    </a:prstGeom>
                    <a:noFill/>
                    <a:ln w="9525">
                      <a:noFill/>
                      <a:miter lim="800000"/>
                      <a:headEnd/>
                      <a:tailEnd/>
                    </a:ln>
                  </pic:spPr>
                </pic:pic>
              </a:graphicData>
            </a:graphic>
          </wp:inline>
        </w:drawing>
      </w:r>
    </w:p>
    <w:p w:rsidR="00267A37" w:rsidRDefault="00267A37" w:rsidP="00081671">
      <w:pPr>
        <w:jc w:val="center"/>
      </w:pPr>
    </w:p>
    <w:p w:rsidR="00267A37" w:rsidRDefault="00267A37">
      <w:r>
        <w:br w:type="page"/>
      </w:r>
    </w:p>
    <w:p w:rsidR="00267A37" w:rsidRDefault="00267A37" w:rsidP="00081671">
      <w:pPr>
        <w:jc w:val="center"/>
        <w:sectPr w:rsidR="00267A37" w:rsidSect="008C55E7">
          <w:pgSz w:w="16839" w:h="11907" w:orient="landscape" w:code="9"/>
          <w:pgMar w:top="1440" w:right="1440" w:bottom="1440" w:left="1440" w:header="720" w:footer="720" w:gutter="0"/>
          <w:cols w:space="720"/>
          <w:docGrid w:linePitch="360"/>
        </w:sectPr>
      </w:pPr>
    </w:p>
    <w:p w:rsidR="00267A37" w:rsidRDefault="00CF2A9A" w:rsidP="002638B0">
      <w:pPr>
        <w:pStyle w:val="Heading2"/>
        <w:ind w:left="0"/>
        <w:jc w:val="left"/>
        <w:rPr>
          <w:rFonts w:ascii="Trebuchet MS" w:hAnsi="Trebuchet MS"/>
          <w:color w:val="auto"/>
          <w:sz w:val="28"/>
        </w:rPr>
      </w:pPr>
      <w:bookmarkStart w:id="27" w:name="_Toc122091810"/>
      <w:r w:rsidRPr="00CF2A9A">
        <w:rPr>
          <w:rFonts w:ascii="Trebuchet MS" w:hAnsi="Trebuchet MS"/>
          <w:color w:val="auto"/>
          <w:sz w:val="28"/>
        </w:rPr>
        <w:lastRenderedPageBreak/>
        <w:t>Activity Diagram</w:t>
      </w:r>
      <w:bookmarkEnd w:id="27"/>
    </w:p>
    <w:p w:rsidR="009A2301" w:rsidRDefault="009A2301" w:rsidP="009A2301"/>
    <w:p w:rsidR="009A2301" w:rsidRPr="009A2301" w:rsidRDefault="009A2301" w:rsidP="009A2301">
      <w:pPr>
        <w:sectPr w:rsidR="009A2301" w:rsidRPr="009A2301" w:rsidSect="00267A37">
          <w:pgSz w:w="11907" w:h="16839" w:code="9"/>
          <w:pgMar w:top="1440" w:right="1440" w:bottom="1440" w:left="1440" w:header="720" w:footer="720" w:gutter="0"/>
          <w:cols w:space="720"/>
          <w:docGrid w:linePitch="360"/>
        </w:sectPr>
      </w:pPr>
    </w:p>
    <w:p w:rsidR="00C253CD" w:rsidRDefault="00C253CD" w:rsidP="00C253CD">
      <w:pPr>
        <w:pStyle w:val="Heading1"/>
        <w:ind w:left="0"/>
        <w:rPr>
          <w:rFonts w:ascii="Trebuchet MS" w:hAnsi="Trebuchet MS"/>
          <w:color w:val="auto"/>
          <w:sz w:val="32"/>
          <w:szCs w:val="32"/>
        </w:rPr>
      </w:pPr>
      <w:bookmarkStart w:id="28" w:name="_Toc122091811"/>
      <w:r w:rsidRPr="00880507">
        <w:rPr>
          <w:rFonts w:ascii="Trebuchet MS" w:hAnsi="Trebuchet MS"/>
          <w:color w:val="auto"/>
          <w:sz w:val="32"/>
          <w:szCs w:val="32"/>
        </w:rPr>
        <w:lastRenderedPageBreak/>
        <w:t>Implementation</w:t>
      </w:r>
      <w:bookmarkEnd w:id="28"/>
    </w:p>
    <w:p w:rsidR="00D31DA1" w:rsidRPr="001328B5" w:rsidRDefault="00D31DA1" w:rsidP="004C1029">
      <w:pPr>
        <w:pStyle w:val="Heading2"/>
        <w:ind w:left="0"/>
        <w:rPr>
          <w:sz w:val="24"/>
        </w:rPr>
      </w:pPr>
      <w:r w:rsidRPr="00C95FD0">
        <w:br w:type="page"/>
      </w:r>
    </w:p>
    <w:p w:rsidR="002201B8" w:rsidRPr="00880507" w:rsidRDefault="002201B8" w:rsidP="00E127C8">
      <w:pPr>
        <w:pStyle w:val="Heading1"/>
        <w:ind w:left="0"/>
        <w:rPr>
          <w:rFonts w:ascii="Trebuchet MS" w:hAnsi="Trebuchet MS"/>
          <w:color w:val="auto"/>
          <w:sz w:val="32"/>
          <w:szCs w:val="32"/>
        </w:rPr>
      </w:pPr>
      <w:bookmarkStart w:id="29" w:name="_Toc122091812"/>
      <w:r w:rsidRPr="00880507">
        <w:rPr>
          <w:rFonts w:ascii="Trebuchet MS" w:hAnsi="Trebuchet MS"/>
          <w:color w:val="auto"/>
          <w:sz w:val="32"/>
          <w:szCs w:val="32"/>
        </w:rPr>
        <w:lastRenderedPageBreak/>
        <w:t>Results</w:t>
      </w:r>
      <w:bookmarkEnd w:id="29"/>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5D18FB">
      <w:pPr>
        <w:pStyle w:val="Heading1"/>
        <w:ind w:left="0"/>
        <w:rPr>
          <w:rFonts w:ascii="Trebuchet MS" w:hAnsi="Trebuchet MS"/>
          <w:color w:val="auto"/>
          <w:sz w:val="32"/>
          <w:szCs w:val="32"/>
        </w:rPr>
      </w:pPr>
      <w:bookmarkStart w:id="30" w:name="_Toc122091813"/>
      <w:r w:rsidRPr="00880507">
        <w:rPr>
          <w:rFonts w:ascii="Trebuchet MS" w:hAnsi="Trebuchet MS"/>
          <w:color w:val="auto"/>
          <w:sz w:val="32"/>
          <w:szCs w:val="32"/>
        </w:rPr>
        <w:lastRenderedPageBreak/>
        <w:t>Conclusions</w:t>
      </w:r>
      <w:bookmarkEnd w:id="30"/>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Pr="00880507" w:rsidRDefault="002201B8" w:rsidP="009873C3">
      <w:pPr>
        <w:pStyle w:val="Heading1"/>
        <w:ind w:left="0"/>
        <w:rPr>
          <w:rFonts w:ascii="Trebuchet MS" w:hAnsi="Trebuchet MS"/>
          <w:color w:val="auto"/>
          <w:sz w:val="32"/>
          <w:szCs w:val="32"/>
        </w:rPr>
      </w:pPr>
      <w:bookmarkStart w:id="31" w:name="_Toc122091814"/>
      <w:r w:rsidRPr="00880507">
        <w:rPr>
          <w:rFonts w:ascii="Trebuchet MS" w:hAnsi="Trebuchet MS"/>
          <w:color w:val="auto"/>
          <w:sz w:val="32"/>
          <w:szCs w:val="32"/>
        </w:rPr>
        <w:lastRenderedPageBreak/>
        <w:t>Recommendations</w:t>
      </w:r>
      <w:bookmarkEnd w:id="31"/>
    </w:p>
    <w:p w:rsidR="00D31DA1" w:rsidRDefault="00D31DA1">
      <w:pPr>
        <w:rPr>
          <w:rFonts w:ascii="Trebuchet MS" w:eastAsiaTheme="majorEastAsia" w:hAnsi="Trebuchet MS" w:cstheme="majorBidi"/>
          <w:b/>
          <w:bCs/>
          <w:sz w:val="32"/>
          <w:szCs w:val="32"/>
        </w:rPr>
      </w:pPr>
      <w:r>
        <w:rPr>
          <w:rFonts w:ascii="Trebuchet MS" w:hAnsi="Trebuchet MS"/>
          <w:sz w:val="32"/>
          <w:szCs w:val="32"/>
        </w:rPr>
        <w:br w:type="page"/>
      </w:r>
    </w:p>
    <w:p w:rsidR="002201B8" w:rsidRDefault="002201B8" w:rsidP="00BA4E09">
      <w:pPr>
        <w:pStyle w:val="Heading1"/>
        <w:ind w:left="0"/>
        <w:rPr>
          <w:rFonts w:ascii="Trebuchet MS" w:hAnsi="Trebuchet MS"/>
          <w:color w:val="auto"/>
          <w:sz w:val="32"/>
          <w:szCs w:val="32"/>
        </w:rPr>
      </w:pPr>
      <w:bookmarkStart w:id="32" w:name="_Toc122091815"/>
      <w:r w:rsidRPr="00880507">
        <w:rPr>
          <w:rFonts w:ascii="Trebuchet MS" w:hAnsi="Trebuchet MS"/>
          <w:color w:val="auto"/>
          <w:sz w:val="32"/>
          <w:szCs w:val="32"/>
        </w:rPr>
        <w:lastRenderedPageBreak/>
        <w:t>Reference list</w:t>
      </w:r>
      <w:bookmarkEnd w:id="32"/>
    </w:p>
    <w:p w:rsidR="00993399" w:rsidRPr="00993399" w:rsidRDefault="002E4F1A" w:rsidP="00993399">
      <w:pPr>
        <w:pStyle w:val="Bibliography"/>
        <w:rPr>
          <w:rFonts w:ascii="Trebuchet MS" w:hAnsi="Trebuchet MS" w:cs="Times New Roman"/>
          <w:szCs w:val="24"/>
        </w:rPr>
      </w:pPr>
      <w:r w:rsidRPr="002E4F1A">
        <w:fldChar w:fldCharType="begin"/>
      </w:r>
      <w:r w:rsidR="00900723">
        <w:instrText xml:space="preserve"> ADDIN ZOTERO_BIBL {"uncited":[["http://zotero.org/users/10737029/items/7T56G2S6"],["http://zotero.org/users/10737029/items/KQMZT22U"],["http://zotero.org/users/10737029/items/AXQQ3RZ9"]],"omitted":[],"custom":[]} CSL_BIBLIOGRAPHY </w:instrText>
      </w:r>
      <w:r w:rsidRPr="002E4F1A">
        <w:fldChar w:fldCharType="separate"/>
      </w:r>
      <w:r w:rsidR="00993399" w:rsidRPr="00993399">
        <w:rPr>
          <w:rFonts w:ascii="Trebuchet MS" w:hAnsi="Trebuchet MS" w:cs="Times New Roman"/>
          <w:szCs w:val="24"/>
        </w:rPr>
        <w:t xml:space="preserve">ANON., 2022. </w:t>
      </w:r>
      <w:r w:rsidR="00993399" w:rsidRPr="00993399">
        <w:rPr>
          <w:rFonts w:ascii="Trebuchet MS" w:hAnsi="Trebuchet MS" w:cs="Times New Roman"/>
          <w:i/>
          <w:iCs/>
          <w:szCs w:val="24"/>
        </w:rPr>
        <w:t>Custom Forms with No Server Code | Formspree</w:t>
      </w:r>
      <w:r w:rsidR="00993399" w:rsidRPr="00993399">
        <w:rPr>
          <w:rFonts w:ascii="Trebuchet MS" w:hAnsi="Trebuchet MS" w:cs="Times New Roman"/>
          <w:szCs w:val="24"/>
        </w:rPr>
        <w:t xml:space="preserve"> [viewed 15 December 2022]. Available from: https://formspree.io/</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ARTERQUEST, 2022. </w:t>
      </w:r>
      <w:r w:rsidRPr="00993399">
        <w:rPr>
          <w:rFonts w:ascii="Trebuchet MS" w:hAnsi="Trebuchet MS" w:cs="Times New Roman"/>
          <w:i/>
          <w:iCs/>
          <w:szCs w:val="24"/>
        </w:rPr>
        <w:t>Swap Services and Luxury Items like Cars, Real Estate, Rentals, iPhone, Motorcycles, Collectibles | BarterQuest</w:t>
      </w:r>
      <w:r w:rsidRPr="00993399">
        <w:rPr>
          <w:rFonts w:ascii="Trebuchet MS" w:hAnsi="Trebuchet MS" w:cs="Times New Roman"/>
          <w:szCs w:val="24"/>
        </w:rPr>
        <w:t xml:space="preserve"> [viewed 13 December 2022]. Available from: http://www.barterquest.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BOOKMOOCH, 2022. </w:t>
      </w:r>
      <w:r w:rsidRPr="00993399">
        <w:rPr>
          <w:rFonts w:ascii="Trebuchet MS" w:hAnsi="Trebuchet MS" w:cs="Times New Roman"/>
          <w:i/>
          <w:iCs/>
          <w:szCs w:val="24"/>
        </w:rPr>
        <w:t>BookMooch: trade your books with other people</w:t>
      </w:r>
      <w:r w:rsidRPr="00993399">
        <w:rPr>
          <w:rFonts w:ascii="Trebuchet MS" w:hAnsi="Trebuchet MS" w:cs="Times New Roman"/>
          <w:szCs w:val="24"/>
        </w:rPr>
        <w:t xml:space="preserve"> [viewed 13 December 2022]. Available from: http://bookmooch.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CFI TEAM, 2022. </w:t>
      </w:r>
      <w:r w:rsidRPr="00993399">
        <w:rPr>
          <w:rFonts w:ascii="Trebuchet MS" w:hAnsi="Trebuchet MS" w:cs="Times New Roman"/>
          <w:i/>
          <w:iCs/>
          <w:szCs w:val="24"/>
        </w:rPr>
        <w:t>Bartering - Definition, Uses, Advantages and Disadvantages</w:t>
      </w:r>
      <w:r w:rsidRPr="00993399">
        <w:rPr>
          <w:rFonts w:ascii="Trebuchet MS" w:hAnsi="Trebuchet MS" w:cs="Times New Roman"/>
          <w:szCs w:val="24"/>
        </w:rPr>
        <w:t xml:space="preserve"> [viewed 13 December 2022]. Available from: https://corporatefinanceinstitute.com/resources/economics/barter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DIDACUS ODHIAMBO, 2018. </w:t>
      </w:r>
      <w:r w:rsidRPr="00993399">
        <w:rPr>
          <w:rFonts w:ascii="Trebuchet MS" w:hAnsi="Trebuchet MS" w:cs="Times New Roman"/>
          <w:i/>
          <w:iCs/>
          <w:szCs w:val="24"/>
        </w:rPr>
        <w:t>System Design in Software Development | by Didacus Odhiambo | The Andela Way | Medium</w:t>
      </w:r>
      <w:r w:rsidRPr="00993399">
        <w:rPr>
          <w:rFonts w:ascii="Trebuchet MS" w:hAnsi="Trebuchet MS" w:cs="Times New Roman"/>
          <w:szCs w:val="24"/>
        </w:rPr>
        <w:t xml:space="preserve"> [viewed 14 December 2022]. Available from: https://medium.com/the-andela-way/system-design-in-software-development-f360ce6fcbb9</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i/>
          <w:iCs/>
          <w:szCs w:val="24"/>
        </w:rPr>
        <w:t>Documenting Functional Requirements</w:t>
      </w:r>
      <w:r w:rsidRPr="00993399">
        <w:rPr>
          <w:rFonts w:ascii="Trebuchet MS" w:hAnsi="Trebuchet MS" w:cs="Times New Roman"/>
          <w:szCs w:val="24"/>
        </w:rPr>
        <w:t>, 2014 [film] [viewed 15 December 2022]. Available from: https://www.youtube.com/watch?v=D6R7njeK-q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CYCLOPEDIA BRITANNICA, 2006. </w:t>
      </w:r>
      <w:r w:rsidRPr="00993399">
        <w:rPr>
          <w:rFonts w:ascii="Trebuchet MS" w:hAnsi="Trebuchet MS" w:cs="Times New Roman"/>
          <w:i/>
          <w:iCs/>
          <w:szCs w:val="24"/>
        </w:rPr>
        <w:t>Barter | trade | Britannica</w:t>
      </w:r>
      <w:r w:rsidRPr="00993399">
        <w:rPr>
          <w:rFonts w:ascii="Trebuchet MS" w:hAnsi="Trebuchet MS" w:cs="Times New Roman"/>
          <w:szCs w:val="24"/>
        </w:rPr>
        <w:t xml:space="preserve"> [viewed 13 December 2022]. Available from: https://www.britannica.com/topic/barter-trad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ENVIRONMENT FOUNDATION (GUARANTEE) LIMITED., 2022. </w:t>
      </w:r>
      <w:r w:rsidRPr="00993399">
        <w:rPr>
          <w:rFonts w:ascii="Trebuchet MS" w:hAnsi="Trebuchet MS" w:cs="Times New Roman"/>
          <w:i/>
          <w:iCs/>
          <w:szCs w:val="24"/>
        </w:rPr>
        <w:t>Status of Waste Management in Sri Lanka – Environment Foundation (Guarantee) Limited.</w:t>
      </w:r>
      <w:r w:rsidRPr="00993399">
        <w:rPr>
          <w:rFonts w:ascii="Trebuchet MS" w:hAnsi="Trebuchet MS" w:cs="Times New Roman"/>
          <w:szCs w:val="24"/>
        </w:rPr>
        <w:t xml:space="preserve"> [viewed 9 December 2022]. Available from: https://efl.lk/status-waste-management-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HSIANG-MING LEE, TSAI CHEN, and MIN-LI HUNG, 2014. Online Bartering Motivations - Hsiang-Ming Lee, Tsai Chen, Min-Li Hung, 2014, Volume 115(Issue 1)</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JAYMI HEIMBUCH, 2022. </w:t>
      </w:r>
      <w:r w:rsidRPr="00993399">
        <w:rPr>
          <w:rFonts w:ascii="Trebuchet MS" w:hAnsi="Trebuchet MS" w:cs="Times New Roman"/>
          <w:i/>
          <w:iCs/>
          <w:szCs w:val="24"/>
        </w:rPr>
        <w:t>The Best Online Sites for Bartering | HowStuffWorks</w:t>
      </w:r>
      <w:r w:rsidRPr="00993399">
        <w:rPr>
          <w:rFonts w:ascii="Trebuchet MS" w:hAnsi="Trebuchet MS" w:cs="Times New Roman"/>
          <w:szCs w:val="24"/>
        </w:rPr>
        <w:t xml:space="preserve"> [viewed 13 December 2022]. Available from: https://electronics.howstuffworks.com/family-tech/tech-for-parents/online-bartering-websites-tips.ht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LAHIRU, N., 2018. </w:t>
      </w:r>
      <w:r w:rsidRPr="00993399">
        <w:rPr>
          <w:rFonts w:ascii="Trebuchet MS" w:hAnsi="Trebuchet MS" w:cs="Times New Roman"/>
          <w:i/>
          <w:iCs/>
          <w:szCs w:val="24"/>
        </w:rPr>
        <w:t>Daraz Online Shopping: A Shopper’s Nightmare</w:t>
      </w:r>
      <w:r w:rsidRPr="00993399">
        <w:rPr>
          <w:rFonts w:ascii="Trebuchet MS" w:hAnsi="Trebuchet MS" w:cs="Times New Roman"/>
          <w:szCs w:val="24"/>
        </w:rPr>
        <w:t xml:space="preserve"> [viewed 6 December 2022]. Available from: https://readme.lk/daraz-online-shopping/</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ACRO TRENDS, 2022. </w:t>
      </w:r>
      <w:r w:rsidRPr="00993399">
        <w:rPr>
          <w:rFonts w:ascii="Trebuchet MS" w:hAnsi="Trebuchet MS" w:cs="Times New Roman"/>
          <w:i/>
          <w:iCs/>
          <w:szCs w:val="24"/>
        </w:rPr>
        <w:t>Sri Lanka Population Growth Rate 1950-2022 | MacroTrends</w:t>
      </w:r>
      <w:r w:rsidRPr="00993399">
        <w:rPr>
          <w:rFonts w:ascii="Trebuchet MS" w:hAnsi="Trebuchet MS" w:cs="Times New Roman"/>
          <w:szCs w:val="24"/>
        </w:rPr>
        <w:t xml:space="preserve"> [viewed 9 December 2022]. Available from: https://www.macrotrends.net/countries/LKA/sri-lanka/population-growth-rate</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MR. NIHAL COORAY </w:t>
      </w:r>
      <w:r w:rsidRPr="00993399">
        <w:rPr>
          <w:rFonts w:ascii="Trebuchet MS" w:hAnsi="Trebuchet MS" w:cs="Times New Roman"/>
          <w:i/>
          <w:iCs/>
          <w:szCs w:val="24"/>
        </w:rPr>
        <w:t>et al.</w:t>
      </w:r>
      <w:r w:rsidRPr="00993399">
        <w:rPr>
          <w:rFonts w:ascii="Trebuchet MS" w:hAnsi="Trebuchet MS" w:cs="Times New Roman"/>
          <w:szCs w:val="24"/>
        </w:rPr>
        <w:t xml:space="preserve">, 2021. </w:t>
      </w:r>
      <w:r w:rsidRPr="00993399">
        <w:rPr>
          <w:rFonts w:ascii="Trebuchet MS" w:hAnsi="Trebuchet MS" w:cs="Times New Roman"/>
          <w:i/>
          <w:iCs/>
          <w:szCs w:val="24"/>
        </w:rPr>
        <w:t>National Action Plan on Plastic Waste Management 2021–2030</w:t>
      </w:r>
      <w:r w:rsidRPr="00993399">
        <w:rPr>
          <w:rFonts w:ascii="Trebuchet MS" w:hAnsi="Trebuchet MS" w:cs="Times New Roman"/>
          <w:szCs w:val="24"/>
        </w:rPr>
        <w:t>. First.</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NICOLA LAVER LLB, 2022. </w:t>
      </w:r>
      <w:r w:rsidRPr="00993399">
        <w:rPr>
          <w:rFonts w:ascii="Trebuchet MS" w:hAnsi="Trebuchet MS" w:cs="Times New Roman"/>
          <w:i/>
          <w:iCs/>
          <w:szCs w:val="24"/>
        </w:rPr>
        <w:t>Creating a Website - Legal Issues - InBrief.co.uk</w:t>
      </w:r>
      <w:r w:rsidRPr="00993399">
        <w:rPr>
          <w:rFonts w:ascii="Trebuchet MS" w:hAnsi="Trebuchet MS" w:cs="Times New Roman"/>
          <w:szCs w:val="24"/>
        </w:rPr>
        <w:t xml:space="preserve"> [viewed 14 December 2022]. Available from: https://www.inbrief.co.uk/regulations/website-creation-legal-issues/</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REHASH CLOTHES, 2022. </w:t>
      </w:r>
      <w:r w:rsidRPr="00993399">
        <w:rPr>
          <w:rFonts w:ascii="Trebuchet MS" w:hAnsi="Trebuchet MS" w:cs="Times New Roman"/>
          <w:i/>
          <w:iCs/>
          <w:szCs w:val="24"/>
        </w:rPr>
        <w:t>Www.rehashclothes.com</w:t>
      </w:r>
      <w:r w:rsidRPr="00993399">
        <w:rPr>
          <w:rFonts w:ascii="Trebuchet MS" w:hAnsi="Trebuchet MS" w:cs="Times New Roman"/>
          <w:szCs w:val="24"/>
        </w:rPr>
        <w:t xml:space="preserve"> [viewed 13 December 2022]. Available from: https://www.rehashclothes.com/</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SISIRA KUMARA, 2016. </w:t>
      </w:r>
      <w:r w:rsidRPr="00993399">
        <w:rPr>
          <w:rFonts w:ascii="Trebuchet MS" w:hAnsi="Trebuchet MS" w:cs="Times New Roman"/>
          <w:i/>
          <w:iCs/>
          <w:szCs w:val="24"/>
        </w:rPr>
        <w:t>E Waste Management – a Novel Challenge for Sri Lanka | The Sri Lankan Scientist</w:t>
      </w:r>
      <w:r w:rsidRPr="00993399">
        <w:rPr>
          <w:rFonts w:ascii="Trebuchet MS" w:hAnsi="Trebuchet MS" w:cs="Times New Roman"/>
          <w:szCs w:val="24"/>
        </w:rPr>
        <w:t xml:space="preserve"> [viewed 13 December 2022]. Available from: https://scientist.lk/2016/10/26/e-waste-sri-lanka/</w:t>
      </w:r>
    </w:p>
    <w:p w:rsidR="00993399" w:rsidRPr="00993399" w:rsidRDefault="00993399" w:rsidP="00993399">
      <w:pPr>
        <w:pStyle w:val="Bibliography"/>
        <w:rPr>
          <w:rFonts w:ascii="Trebuchet MS" w:hAnsi="Trebuchet MS" w:cs="Times New Roman"/>
          <w:szCs w:val="24"/>
        </w:rPr>
      </w:pPr>
      <w:r w:rsidRPr="00993399">
        <w:rPr>
          <w:rFonts w:ascii="Trebuchet MS" w:hAnsi="Trebuchet MS" w:cs="Times New Roman"/>
          <w:szCs w:val="24"/>
        </w:rPr>
        <w:t xml:space="preserve">THE ECONOMIC TIMES, 2022. </w:t>
      </w:r>
      <w:r w:rsidRPr="00993399">
        <w:rPr>
          <w:rFonts w:ascii="Trebuchet MS" w:hAnsi="Trebuchet MS" w:cs="Times New Roman"/>
          <w:i/>
          <w:iCs/>
          <w:szCs w:val="24"/>
        </w:rPr>
        <w:t>What is Barter? Definition of Barter, Barter Meaning - The Economic Times</w:t>
      </w:r>
      <w:r w:rsidRPr="00993399">
        <w:rPr>
          <w:rFonts w:ascii="Trebuchet MS" w:hAnsi="Trebuchet MS" w:cs="Times New Roman"/>
          <w:szCs w:val="24"/>
        </w:rPr>
        <w:t xml:space="preserve"> [viewed 9 December 2022]. Available from: https://economictimes.indiatimes.com/definition/barter</w:t>
      </w:r>
    </w:p>
    <w:p w:rsidR="002638B0" w:rsidRPr="002638B0" w:rsidRDefault="002E4F1A" w:rsidP="002638B0">
      <w:pPr>
        <w:ind w:left="0"/>
        <w:rPr>
          <w:rFonts w:ascii="Trebuchet MS" w:hAnsi="Trebuchet MS"/>
        </w:rPr>
      </w:pPr>
      <w:r>
        <w:rPr>
          <w:rFonts w:ascii="Trebuchet MS" w:hAnsi="Trebuchet MS"/>
        </w:rPr>
        <w:fldChar w:fldCharType="end"/>
      </w:r>
    </w:p>
    <w:p w:rsidR="002638B0" w:rsidRPr="00B94557" w:rsidRDefault="002201B8" w:rsidP="00B94557">
      <w:pPr>
        <w:pStyle w:val="Heading1"/>
        <w:ind w:left="0"/>
        <w:rPr>
          <w:rFonts w:ascii="Trebuchet MS" w:hAnsi="Trebuchet MS"/>
          <w:color w:val="auto"/>
          <w:sz w:val="32"/>
          <w:szCs w:val="32"/>
        </w:rPr>
      </w:pPr>
      <w:bookmarkStart w:id="33" w:name="_Toc122091816"/>
      <w:r w:rsidRPr="00880507">
        <w:rPr>
          <w:rFonts w:ascii="Trebuchet MS" w:hAnsi="Trebuchet MS"/>
          <w:color w:val="auto"/>
          <w:sz w:val="32"/>
          <w:szCs w:val="32"/>
        </w:rPr>
        <w:t>Bibliography</w:t>
      </w:r>
      <w:bookmarkEnd w:id="33"/>
    </w:p>
    <w:p w:rsidR="00B94557" w:rsidRDefault="00B94557" w:rsidP="00B94557">
      <w:pPr>
        <w:pStyle w:val="Bibliography"/>
        <w:rPr>
          <w:rFonts w:ascii="Trebuchet MS" w:hAnsi="Trebuchet MS" w:cs="Times New Roman"/>
          <w:szCs w:val="24"/>
        </w:rPr>
      </w:pPr>
      <w:r w:rsidRPr="00B94557">
        <w:rPr>
          <w:rFonts w:ascii="Trebuchet MS" w:hAnsi="Trebuchet MS" w:cs="Times New Roman"/>
          <w:szCs w:val="24"/>
        </w:rPr>
        <w:t>HSIANG-MING LEE, TSAI CHEN, and MIN-LI HUNG, 2014. Online Bartering Motivations - Hsiang-Ming Lee, Tsai Chen, Min-Li Hung, 2014, Volume 115(Issue 1)</w:t>
      </w:r>
    </w:p>
    <w:p w:rsidR="00106624" w:rsidRDefault="00106624" w:rsidP="00106624">
      <w:pPr>
        <w:pStyle w:val="Bibliography"/>
        <w:rPr>
          <w:rFonts w:ascii="Trebuchet MS" w:hAnsi="Trebuchet MS" w:cs="Times New Roman"/>
          <w:szCs w:val="24"/>
        </w:rPr>
      </w:pPr>
      <w:r w:rsidRPr="00106624">
        <w:rPr>
          <w:rFonts w:ascii="Trebuchet MS" w:hAnsi="Trebuchet MS" w:cs="Times New Roman"/>
          <w:szCs w:val="24"/>
        </w:rPr>
        <w:t xml:space="preserve">DIDACUS ODHIAMBO, 2018. </w:t>
      </w:r>
      <w:r w:rsidRPr="00106624">
        <w:rPr>
          <w:rFonts w:ascii="Trebuchet MS" w:hAnsi="Trebuchet MS" w:cs="Times New Roman"/>
          <w:i/>
          <w:iCs/>
          <w:szCs w:val="24"/>
        </w:rPr>
        <w:t>System Design in Software Development | by Didacus Odhiambo | The Andela Way | Medium</w:t>
      </w:r>
      <w:r w:rsidRPr="00106624">
        <w:rPr>
          <w:rFonts w:ascii="Trebuchet MS" w:hAnsi="Trebuchet MS" w:cs="Times New Roman"/>
          <w:szCs w:val="24"/>
        </w:rPr>
        <w:t xml:space="preserve"> [viewed 14 December 2022]. Available from: </w:t>
      </w:r>
      <w:r w:rsidRPr="00106624">
        <w:rPr>
          <w:rFonts w:ascii="Trebuchet MS" w:hAnsi="Trebuchet MS" w:cs="Times New Roman"/>
          <w:szCs w:val="24"/>
        </w:rPr>
        <w:lastRenderedPageBreak/>
        <w:t>https://medium.com/the-andela-way/system-design-in-software-development-f360ce6fcbb9</w:t>
      </w:r>
    </w:p>
    <w:p w:rsidR="00900723" w:rsidRPr="00900723" w:rsidRDefault="00900723" w:rsidP="00900723">
      <w:pPr>
        <w:pStyle w:val="Bibliography"/>
        <w:rPr>
          <w:rFonts w:ascii="Trebuchet MS" w:hAnsi="Trebuchet MS" w:cs="Times New Roman"/>
          <w:szCs w:val="24"/>
        </w:rPr>
      </w:pPr>
      <w:r w:rsidRPr="00900723">
        <w:rPr>
          <w:rFonts w:ascii="Trebuchet MS" w:hAnsi="Trebuchet MS" w:cs="Times New Roman"/>
          <w:szCs w:val="24"/>
        </w:rPr>
        <w:t xml:space="preserve">NICOLA LAVER LLB, 2022. </w:t>
      </w:r>
      <w:r w:rsidRPr="00900723">
        <w:rPr>
          <w:rFonts w:ascii="Trebuchet MS" w:hAnsi="Trebuchet MS" w:cs="Times New Roman"/>
          <w:i/>
          <w:iCs/>
          <w:szCs w:val="24"/>
        </w:rPr>
        <w:t>Creating a Website - Legal Issues - InBrief.co.uk</w:t>
      </w:r>
      <w:r w:rsidRPr="00900723">
        <w:rPr>
          <w:rFonts w:ascii="Trebuchet MS" w:hAnsi="Trebuchet MS" w:cs="Times New Roman"/>
          <w:szCs w:val="24"/>
        </w:rPr>
        <w:t xml:space="preserve"> [viewed 14 December 2022]. Available from: https://www.inbrief.co.uk/regulations/website-creation-legal-issues/</w:t>
      </w:r>
    </w:p>
    <w:p w:rsidR="00900723" w:rsidRPr="00900723" w:rsidRDefault="0063112C" w:rsidP="00900723">
      <w:r>
        <w:t xml:space="preserve">   </w:t>
      </w:r>
    </w:p>
    <w:p w:rsidR="00106624" w:rsidRPr="00106624" w:rsidRDefault="00106624" w:rsidP="00106624">
      <w:pPr>
        <w:ind w:left="0"/>
      </w:pPr>
    </w:p>
    <w:p w:rsidR="00F42B38" w:rsidRDefault="00F42B38" w:rsidP="00F42B38">
      <w:pPr>
        <w:ind w:left="0"/>
        <w:rPr>
          <w:rFonts w:ascii="Trebuchet MS" w:hAnsi="Trebuchet MS"/>
        </w:rPr>
      </w:pPr>
    </w:p>
    <w:p w:rsidR="00106624" w:rsidRPr="002638B0" w:rsidRDefault="00106624" w:rsidP="00F42B38">
      <w:pPr>
        <w:ind w:left="0"/>
        <w:rPr>
          <w:rFonts w:ascii="Trebuchet MS" w:hAnsi="Trebuchet MS"/>
        </w:rPr>
        <w:sectPr w:rsidR="00106624" w:rsidRPr="002638B0" w:rsidSect="00267A37">
          <w:pgSz w:w="11907" w:h="16839" w:code="9"/>
          <w:pgMar w:top="1440" w:right="1440" w:bottom="1440" w:left="1440" w:header="720" w:footer="720" w:gutter="0"/>
          <w:cols w:space="720"/>
          <w:docGrid w:linePitch="360"/>
        </w:sectPr>
      </w:pPr>
    </w:p>
    <w:p w:rsidR="002201B8" w:rsidRDefault="002201B8" w:rsidP="005575E9">
      <w:pPr>
        <w:pStyle w:val="Heading1"/>
        <w:ind w:left="0"/>
        <w:rPr>
          <w:rFonts w:ascii="Trebuchet MS" w:hAnsi="Trebuchet MS"/>
          <w:color w:val="auto"/>
          <w:sz w:val="32"/>
          <w:szCs w:val="32"/>
        </w:rPr>
      </w:pPr>
      <w:bookmarkStart w:id="34" w:name="_Toc122091817"/>
      <w:r w:rsidRPr="00880507">
        <w:rPr>
          <w:rFonts w:ascii="Trebuchet MS" w:hAnsi="Trebuchet MS"/>
          <w:color w:val="auto"/>
          <w:sz w:val="32"/>
          <w:szCs w:val="32"/>
        </w:rPr>
        <w:lastRenderedPageBreak/>
        <w:t>Appendices</w:t>
      </w:r>
      <w:bookmarkEnd w:id="34"/>
    </w:p>
    <w:p w:rsidR="00880568" w:rsidRDefault="00880568" w:rsidP="005575E9">
      <w:pPr>
        <w:pStyle w:val="Heading2"/>
        <w:ind w:left="0"/>
        <w:rPr>
          <w:rFonts w:ascii="Trebuchet MS" w:hAnsi="Trebuchet MS"/>
          <w:color w:val="auto"/>
          <w:sz w:val="28"/>
        </w:rPr>
      </w:pPr>
      <w:bookmarkStart w:id="35" w:name="_Toc122091818"/>
      <w:r w:rsidRPr="00142523">
        <w:rPr>
          <w:rFonts w:ascii="Trebuchet MS" w:hAnsi="Trebuchet MS"/>
          <w:color w:val="auto"/>
          <w:sz w:val="28"/>
        </w:rPr>
        <w:t>Appendix A</w:t>
      </w:r>
      <w:r w:rsidR="000E52B5">
        <w:rPr>
          <w:rFonts w:ascii="Trebuchet MS" w:hAnsi="Trebuchet MS"/>
          <w:color w:val="auto"/>
          <w:sz w:val="28"/>
        </w:rPr>
        <w:t xml:space="preserve"> - Wireframes</w:t>
      </w:r>
      <w:bookmarkEnd w:id="35"/>
    </w:p>
    <w:p w:rsidR="0080642D" w:rsidRDefault="0080642D"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B9584C" w:rsidRDefault="00B9584C" w:rsidP="00D27817">
      <w:pPr>
        <w:jc w:val="center"/>
      </w:pPr>
    </w:p>
    <w:p w:rsidR="00D47B28" w:rsidRDefault="00D47B28" w:rsidP="00D27817">
      <w:pPr>
        <w:jc w:val="center"/>
      </w:pPr>
    </w:p>
    <w:p w:rsidR="00D47B28" w:rsidRDefault="00D47B28"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4246ED" w:rsidRDefault="004246ED"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5E4A94" w:rsidRDefault="005E4A94" w:rsidP="00D27817">
      <w:pPr>
        <w:jc w:val="center"/>
      </w:pPr>
    </w:p>
    <w:p w:rsidR="00F95145" w:rsidRDefault="00F95145" w:rsidP="00924641">
      <w:pPr>
        <w:pStyle w:val="Heading2"/>
        <w:ind w:left="0"/>
        <w:rPr>
          <w:rFonts w:ascii="Trebuchet MS" w:hAnsi="Trebuchet MS"/>
          <w:color w:val="auto"/>
          <w:sz w:val="28"/>
        </w:rPr>
        <w:sectPr w:rsidR="00F95145" w:rsidSect="00E14343">
          <w:footerReference w:type="default" r:id="rId26"/>
          <w:pgSz w:w="11907" w:h="16839" w:code="9"/>
          <w:pgMar w:top="1440" w:right="1440" w:bottom="1440" w:left="1440" w:header="720" w:footer="720" w:gutter="0"/>
          <w:pgNumType w:fmt="upperLetter" w:start="1"/>
          <w:cols w:space="720"/>
          <w:docGrid w:linePitch="360"/>
        </w:sectPr>
      </w:pPr>
    </w:p>
    <w:p w:rsidR="000E52B5" w:rsidRDefault="00924641" w:rsidP="00924641">
      <w:pPr>
        <w:pStyle w:val="Heading2"/>
        <w:ind w:left="0"/>
        <w:rPr>
          <w:rFonts w:ascii="Trebuchet MS" w:hAnsi="Trebuchet MS"/>
          <w:color w:val="auto"/>
          <w:sz w:val="28"/>
        </w:rPr>
      </w:pPr>
      <w:bookmarkStart w:id="36" w:name="_Toc122091819"/>
      <w:r w:rsidRPr="00924641">
        <w:rPr>
          <w:rFonts w:ascii="Trebuchet MS" w:hAnsi="Trebuchet MS"/>
          <w:color w:val="auto"/>
          <w:sz w:val="28"/>
        </w:rPr>
        <w:lastRenderedPageBreak/>
        <w:t>Appendix B - Activity Diagrams</w:t>
      </w:r>
      <w:bookmarkEnd w:id="36"/>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12"/>
        <w:gridCol w:w="6976"/>
      </w:tblGrid>
      <w:tr w:rsidR="00F95145" w:rsidTr="008001F6">
        <w:tc>
          <w:tcPr>
            <w:tcW w:w="7087" w:type="dxa"/>
          </w:tcPr>
          <w:p w:rsidR="00F95145" w:rsidRDefault="00F95145" w:rsidP="008E12C1">
            <w:pPr>
              <w:ind w:left="0"/>
              <w:jc w:val="center"/>
            </w:pPr>
            <w:r w:rsidRPr="00F95145">
              <w:rPr>
                <w:noProof/>
              </w:rPr>
              <w:drawing>
                <wp:inline distT="0" distB="0" distL="0" distR="0">
                  <wp:extent cx="3937218" cy="4989340"/>
                  <wp:effectExtent l="19050" t="0" r="6132"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948803" cy="5004021"/>
                          </a:xfrm>
                          <a:prstGeom prst="rect">
                            <a:avLst/>
                          </a:prstGeom>
                          <a:noFill/>
                          <a:ln w="9525">
                            <a:noFill/>
                            <a:miter lim="800000"/>
                            <a:headEnd/>
                            <a:tailEnd/>
                          </a:ln>
                        </pic:spPr>
                      </pic:pic>
                    </a:graphicData>
                  </a:graphic>
                </wp:inline>
              </w:drawing>
            </w:r>
          </w:p>
        </w:tc>
        <w:tc>
          <w:tcPr>
            <w:tcW w:w="7088" w:type="dxa"/>
          </w:tcPr>
          <w:p w:rsidR="00F95145" w:rsidRDefault="00F95145" w:rsidP="008E12C1">
            <w:pPr>
              <w:ind w:left="0"/>
              <w:jc w:val="center"/>
            </w:pPr>
            <w:r w:rsidRPr="00F95145">
              <w:rPr>
                <w:noProof/>
              </w:rPr>
              <w:drawing>
                <wp:inline distT="0" distB="0" distL="0" distR="0">
                  <wp:extent cx="3744440" cy="4688043"/>
                  <wp:effectExtent l="19050" t="0" r="841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r>
    </w:tbl>
    <w:p w:rsidR="00D146B9" w:rsidRDefault="00D146B9" w:rsidP="008E12C1">
      <w:pPr>
        <w:jc w:val="center"/>
      </w:pPr>
    </w:p>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008"/>
        <w:gridCol w:w="6980"/>
      </w:tblGrid>
      <w:tr w:rsidR="00D146B9" w:rsidTr="008001F6">
        <w:tc>
          <w:tcPr>
            <w:tcW w:w="7087" w:type="dxa"/>
          </w:tcPr>
          <w:p w:rsidR="00D146B9" w:rsidRDefault="00D146B9" w:rsidP="008E12C1">
            <w:pPr>
              <w:ind w:left="0"/>
              <w:jc w:val="center"/>
            </w:pPr>
            <w:r w:rsidRPr="00D146B9">
              <w:rPr>
                <w:noProof/>
              </w:rPr>
              <w:lastRenderedPageBreak/>
              <w:drawing>
                <wp:inline distT="0" distB="0" distL="0" distR="0">
                  <wp:extent cx="3744440" cy="4688043"/>
                  <wp:effectExtent l="19050" t="0" r="8410" b="0"/>
                  <wp:docPr id="2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srcRect/>
                          <a:stretch>
                            <a:fillRect/>
                          </a:stretch>
                        </pic:blipFill>
                        <pic:spPr bwMode="auto">
                          <a:xfrm>
                            <a:off x="0" y="0"/>
                            <a:ext cx="3754024" cy="4700042"/>
                          </a:xfrm>
                          <a:prstGeom prst="rect">
                            <a:avLst/>
                          </a:prstGeom>
                          <a:noFill/>
                          <a:ln w="9525">
                            <a:noFill/>
                            <a:miter lim="800000"/>
                            <a:headEnd/>
                            <a:tailEnd/>
                          </a:ln>
                        </pic:spPr>
                      </pic:pic>
                    </a:graphicData>
                  </a:graphic>
                </wp:inline>
              </w:drawing>
            </w:r>
          </w:p>
        </w:tc>
        <w:tc>
          <w:tcPr>
            <w:tcW w:w="7088" w:type="dxa"/>
          </w:tcPr>
          <w:p w:rsidR="00D146B9" w:rsidRDefault="00D146B9" w:rsidP="008E12C1">
            <w:pPr>
              <w:ind w:left="0"/>
              <w:jc w:val="center"/>
            </w:pPr>
            <w:r w:rsidRPr="00D146B9">
              <w:rPr>
                <w:noProof/>
              </w:rPr>
              <w:drawing>
                <wp:inline distT="0" distB="0" distL="0" distR="0">
                  <wp:extent cx="3533619" cy="2932362"/>
                  <wp:effectExtent l="19050" t="0" r="0" b="0"/>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3541179" cy="2938635"/>
                          </a:xfrm>
                          <a:prstGeom prst="rect">
                            <a:avLst/>
                          </a:prstGeom>
                          <a:noFill/>
                          <a:ln w="9525">
                            <a:noFill/>
                            <a:miter lim="800000"/>
                            <a:headEnd/>
                            <a:tailEnd/>
                          </a:ln>
                        </pic:spPr>
                      </pic:pic>
                    </a:graphicData>
                  </a:graphic>
                </wp:inline>
              </w:drawing>
            </w:r>
          </w:p>
        </w:tc>
      </w:tr>
    </w:tbl>
    <w:p w:rsidR="00D146B9" w:rsidRDefault="00D146B9" w:rsidP="008E12C1">
      <w:pPr>
        <w:jc w:val="center"/>
      </w:pPr>
    </w:p>
    <w:p w:rsidR="00F95145" w:rsidRDefault="00D146B9" w:rsidP="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2"/>
        <w:gridCol w:w="7006"/>
      </w:tblGrid>
      <w:tr w:rsidR="00D146B9" w:rsidTr="008001F6">
        <w:tc>
          <w:tcPr>
            <w:tcW w:w="7087" w:type="dxa"/>
          </w:tcPr>
          <w:p w:rsidR="00D146B9" w:rsidRDefault="00D146B9" w:rsidP="00D146B9">
            <w:pPr>
              <w:ind w:left="0"/>
            </w:pPr>
            <w:r w:rsidRPr="00D146B9">
              <w:rPr>
                <w:noProof/>
              </w:rPr>
              <w:drawing>
                <wp:inline distT="0" distB="0" distL="0" distR="0">
                  <wp:extent cx="3383717" cy="4292352"/>
                  <wp:effectExtent l="19050" t="0" r="7183" b="0"/>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3390839" cy="4301386"/>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606098" cy="4447239"/>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3609685" cy="4451663"/>
                          </a:xfrm>
                          <a:prstGeom prst="rect">
                            <a:avLst/>
                          </a:prstGeom>
                          <a:noFill/>
                          <a:ln w="9525">
                            <a:noFill/>
                            <a:miter lim="800000"/>
                            <a:headEnd/>
                            <a:tailEnd/>
                          </a:ln>
                        </pic:spPr>
                      </pic:pic>
                    </a:graphicData>
                  </a:graphic>
                </wp:inline>
              </w:drawing>
            </w:r>
          </w:p>
        </w:tc>
      </w:tr>
    </w:tbl>
    <w:p w:rsidR="00D146B9" w:rsidRDefault="00D146B9" w:rsidP="00D146B9"/>
    <w:p w:rsidR="00D146B9" w:rsidRDefault="00D146B9">
      <w:r>
        <w:br w:type="page"/>
      </w:r>
    </w:p>
    <w:p w:rsidR="00D146B9" w:rsidRDefault="00D146B9" w:rsidP="00D146B9"/>
    <w:tbl>
      <w:tblPr>
        <w:tblStyle w:val="TableGrid"/>
        <w:tblW w:w="0" w:type="auto"/>
        <w:tblInd w:w="1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980"/>
        <w:gridCol w:w="7008"/>
      </w:tblGrid>
      <w:tr w:rsidR="00D146B9" w:rsidTr="008001F6">
        <w:tc>
          <w:tcPr>
            <w:tcW w:w="7087" w:type="dxa"/>
          </w:tcPr>
          <w:p w:rsidR="00D146B9" w:rsidRDefault="00D146B9" w:rsidP="00D146B9">
            <w:pPr>
              <w:ind w:left="0"/>
            </w:pPr>
            <w:r w:rsidRPr="00D146B9">
              <w:rPr>
                <w:noProof/>
              </w:rPr>
              <w:drawing>
                <wp:inline distT="0" distB="0" distL="0" distR="0">
                  <wp:extent cx="3276041" cy="4101607"/>
                  <wp:effectExtent l="19050" t="0" r="559" b="0"/>
                  <wp:docPr id="2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srcRect/>
                          <a:stretch>
                            <a:fillRect/>
                          </a:stretch>
                        </pic:blipFill>
                        <pic:spPr bwMode="auto">
                          <a:xfrm>
                            <a:off x="0" y="0"/>
                            <a:ext cx="3285947" cy="4114010"/>
                          </a:xfrm>
                          <a:prstGeom prst="rect">
                            <a:avLst/>
                          </a:prstGeom>
                          <a:noFill/>
                          <a:ln w="9525">
                            <a:noFill/>
                            <a:miter lim="800000"/>
                            <a:headEnd/>
                            <a:tailEnd/>
                          </a:ln>
                        </pic:spPr>
                      </pic:pic>
                    </a:graphicData>
                  </a:graphic>
                </wp:inline>
              </w:drawing>
            </w:r>
          </w:p>
        </w:tc>
        <w:tc>
          <w:tcPr>
            <w:tcW w:w="7088" w:type="dxa"/>
          </w:tcPr>
          <w:p w:rsidR="00D146B9" w:rsidRDefault="00D146B9" w:rsidP="00D146B9">
            <w:pPr>
              <w:ind w:left="0"/>
            </w:pPr>
            <w:r w:rsidRPr="00D146B9">
              <w:rPr>
                <w:noProof/>
              </w:rPr>
              <w:drawing>
                <wp:inline distT="0" distB="0" distL="0" distR="0">
                  <wp:extent cx="3539103" cy="4347147"/>
                  <wp:effectExtent l="19050" t="0" r="4197" b="0"/>
                  <wp:docPr id="2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3"/>
                          <a:srcRect/>
                          <a:stretch>
                            <a:fillRect/>
                          </a:stretch>
                        </pic:blipFill>
                        <pic:spPr bwMode="auto">
                          <a:xfrm>
                            <a:off x="0" y="0"/>
                            <a:ext cx="3548681" cy="4358912"/>
                          </a:xfrm>
                          <a:prstGeom prst="rect">
                            <a:avLst/>
                          </a:prstGeom>
                          <a:noFill/>
                          <a:ln w="9525">
                            <a:noFill/>
                            <a:miter lim="800000"/>
                            <a:headEnd/>
                            <a:tailEnd/>
                          </a:ln>
                        </pic:spPr>
                      </pic:pic>
                    </a:graphicData>
                  </a:graphic>
                </wp:inline>
              </w:drawing>
            </w:r>
          </w:p>
        </w:tc>
      </w:tr>
    </w:tbl>
    <w:p w:rsidR="00D146B9" w:rsidRDefault="00D146B9" w:rsidP="00D146B9">
      <w:pPr>
        <w:sectPr w:rsidR="00D146B9" w:rsidSect="002638B0">
          <w:pgSz w:w="16839" w:h="11907" w:orient="landscape" w:code="9"/>
          <w:pgMar w:top="1440" w:right="1440" w:bottom="1440" w:left="1440" w:header="720" w:footer="720" w:gutter="0"/>
          <w:pgNumType w:fmt="upperLetter"/>
          <w:cols w:space="720"/>
          <w:docGrid w:linePitch="360"/>
        </w:sectPr>
      </w:pPr>
    </w:p>
    <w:p w:rsidR="00F95145" w:rsidRPr="00054C33" w:rsidRDefault="00054C33" w:rsidP="00054C33">
      <w:pPr>
        <w:pStyle w:val="Heading2"/>
        <w:rPr>
          <w:rFonts w:ascii="Trebuchet MS" w:hAnsi="Trebuchet MS"/>
          <w:color w:val="auto"/>
          <w:sz w:val="28"/>
        </w:rPr>
      </w:pPr>
      <w:bookmarkStart w:id="37" w:name="_Toc122091820"/>
      <w:r w:rsidRPr="00054C33">
        <w:rPr>
          <w:rFonts w:ascii="Trebuchet MS" w:hAnsi="Trebuchet MS"/>
          <w:color w:val="auto"/>
          <w:sz w:val="28"/>
        </w:rPr>
        <w:lastRenderedPageBreak/>
        <w:t>Appendix C</w:t>
      </w:r>
      <w:r w:rsidR="0038713D">
        <w:rPr>
          <w:rFonts w:ascii="Trebuchet MS" w:hAnsi="Trebuchet MS"/>
          <w:color w:val="auto"/>
          <w:sz w:val="28"/>
        </w:rPr>
        <w:t xml:space="preserve"> - Questionnaire</w:t>
      </w:r>
      <w:bookmarkEnd w:id="37"/>
    </w:p>
    <w:p w:rsidR="00F95145" w:rsidRDefault="00F21E14" w:rsidP="008E12C1">
      <w:pPr>
        <w:jc w:val="center"/>
      </w:pPr>
      <w:r>
        <w:rPr>
          <w:noProof/>
        </w:rPr>
        <w:drawing>
          <wp:inline distT="0" distB="0" distL="0" distR="0">
            <wp:extent cx="5732145" cy="8104505"/>
            <wp:effectExtent l="19050" t="0" r="1905" b="0"/>
            <wp:docPr id="3" name="Picture 2" descr="Questionnai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ionnaire.png"/>
                    <pic:cNvPicPr/>
                  </pic:nvPicPr>
                  <pic:blipFill>
                    <a:blip r:embed="rId34"/>
                    <a:stretch>
                      <a:fillRect/>
                    </a:stretch>
                  </pic:blipFill>
                  <pic:spPr>
                    <a:xfrm>
                      <a:off x="0" y="0"/>
                      <a:ext cx="5732145" cy="8104505"/>
                    </a:xfrm>
                    <a:prstGeom prst="rect">
                      <a:avLst/>
                    </a:prstGeom>
                  </pic:spPr>
                </pic:pic>
              </a:graphicData>
            </a:graphic>
          </wp:inline>
        </w:drawing>
      </w:r>
    </w:p>
    <w:p w:rsidR="00F21E14" w:rsidRDefault="00F21E14" w:rsidP="008E12C1">
      <w:pPr>
        <w:jc w:val="center"/>
      </w:pPr>
    </w:p>
    <w:p w:rsidR="00F95145" w:rsidRDefault="0038713D" w:rsidP="0038713D">
      <w:pPr>
        <w:pStyle w:val="Heading2"/>
        <w:ind w:left="0"/>
        <w:rPr>
          <w:rFonts w:ascii="Trebuchet MS" w:hAnsi="Trebuchet MS"/>
          <w:color w:val="auto"/>
          <w:sz w:val="28"/>
        </w:rPr>
      </w:pPr>
      <w:bookmarkStart w:id="38" w:name="_Toc122091821"/>
      <w:r w:rsidRPr="0038713D">
        <w:rPr>
          <w:rFonts w:ascii="Trebuchet MS" w:hAnsi="Trebuchet MS"/>
          <w:color w:val="auto"/>
          <w:sz w:val="28"/>
        </w:rPr>
        <w:lastRenderedPageBreak/>
        <w:t>Appendix D - Test Plan</w:t>
      </w:r>
      <w:bookmarkEnd w:id="38"/>
    </w:p>
    <w:p w:rsidR="00EC569F" w:rsidRPr="00BC5C76" w:rsidRDefault="00EC569F" w:rsidP="00EC569F">
      <w:pPr>
        <w:pStyle w:val="Title"/>
        <w:jc w:val="center"/>
        <w:rPr>
          <w:rFonts w:ascii="Trebuchet MS" w:hAnsi="Trebuchet MS"/>
          <w:color w:val="auto"/>
          <w:sz w:val="32"/>
          <w:szCs w:val="32"/>
        </w:rPr>
      </w:pPr>
      <w:r w:rsidRPr="00BC5C76">
        <w:rPr>
          <w:rFonts w:ascii="Trebuchet MS" w:hAnsi="Trebuchet MS"/>
          <w:color w:val="auto"/>
          <w:sz w:val="32"/>
          <w:szCs w:val="32"/>
        </w:rPr>
        <w:t>Test Plan for SWAP website</w:t>
      </w:r>
    </w:p>
    <w:p w:rsidR="00EC569F" w:rsidRDefault="00C86D8E" w:rsidP="00C86D8E">
      <w:pPr>
        <w:pStyle w:val="Heading2"/>
        <w:ind w:left="0"/>
        <w:rPr>
          <w:rFonts w:ascii="Trebuchet MS" w:hAnsi="Trebuchet MS"/>
          <w:color w:val="auto"/>
          <w:sz w:val="28"/>
        </w:rPr>
      </w:pPr>
      <w:bookmarkStart w:id="39" w:name="_Toc122091822"/>
      <w:r w:rsidRPr="00C86D8E">
        <w:rPr>
          <w:rFonts w:ascii="Trebuchet MS" w:hAnsi="Trebuchet MS"/>
          <w:color w:val="auto"/>
          <w:sz w:val="28"/>
        </w:rPr>
        <w:t>Introduction</w:t>
      </w:r>
      <w:bookmarkEnd w:id="39"/>
    </w:p>
    <w:p w:rsidR="004364C7" w:rsidRPr="004364C7" w:rsidRDefault="00C86D8E" w:rsidP="001F75C9">
      <w:pPr>
        <w:ind w:left="0"/>
        <w:rPr>
          <w:rFonts w:ascii="Trebuchet MS" w:hAnsi="Trebuchet MS" w:cs="Calibri"/>
          <w:noProof/>
        </w:rPr>
      </w:pPr>
      <w:r>
        <w:rPr>
          <w:rFonts w:ascii="Trebuchet MS" w:hAnsi="Trebuchet MS"/>
        </w:rPr>
        <w:tab/>
      </w:r>
      <w:r w:rsidR="004364C7" w:rsidRPr="004364C7">
        <w:rPr>
          <w:rFonts w:ascii="Trebuchet MS" w:hAnsi="Trebuchet MS" w:cs="Calibri"/>
          <w:noProof/>
        </w:rPr>
        <w:t>This test plan is design to define all the test activities of the scope, approach, resources and schedule of the SWAP website. In this plan, the features to be tested, types of testings conducted, person incharge of the testing, the resources and time allocation required for testing and risks involved in the tests are identified.</w:t>
      </w:r>
    </w:p>
    <w:p w:rsidR="00C86D8E" w:rsidRDefault="001F75C9" w:rsidP="001F75C9">
      <w:pPr>
        <w:pStyle w:val="Heading2"/>
        <w:ind w:left="0"/>
        <w:rPr>
          <w:rFonts w:ascii="Trebuchet MS" w:hAnsi="Trebuchet MS"/>
          <w:color w:val="auto"/>
          <w:sz w:val="28"/>
        </w:rPr>
      </w:pPr>
      <w:bookmarkStart w:id="40" w:name="_Toc122091823"/>
      <w:r w:rsidRPr="001F75C9">
        <w:rPr>
          <w:rFonts w:ascii="Trebuchet MS" w:hAnsi="Trebuchet MS"/>
          <w:color w:val="auto"/>
          <w:sz w:val="28"/>
        </w:rPr>
        <w:t>Scope</w:t>
      </w:r>
      <w:bookmarkEnd w:id="40"/>
    </w:p>
    <w:p w:rsidR="001F75C9" w:rsidRDefault="001F75C9" w:rsidP="001F75C9">
      <w:pPr>
        <w:pStyle w:val="Heading3"/>
        <w:ind w:left="0"/>
        <w:rPr>
          <w:rFonts w:ascii="Trebuchet MS" w:hAnsi="Trebuchet MS"/>
          <w:color w:val="auto"/>
          <w:sz w:val="24"/>
        </w:rPr>
      </w:pPr>
      <w:bookmarkStart w:id="41" w:name="_Toc122091824"/>
      <w:r w:rsidRPr="001F75C9">
        <w:rPr>
          <w:rFonts w:ascii="Trebuchet MS" w:hAnsi="Trebuchet MS"/>
          <w:color w:val="auto"/>
          <w:sz w:val="24"/>
        </w:rPr>
        <w:t>In Scope</w:t>
      </w:r>
      <w:bookmarkEnd w:id="41"/>
    </w:p>
    <w:p w:rsidR="001F75C9" w:rsidRDefault="00E97A67" w:rsidP="001F75C9">
      <w:pPr>
        <w:ind w:left="0"/>
        <w:rPr>
          <w:rFonts w:ascii="Trebuchet MS" w:hAnsi="Trebuchet MS"/>
        </w:rPr>
      </w:pPr>
      <w:r>
        <w:rPr>
          <w:rFonts w:ascii="Trebuchet MS" w:hAnsi="Trebuchet MS"/>
        </w:rPr>
        <w:t>This includes all the functional requirements of SWAP website that needs to be tested.</w:t>
      </w:r>
    </w:p>
    <w:tbl>
      <w:tblPr>
        <w:tblStyle w:val="TableGrid"/>
        <w:tblW w:w="0" w:type="auto"/>
        <w:tblLook w:val="04A0"/>
      </w:tblPr>
      <w:tblGrid>
        <w:gridCol w:w="2718"/>
        <w:gridCol w:w="2340"/>
        <w:gridCol w:w="4185"/>
      </w:tblGrid>
      <w:tr w:rsidR="00E97A67" w:rsidTr="00C93453">
        <w:tc>
          <w:tcPr>
            <w:tcW w:w="2718"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Module Name</w:t>
            </w:r>
          </w:p>
        </w:tc>
        <w:tc>
          <w:tcPr>
            <w:tcW w:w="2340"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Applicable Role</w:t>
            </w:r>
          </w:p>
        </w:tc>
        <w:tc>
          <w:tcPr>
            <w:tcW w:w="4185" w:type="dxa"/>
            <w:vAlign w:val="center"/>
          </w:tcPr>
          <w:p w:rsidR="00E97A67" w:rsidRPr="00E97A67" w:rsidRDefault="00E97A67" w:rsidP="00E97A67">
            <w:pPr>
              <w:ind w:left="0"/>
              <w:jc w:val="center"/>
              <w:rPr>
                <w:rFonts w:ascii="Trebuchet MS" w:hAnsi="Trebuchet MS"/>
                <w:b/>
              </w:rPr>
            </w:pPr>
            <w:r w:rsidRPr="00E97A67">
              <w:rPr>
                <w:rFonts w:ascii="Trebuchet MS" w:hAnsi="Trebuchet MS"/>
                <w:b/>
              </w:rPr>
              <w:t>Description</w:t>
            </w:r>
          </w:p>
        </w:tc>
      </w:tr>
      <w:tr w:rsidR="00424B02" w:rsidTr="00424B02">
        <w:trPr>
          <w:trHeight w:val="570"/>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Product Details</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Default="00424B02" w:rsidP="0092595A">
            <w:pPr>
              <w:ind w:left="0"/>
              <w:jc w:val="left"/>
              <w:rPr>
                <w:rFonts w:ascii="Trebuchet MS" w:hAnsi="Trebuchet MS"/>
              </w:rPr>
            </w:pPr>
            <w:r>
              <w:rPr>
                <w:rFonts w:ascii="Trebuchet MS" w:hAnsi="Trebuchet MS"/>
              </w:rPr>
              <w:t>Both registered and unregistered users can view product details from categories page.</w:t>
            </w:r>
          </w:p>
          <w:p w:rsidR="00424B02" w:rsidRPr="00345E3E" w:rsidRDefault="00424B02" w:rsidP="00345E3E">
            <w:pPr>
              <w:ind w:left="0"/>
              <w:jc w:val="left"/>
              <w:rPr>
                <w:rFonts w:ascii="Trebuchet MS" w:hAnsi="Trebuchet MS"/>
              </w:rPr>
            </w:pPr>
          </w:p>
        </w:tc>
      </w:tr>
      <w:tr w:rsidR="00424B02" w:rsidTr="00C93453">
        <w:trPr>
          <w:trHeight w:val="569"/>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dmin can view all product details from categories page.</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Sign Up</w:t>
            </w:r>
          </w:p>
        </w:tc>
        <w:tc>
          <w:tcPr>
            <w:tcW w:w="2340" w:type="dxa"/>
            <w:vAlign w:val="center"/>
          </w:tcPr>
          <w:p w:rsidR="00424B02" w:rsidRDefault="00424B02" w:rsidP="0092595A">
            <w:pPr>
              <w:ind w:left="0"/>
              <w:jc w:val="left"/>
              <w:rPr>
                <w:rFonts w:ascii="Trebuchet MS" w:hAnsi="Trebuchet MS"/>
              </w:rPr>
            </w:pPr>
            <w:r>
              <w:rPr>
                <w:rFonts w:ascii="Trebuchet MS" w:hAnsi="Trebuchet MS"/>
              </w:rPr>
              <w:t>Customer</w:t>
            </w:r>
          </w:p>
        </w:tc>
        <w:tc>
          <w:tcPr>
            <w:tcW w:w="4185" w:type="dxa"/>
            <w:vAlign w:val="center"/>
          </w:tcPr>
          <w:p w:rsidR="00424B02" w:rsidRPr="00C93453" w:rsidRDefault="00424B02" w:rsidP="0092595A">
            <w:pPr>
              <w:ind w:left="0"/>
              <w:jc w:val="left"/>
              <w:rPr>
                <w:rFonts w:ascii="Trebuchet MS" w:hAnsi="Trebuchet MS"/>
              </w:rPr>
            </w:pPr>
            <w:r>
              <w:rPr>
                <w:rFonts w:ascii="Trebuchet MS" w:hAnsi="Trebuchet MS"/>
              </w:rPr>
              <w:t>A customer can sign up to post a product.</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An already existing admin has to give permission to sign up for a new admin.</w:t>
            </w:r>
          </w:p>
        </w:tc>
      </w:tr>
      <w:tr w:rsidR="00424B02" w:rsidTr="00424B02">
        <w:trPr>
          <w:trHeight w:val="427"/>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View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C46A05" w:rsidRDefault="00424B02" w:rsidP="0092595A">
            <w:pPr>
              <w:ind w:left="0"/>
              <w:jc w:val="left"/>
              <w:rPr>
                <w:rFonts w:ascii="Trebuchet MS" w:hAnsi="Trebuchet MS"/>
              </w:rPr>
            </w:pPr>
            <w:r>
              <w:rPr>
                <w:rFonts w:ascii="Trebuchet MS" w:hAnsi="Trebuchet MS"/>
              </w:rPr>
              <w:t>Can view their only account details using a button on their user profile.</w:t>
            </w:r>
          </w:p>
        </w:tc>
      </w:tr>
      <w:tr w:rsidR="00424B02" w:rsidTr="00C93453">
        <w:trPr>
          <w:trHeight w:val="427"/>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92595A">
            <w:pPr>
              <w:ind w:left="0"/>
              <w:jc w:val="left"/>
              <w:rPr>
                <w:rFonts w:ascii="Trebuchet MS" w:hAnsi="Trebuchet MS"/>
              </w:rPr>
            </w:pPr>
            <w:r>
              <w:rPr>
                <w:rFonts w:ascii="Trebuchet MS" w:hAnsi="Trebuchet MS"/>
              </w:rPr>
              <w:t>Admin</w:t>
            </w:r>
          </w:p>
        </w:tc>
        <w:tc>
          <w:tcPr>
            <w:tcW w:w="4185" w:type="dxa"/>
            <w:vAlign w:val="center"/>
          </w:tcPr>
          <w:p w:rsidR="00424B02" w:rsidRDefault="00424B02" w:rsidP="0092595A">
            <w:pPr>
              <w:ind w:left="0"/>
              <w:jc w:val="left"/>
              <w:rPr>
                <w:rFonts w:ascii="Trebuchet MS" w:hAnsi="Trebuchet MS"/>
                <w:b/>
              </w:rPr>
            </w:pPr>
            <w:r>
              <w:rPr>
                <w:rFonts w:ascii="Trebuchet MS" w:hAnsi="Trebuchet MS"/>
              </w:rPr>
              <w:t>Can view the only their account details and certain details of the registered customer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Edit account details</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277F3C" w:rsidRDefault="00424B02" w:rsidP="00424B02">
            <w:pPr>
              <w:ind w:left="0"/>
              <w:jc w:val="left"/>
              <w:rPr>
                <w:rFonts w:ascii="Trebuchet MS" w:hAnsi="Trebuchet MS"/>
              </w:rPr>
            </w:pPr>
            <w:r>
              <w:rPr>
                <w:rFonts w:ascii="Trebuchet MS" w:hAnsi="Trebuchet MS"/>
              </w:rPr>
              <w:t>Can edit only their account details.</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C93F54">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edit only their account details.</w:t>
            </w:r>
          </w:p>
        </w:tc>
      </w:tr>
      <w:tr w:rsidR="00424B02" w:rsidTr="00424B02">
        <w:trPr>
          <w:trHeight w:val="285"/>
        </w:trPr>
        <w:tc>
          <w:tcPr>
            <w:tcW w:w="2718" w:type="dxa"/>
            <w:vMerge w:val="restart"/>
            <w:vAlign w:val="center"/>
          </w:tcPr>
          <w:p w:rsidR="00424B02" w:rsidRDefault="00424B02" w:rsidP="0092595A">
            <w:pPr>
              <w:ind w:left="0"/>
              <w:jc w:val="left"/>
              <w:rPr>
                <w:rFonts w:ascii="Trebuchet MS" w:hAnsi="Trebuchet MS"/>
              </w:rPr>
            </w:pPr>
            <w:r>
              <w:rPr>
                <w:rFonts w:ascii="Trebuchet MS" w:hAnsi="Trebuchet MS"/>
              </w:rPr>
              <w:t>Change password</w:t>
            </w:r>
          </w:p>
        </w:tc>
        <w:tc>
          <w:tcPr>
            <w:tcW w:w="2340" w:type="dxa"/>
            <w:vAlign w:val="center"/>
          </w:tcPr>
          <w:p w:rsidR="00424B02"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424B02" w:rsidRPr="00700F70" w:rsidRDefault="00424B02" w:rsidP="00424B02">
            <w:pPr>
              <w:ind w:left="0"/>
              <w:jc w:val="left"/>
              <w:rPr>
                <w:rFonts w:ascii="Trebuchet MS" w:hAnsi="Trebuchet MS"/>
              </w:rPr>
            </w:pPr>
            <w:r>
              <w:rPr>
                <w:rFonts w:ascii="Trebuchet MS" w:hAnsi="Trebuchet MS"/>
              </w:rPr>
              <w:t>Can change only their account password.</w:t>
            </w:r>
          </w:p>
        </w:tc>
      </w:tr>
      <w:tr w:rsidR="00424B02" w:rsidTr="00C93453">
        <w:trPr>
          <w:trHeight w:val="284"/>
        </w:trPr>
        <w:tc>
          <w:tcPr>
            <w:tcW w:w="2718" w:type="dxa"/>
            <w:vMerge/>
            <w:vAlign w:val="center"/>
          </w:tcPr>
          <w:p w:rsidR="00424B02" w:rsidRDefault="00424B02" w:rsidP="0092595A">
            <w:pPr>
              <w:ind w:left="0"/>
              <w:jc w:val="left"/>
              <w:rPr>
                <w:rFonts w:ascii="Trebuchet MS" w:hAnsi="Trebuchet MS"/>
              </w:rPr>
            </w:pPr>
          </w:p>
        </w:tc>
        <w:tc>
          <w:tcPr>
            <w:tcW w:w="2340" w:type="dxa"/>
            <w:vAlign w:val="center"/>
          </w:tcPr>
          <w:p w:rsidR="00424B02" w:rsidRDefault="00424B02" w:rsidP="00277F3C">
            <w:pPr>
              <w:ind w:left="0"/>
              <w:jc w:val="left"/>
              <w:rPr>
                <w:rFonts w:ascii="Trebuchet MS" w:hAnsi="Trebuchet MS"/>
              </w:rPr>
            </w:pPr>
            <w:r>
              <w:rPr>
                <w:rFonts w:ascii="Trebuchet MS" w:hAnsi="Trebuchet MS"/>
              </w:rPr>
              <w:t>Admin</w:t>
            </w:r>
          </w:p>
        </w:tc>
        <w:tc>
          <w:tcPr>
            <w:tcW w:w="4185" w:type="dxa"/>
            <w:vAlign w:val="center"/>
          </w:tcPr>
          <w:p w:rsidR="00424B02" w:rsidRDefault="00424B02" w:rsidP="00424B02">
            <w:pPr>
              <w:ind w:left="0"/>
              <w:jc w:val="left"/>
              <w:rPr>
                <w:rFonts w:ascii="Trebuchet MS" w:hAnsi="Trebuchet MS"/>
                <w:b/>
              </w:rPr>
            </w:pPr>
            <w:r>
              <w:rPr>
                <w:rFonts w:ascii="Trebuchet MS" w:hAnsi="Trebuchet MS"/>
              </w:rPr>
              <w:t>Can change only their account password.</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Post products</w:t>
            </w:r>
          </w:p>
        </w:tc>
        <w:tc>
          <w:tcPr>
            <w:tcW w:w="2340" w:type="dxa"/>
            <w:vAlign w:val="center"/>
          </w:tcPr>
          <w:p w:rsidR="00C93453" w:rsidRDefault="00424B02" w:rsidP="00424B02">
            <w:pPr>
              <w:ind w:left="0"/>
              <w:jc w:val="left"/>
              <w:rPr>
                <w:rFonts w:ascii="Trebuchet MS" w:hAnsi="Trebuchet MS"/>
              </w:rPr>
            </w:pPr>
            <w:r>
              <w:rPr>
                <w:rFonts w:ascii="Trebuchet MS" w:hAnsi="Trebuchet MS"/>
              </w:rPr>
              <w:t>Registered Customer</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Can post a product</w:t>
            </w:r>
          </w:p>
        </w:tc>
      </w:tr>
      <w:tr w:rsidR="00C93453" w:rsidTr="00C93453">
        <w:tc>
          <w:tcPr>
            <w:tcW w:w="2718" w:type="dxa"/>
            <w:vAlign w:val="center"/>
          </w:tcPr>
          <w:p w:rsidR="00C93453" w:rsidRDefault="00424B02" w:rsidP="0092595A">
            <w:pPr>
              <w:ind w:left="0"/>
              <w:jc w:val="left"/>
              <w:rPr>
                <w:rFonts w:ascii="Trebuchet MS" w:hAnsi="Trebuchet MS"/>
              </w:rPr>
            </w:pPr>
            <w:r>
              <w:rPr>
                <w:rFonts w:ascii="Trebuchet MS" w:hAnsi="Trebuchet MS"/>
              </w:rPr>
              <w:t>Confirm posts</w:t>
            </w:r>
          </w:p>
        </w:tc>
        <w:tc>
          <w:tcPr>
            <w:tcW w:w="2340" w:type="dxa"/>
            <w:vAlign w:val="center"/>
          </w:tcPr>
          <w:p w:rsidR="00C93453" w:rsidRDefault="00424B02" w:rsidP="0092595A">
            <w:pPr>
              <w:ind w:left="0"/>
              <w:jc w:val="left"/>
              <w:rPr>
                <w:rFonts w:ascii="Trebuchet MS" w:hAnsi="Trebuchet MS"/>
              </w:rPr>
            </w:pPr>
            <w:r>
              <w:rPr>
                <w:rFonts w:ascii="Trebuchet MS" w:hAnsi="Trebuchet MS"/>
              </w:rPr>
              <w:t>Admin</w:t>
            </w:r>
          </w:p>
        </w:tc>
        <w:tc>
          <w:tcPr>
            <w:tcW w:w="4185" w:type="dxa"/>
            <w:vAlign w:val="center"/>
          </w:tcPr>
          <w:p w:rsidR="00C93453" w:rsidRPr="00424B02" w:rsidRDefault="00424B02" w:rsidP="0092595A">
            <w:pPr>
              <w:ind w:left="0"/>
              <w:jc w:val="left"/>
              <w:rPr>
                <w:rFonts w:ascii="Trebuchet MS" w:hAnsi="Trebuchet MS"/>
              </w:rPr>
            </w:pPr>
            <w:r>
              <w:rPr>
                <w:rFonts w:ascii="Trebuchet MS" w:hAnsi="Trebuchet MS"/>
              </w:rPr>
              <w:t xml:space="preserve">Can confirm </w:t>
            </w:r>
            <w:r w:rsidR="000E4238">
              <w:rPr>
                <w:rFonts w:ascii="Trebuchet MS" w:hAnsi="Trebuchet MS"/>
              </w:rPr>
              <w:t xml:space="preserve">new and updated </w:t>
            </w:r>
            <w:r>
              <w:rPr>
                <w:rFonts w:ascii="Trebuchet MS" w:hAnsi="Trebuchet MS"/>
              </w:rPr>
              <w:t>posts to be added to front-end pages.</w:t>
            </w:r>
          </w:p>
        </w:tc>
      </w:tr>
      <w:tr w:rsidR="00C93453" w:rsidTr="00C93453">
        <w:tc>
          <w:tcPr>
            <w:tcW w:w="2718" w:type="dxa"/>
            <w:vAlign w:val="center"/>
          </w:tcPr>
          <w:p w:rsidR="00C93453" w:rsidRDefault="002548AF" w:rsidP="0092595A">
            <w:pPr>
              <w:ind w:left="0"/>
              <w:jc w:val="left"/>
              <w:rPr>
                <w:rFonts w:ascii="Trebuchet MS" w:hAnsi="Trebuchet MS"/>
              </w:rPr>
            </w:pPr>
            <w:r>
              <w:rPr>
                <w:rFonts w:ascii="Trebuchet MS" w:hAnsi="Trebuchet MS"/>
              </w:rPr>
              <w:t>Reject posts</w:t>
            </w:r>
          </w:p>
        </w:tc>
        <w:tc>
          <w:tcPr>
            <w:tcW w:w="2340" w:type="dxa"/>
            <w:vAlign w:val="center"/>
          </w:tcPr>
          <w:p w:rsidR="00C93453" w:rsidRDefault="002548AF" w:rsidP="0092595A">
            <w:pPr>
              <w:ind w:left="0"/>
              <w:jc w:val="left"/>
              <w:rPr>
                <w:rFonts w:ascii="Trebuchet MS" w:hAnsi="Trebuchet MS"/>
              </w:rPr>
            </w:pPr>
            <w:r>
              <w:rPr>
                <w:rFonts w:ascii="Trebuchet MS" w:hAnsi="Trebuchet MS"/>
              </w:rPr>
              <w:t>Admin</w:t>
            </w:r>
          </w:p>
        </w:tc>
        <w:tc>
          <w:tcPr>
            <w:tcW w:w="4185" w:type="dxa"/>
            <w:vAlign w:val="center"/>
          </w:tcPr>
          <w:p w:rsidR="00C93453" w:rsidRPr="002548AF" w:rsidRDefault="002548AF" w:rsidP="0092595A">
            <w:pPr>
              <w:ind w:left="0"/>
              <w:jc w:val="left"/>
              <w:rPr>
                <w:rFonts w:ascii="Trebuchet MS" w:hAnsi="Trebuchet MS"/>
              </w:rPr>
            </w:pPr>
            <w:r w:rsidRPr="002548AF">
              <w:rPr>
                <w:rFonts w:ascii="Trebuchet MS" w:hAnsi="Trebuchet MS"/>
              </w:rPr>
              <w:t xml:space="preserve">Can reject a </w:t>
            </w:r>
            <w:r w:rsidR="00BB748E">
              <w:rPr>
                <w:rFonts w:ascii="Trebuchet MS" w:hAnsi="Trebuchet MS"/>
              </w:rPr>
              <w:t xml:space="preserve">new or updated </w:t>
            </w:r>
            <w:r w:rsidRPr="002548AF">
              <w:rPr>
                <w:rFonts w:ascii="Trebuchet MS" w:hAnsi="Trebuchet MS"/>
              </w:rPr>
              <w:t>post added by customer to not be added to front-en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Edit post details</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Default="000E4238" w:rsidP="000E4238">
            <w:pPr>
              <w:ind w:left="0"/>
              <w:jc w:val="left"/>
              <w:rPr>
                <w:rFonts w:ascii="Trebuchet MS" w:hAnsi="Trebuchet MS"/>
              </w:rPr>
            </w:pPr>
            <w:r>
              <w:rPr>
                <w:rFonts w:ascii="Trebuchet MS" w:hAnsi="Trebuchet MS"/>
              </w:rPr>
              <w:t>Can edit details of posts only they posted.</w:t>
            </w:r>
          </w:p>
        </w:tc>
      </w:tr>
      <w:tr w:rsidR="000E4238" w:rsidTr="00C93453">
        <w:tc>
          <w:tcPr>
            <w:tcW w:w="2718" w:type="dxa"/>
            <w:vAlign w:val="center"/>
          </w:tcPr>
          <w:p w:rsidR="000E4238" w:rsidRDefault="000E4238" w:rsidP="0092595A">
            <w:pPr>
              <w:ind w:left="0"/>
              <w:jc w:val="left"/>
              <w:rPr>
                <w:rFonts w:ascii="Trebuchet MS" w:hAnsi="Trebuchet MS"/>
              </w:rPr>
            </w:pPr>
            <w:r>
              <w:rPr>
                <w:rFonts w:ascii="Trebuchet MS" w:hAnsi="Trebuchet MS"/>
              </w:rPr>
              <w:t>Delete Post</w:t>
            </w:r>
          </w:p>
        </w:tc>
        <w:tc>
          <w:tcPr>
            <w:tcW w:w="2340" w:type="dxa"/>
            <w:vAlign w:val="center"/>
          </w:tcPr>
          <w:p w:rsidR="000E4238" w:rsidRDefault="000E4238" w:rsidP="005248E9">
            <w:pPr>
              <w:ind w:left="0"/>
              <w:jc w:val="left"/>
              <w:rPr>
                <w:rFonts w:ascii="Trebuchet MS" w:hAnsi="Trebuchet MS"/>
              </w:rPr>
            </w:pPr>
            <w:r>
              <w:rPr>
                <w:rFonts w:ascii="Trebuchet MS" w:hAnsi="Trebuchet MS"/>
              </w:rPr>
              <w:t>Registered Customer</w:t>
            </w:r>
          </w:p>
        </w:tc>
        <w:tc>
          <w:tcPr>
            <w:tcW w:w="4185" w:type="dxa"/>
            <w:vAlign w:val="center"/>
          </w:tcPr>
          <w:p w:rsidR="000E4238" w:rsidRPr="002548AF" w:rsidRDefault="000E4238" w:rsidP="000E4238">
            <w:pPr>
              <w:ind w:left="0"/>
              <w:jc w:val="left"/>
              <w:rPr>
                <w:rFonts w:ascii="Trebuchet MS" w:hAnsi="Trebuchet MS"/>
              </w:rPr>
            </w:pPr>
            <w:r>
              <w:rPr>
                <w:rFonts w:ascii="Trebuchet MS" w:hAnsi="Trebuchet MS"/>
              </w:rPr>
              <w:t>Can delete a post only they posted which is confirmed.</w:t>
            </w:r>
          </w:p>
        </w:tc>
      </w:tr>
      <w:tr w:rsidR="00BB748E" w:rsidTr="00BB748E">
        <w:trPr>
          <w:trHeight w:val="143"/>
        </w:trPr>
        <w:tc>
          <w:tcPr>
            <w:tcW w:w="2718" w:type="dxa"/>
            <w:vMerge w:val="restart"/>
            <w:vAlign w:val="center"/>
          </w:tcPr>
          <w:p w:rsidR="00BB748E" w:rsidRDefault="00BB748E" w:rsidP="0092595A">
            <w:pPr>
              <w:ind w:left="0"/>
              <w:jc w:val="left"/>
              <w:rPr>
                <w:rFonts w:ascii="Trebuchet MS" w:hAnsi="Trebuchet MS"/>
              </w:rPr>
            </w:pPr>
            <w:r>
              <w:rPr>
                <w:rFonts w:ascii="Trebuchet MS" w:hAnsi="Trebuchet MS"/>
              </w:rPr>
              <w:t>Log Out</w:t>
            </w:r>
          </w:p>
        </w:tc>
        <w:tc>
          <w:tcPr>
            <w:tcW w:w="2340" w:type="dxa"/>
            <w:vAlign w:val="center"/>
          </w:tcPr>
          <w:p w:rsidR="00BB748E" w:rsidRDefault="00BB748E" w:rsidP="0092595A">
            <w:pPr>
              <w:ind w:left="0"/>
              <w:jc w:val="left"/>
              <w:rPr>
                <w:rFonts w:ascii="Trebuchet MS" w:hAnsi="Trebuchet MS"/>
              </w:rPr>
            </w:pPr>
            <w:r>
              <w:rPr>
                <w:rFonts w:ascii="Trebuchet MS" w:hAnsi="Trebuchet MS"/>
              </w:rPr>
              <w:t>Registered Customer</w:t>
            </w:r>
          </w:p>
        </w:tc>
        <w:tc>
          <w:tcPr>
            <w:tcW w:w="4185" w:type="dxa"/>
            <w:vAlign w:val="center"/>
          </w:tcPr>
          <w:p w:rsidR="00BB748E" w:rsidRPr="002548AF" w:rsidRDefault="00BB748E" w:rsidP="00BB748E">
            <w:pPr>
              <w:ind w:left="0"/>
              <w:jc w:val="left"/>
              <w:rPr>
                <w:rFonts w:ascii="Trebuchet MS" w:hAnsi="Trebuchet MS"/>
              </w:rPr>
            </w:pPr>
            <w:r>
              <w:rPr>
                <w:rFonts w:ascii="Trebuchet MS" w:hAnsi="Trebuchet MS"/>
              </w:rPr>
              <w:t>Can log out from user account.</w:t>
            </w:r>
          </w:p>
        </w:tc>
      </w:tr>
      <w:tr w:rsidR="00BB748E" w:rsidTr="00C93453">
        <w:trPr>
          <w:trHeight w:val="142"/>
        </w:trPr>
        <w:tc>
          <w:tcPr>
            <w:tcW w:w="2718" w:type="dxa"/>
            <w:vMerge/>
            <w:vAlign w:val="center"/>
          </w:tcPr>
          <w:p w:rsidR="00BB748E" w:rsidRDefault="00BB748E" w:rsidP="0092595A">
            <w:pPr>
              <w:ind w:left="0"/>
              <w:jc w:val="left"/>
              <w:rPr>
                <w:rFonts w:ascii="Trebuchet MS" w:hAnsi="Trebuchet MS"/>
              </w:rPr>
            </w:pPr>
          </w:p>
        </w:tc>
        <w:tc>
          <w:tcPr>
            <w:tcW w:w="2340" w:type="dxa"/>
            <w:vAlign w:val="center"/>
          </w:tcPr>
          <w:p w:rsidR="00BB748E" w:rsidRDefault="00BB748E" w:rsidP="0092595A">
            <w:pPr>
              <w:ind w:left="0"/>
              <w:jc w:val="left"/>
              <w:rPr>
                <w:rFonts w:ascii="Trebuchet MS" w:hAnsi="Trebuchet MS"/>
              </w:rPr>
            </w:pPr>
            <w:r>
              <w:rPr>
                <w:rFonts w:ascii="Trebuchet MS" w:hAnsi="Trebuchet MS"/>
              </w:rPr>
              <w:t>Admin</w:t>
            </w:r>
          </w:p>
        </w:tc>
        <w:tc>
          <w:tcPr>
            <w:tcW w:w="4185" w:type="dxa"/>
            <w:vAlign w:val="center"/>
          </w:tcPr>
          <w:p w:rsidR="00BB748E" w:rsidRPr="002548AF" w:rsidRDefault="00BB748E" w:rsidP="0092595A">
            <w:pPr>
              <w:ind w:left="0"/>
              <w:jc w:val="left"/>
              <w:rPr>
                <w:rFonts w:ascii="Trebuchet MS" w:hAnsi="Trebuchet MS"/>
              </w:rPr>
            </w:pPr>
            <w:r>
              <w:rPr>
                <w:rFonts w:ascii="Trebuchet MS" w:hAnsi="Trebuchet MS"/>
              </w:rPr>
              <w:t>Can log out from dashboard.</w:t>
            </w:r>
          </w:p>
        </w:tc>
      </w:tr>
      <w:tr w:rsidR="004B5347" w:rsidTr="00C93453">
        <w:trPr>
          <w:trHeight w:val="142"/>
        </w:trPr>
        <w:tc>
          <w:tcPr>
            <w:tcW w:w="2718" w:type="dxa"/>
            <w:vAlign w:val="center"/>
          </w:tcPr>
          <w:p w:rsidR="004B5347" w:rsidRDefault="004B5347" w:rsidP="0092595A">
            <w:pPr>
              <w:ind w:left="0"/>
              <w:jc w:val="left"/>
              <w:rPr>
                <w:rFonts w:ascii="Trebuchet MS" w:hAnsi="Trebuchet MS"/>
              </w:rPr>
            </w:pPr>
            <w:r>
              <w:rPr>
                <w:rFonts w:ascii="Trebuchet MS" w:hAnsi="Trebuchet MS"/>
              </w:rPr>
              <w:t>Send message</w:t>
            </w:r>
          </w:p>
        </w:tc>
        <w:tc>
          <w:tcPr>
            <w:tcW w:w="2340" w:type="dxa"/>
            <w:vAlign w:val="center"/>
          </w:tcPr>
          <w:p w:rsidR="004B5347" w:rsidRDefault="004B5347" w:rsidP="0092595A">
            <w:pPr>
              <w:ind w:left="0"/>
              <w:jc w:val="left"/>
              <w:rPr>
                <w:rFonts w:ascii="Trebuchet MS" w:hAnsi="Trebuchet MS"/>
              </w:rPr>
            </w:pPr>
            <w:r>
              <w:rPr>
                <w:rFonts w:ascii="Trebuchet MS" w:hAnsi="Trebuchet MS"/>
              </w:rPr>
              <w:t>Customer</w:t>
            </w:r>
          </w:p>
        </w:tc>
        <w:tc>
          <w:tcPr>
            <w:tcW w:w="4185" w:type="dxa"/>
            <w:vAlign w:val="center"/>
          </w:tcPr>
          <w:p w:rsidR="004B5347" w:rsidRDefault="004B5347" w:rsidP="004B5347">
            <w:pPr>
              <w:ind w:left="0"/>
              <w:jc w:val="left"/>
              <w:rPr>
                <w:rFonts w:ascii="Trebuchet MS" w:hAnsi="Trebuchet MS"/>
              </w:rPr>
            </w:pPr>
            <w:r>
              <w:rPr>
                <w:rFonts w:ascii="Trebuchet MS" w:hAnsi="Trebuchet MS"/>
              </w:rPr>
              <w:t>Can send message</w:t>
            </w:r>
            <w:r w:rsidR="001D25FF">
              <w:rPr>
                <w:rFonts w:ascii="Trebuchet MS" w:hAnsi="Trebuchet MS"/>
              </w:rPr>
              <w:t>.</w:t>
            </w:r>
          </w:p>
        </w:tc>
      </w:tr>
    </w:tbl>
    <w:p w:rsidR="00BC5C76" w:rsidRDefault="00BC5C76" w:rsidP="001F75C9">
      <w:pPr>
        <w:ind w:left="0"/>
        <w:rPr>
          <w:rFonts w:ascii="Trebuchet MS" w:hAnsi="Trebuchet MS"/>
        </w:rPr>
      </w:pPr>
    </w:p>
    <w:p w:rsidR="00BC5C76" w:rsidRDefault="00BC5C76">
      <w:pPr>
        <w:rPr>
          <w:rFonts w:ascii="Trebuchet MS" w:hAnsi="Trebuchet MS"/>
        </w:rPr>
      </w:pPr>
      <w:r>
        <w:rPr>
          <w:rFonts w:ascii="Trebuchet MS" w:hAnsi="Trebuchet MS"/>
        </w:rPr>
        <w:br w:type="page"/>
      </w:r>
    </w:p>
    <w:p w:rsidR="00E97A67" w:rsidRPr="00BC5C76" w:rsidRDefault="00BC5C76" w:rsidP="00BC5C76">
      <w:pPr>
        <w:pStyle w:val="Heading3"/>
        <w:ind w:left="0"/>
        <w:rPr>
          <w:rFonts w:ascii="Trebuchet MS" w:hAnsi="Trebuchet MS"/>
          <w:color w:val="auto"/>
          <w:sz w:val="24"/>
        </w:rPr>
      </w:pPr>
      <w:bookmarkStart w:id="42" w:name="_Toc122091825"/>
      <w:r w:rsidRPr="00BC5C76">
        <w:rPr>
          <w:rFonts w:ascii="Trebuchet MS" w:hAnsi="Trebuchet MS"/>
          <w:color w:val="auto"/>
          <w:sz w:val="24"/>
        </w:rPr>
        <w:lastRenderedPageBreak/>
        <w:t>Out Scope</w:t>
      </w:r>
      <w:bookmarkEnd w:id="42"/>
    </w:p>
    <w:p w:rsidR="00BC5C76" w:rsidRDefault="00BC5C76" w:rsidP="00BC5C76">
      <w:pPr>
        <w:ind w:left="0"/>
        <w:rPr>
          <w:rFonts w:ascii="Trebuchet MS" w:hAnsi="Trebuchet MS"/>
        </w:rPr>
      </w:pPr>
      <w:r>
        <w:rPr>
          <w:rFonts w:ascii="Trebuchet MS" w:hAnsi="Trebuchet MS"/>
        </w:rPr>
        <w:tab/>
      </w:r>
      <w:r w:rsidR="00805111">
        <w:rPr>
          <w:rFonts w:ascii="Trebuchet MS" w:hAnsi="Trebuchet MS"/>
        </w:rPr>
        <w:t>These features, functional and non function requirements of the system will not be tested.</w:t>
      </w:r>
    </w:p>
    <w:p w:rsidR="00805111" w:rsidRDefault="005D4E94" w:rsidP="00805111">
      <w:pPr>
        <w:pStyle w:val="ListParagraph"/>
        <w:numPr>
          <w:ilvl w:val="0"/>
          <w:numId w:val="7"/>
        </w:numPr>
        <w:rPr>
          <w:rFonts w:ascii="Trebuchet MS" w:hAnsi="Trebuchet MS"/>
        </w:rPr>
      </w:pPr>
      <w:r>
        <w:rPr>
          <w:rFonts w:ascii="Trebuchet MS" w:hAnsi="Trebuchet MS"/>
        </w:rPr>
        <w:t>User interfaces</w:t>
      </w:r>
    </w:p>
    <w:p w:rsidR="005D4E94" w:rsidRDefault="005D4E94" w:rsidP="00805111">
      <w:pPr>
        <w:pStyle w:val="ListParagraph"/>
        <w:numPr>
          <w:ilvl w:val="0"/>
          <w:numId w:val="7"/>
        </w:numPr>
        <w:rPr>
          <w:rFonts w:ascii="Trebuchet MS" w:hAnsi="Trebuchet MS"/>
        </w:rPr>
      </w:pPr>
      <w:r>
        <w:rPr>
          <w:rFonts w:ascii="Trebuchet MS" w:hAnsi="Trebuchet MS"/>
        </w:rPr>
        <w:t>Security and performance</w:t>
      </w:r>
    </w:p>
    <w:p w:rsidR="005D4E94" w:rsidRDefault="004B5347" w:rsidP="00805111">
      <w:pPr>
        <w:pStyle w:val="ListParagraph"/>
        <w:numPr>
          <w:ilvl w:val="0"/>
          <w:numId w:val="7"/>
        </w:numPr>
        <w:rPr>
          <w:rFonts w:ascii="Trebuchet MS" w:hAnsi="Trebuchet MS"/>
        </w:rPr>
      </w:pPr>
      <w:r>
        <w:rPr>
          <w:rFonts w:ascii="Trebuchet MS" w:hAnsi="Trebuchet MS"/>
        </w:rPr>
        <w:t>Responsiveness</w:t>
      </w:r>
    </w:p>
    <w:p w:rsidR="00E347A1" w:rsidRDefault="00E347A1" w:rsidP="00130FEE">
      <w:pPr>
        <w:pStyle w:val="ListParagraph"/>
        <w:numPr>
          <w:ilvl w:val="0"/>
          <w:numId w:val="7"/>
        </w:numPr>
        <w:rPr>
          <w:rFonts w:ascii="Trebuchet MS" w:hAnsi="Trebuchet MS"/>
        </w:rPr>
      </w:pPr>
      <w:r>
        <w:rPr>
          <w:rFonts w:ascii="Trebuchet MS" w:hAnsi="Trebuchet MS"/>
        </w:rPr>
        <w:t>Browser compatibility</w:t>
      </w:r>
    </w:p>
    <w:p w:rsidR="00FA41E2" w:rsidRDefault="00FA41E2" w:rsidP="00FA41E2">
      <w:pPr>
        <w:pStyle w:val="Heading2"/>
        <w:ind w:left="0"/>
        <w:rPr>
          <w:rFonts w:ascii="Trebuchet MS" w:hAnsi="Trebuchet MS"/>
          <w:color w:val="auto"/>
          <w:sz w:val="28"/>
        </w:rPr>
      </w:pPr>
      <w:bookmarkStart w:id="43" w:name="_Toc122091826"/>
      <w:r w:rsidRPr="00FA41E2">
        <w:rPr>
          <w:rFonts w:ascii="Trebuchet MS" w:hAnsi="Trebuchet MS"/>
          <w:color w:val="auto"/>
          <w:sz w:val="28"/>
        </w:rPr>
        <w:t>Quality Objective</w:t>
      </w:r>
      <w:bookmarkEnd w:id="43"/>
    </w:p>
    <w:p w:rsidR="00FA41E2" w:rsidRDefault="00123B22" w:rsidP="00123B22">
      <w:pPr>
        <w:ind w:left="0"/>
        <w:rPr>
          <w:rFonts w:ascii="Trebuchet MS" w:hAnsi="Trebuchet MS"/>
        </w:rPr>
      </w:pPr>
      <w:r>
        <w:rPr>
          <w:rFonts w:ascii="Trebuchet MS" w:hAnsi="Trebuchet MS"/>
        </w:rPr>
        <w:tab/>
      </w:r>
      <w:r w:rsidR="00DB4EF0">
        <w:rPr>
          <w:rFonts w:ascii="Trebuchet MS" w:hAnsi="Trebuchet MS"/>
        </w:rPr>
        <w:t xml:space="preserve">The objective is to test and verify all the functionality of SWAP website. The functionalities of SWAP </w:t>
      </w:r>
      <w:r w:rsidR="00237E6D">
        <w:rPr>
          <w:rFonts w:ascii="Trebuchet MS" w:hAnsi="Trebuchet MS"/>
        </w:rPr>
        <w:t>website in order to work without errors in real world application.</w:t>
      </w:r>
    </w:p>
    <w:p w:rsidR="00237E6D" w:rsidRPr="00237E6D" w:rsidRDefault="00237E6D" w:rsidP="00237E6D">
      <w:pPr>
        <w:pStyle w:val="Heading2"/>
        <w:ind w:left="0"/>
        <w:rPr>
          <w:rFonts w:ascii="Trebuchet MS" w:hAnsi="Trebuchet MS"/>
          <w:color w:val="auto"/>
          <w:sz w:val="28"/>
        </w:rPr>
      </w:pPr>
      <w:bookmarkStart w:id="44" w:name="_Toc122091827"/>
      <w:r w:rsidRPr="00237E6D">
        <w:rPr>
          <w:rFonts w:ascii="Trebuchet MS" w:hAnsi="Trebuchet MS"/>
          <w:color w:val="auto"/>
          <w:sz w:val="28"/>
        </w:rPr>
        <w:t>Roles and Responsibilities</w:t>
      </w:r>
      <w:bookmarkEnd w:id="44"/>
    </w:p>
    <w:tbl>
      <w:tblPr>
        <w:tblStyle w:val="TableGrid"/>
        <w:tblW w:w="0" w:type="auto"/>
        <w:tblLook w:val="04A0"/>
      </w:tblPr>
      <w:tblGrid>
        <w:gridCol w:w="918"/>
        <w:gridCol w:w="2790"/>
        <w:gridCol w:w="5535"/>
      </w:tblGrid>
      <w:tr w:rsidR="00237E6D" w:rsidTr="00237E6D">
        <w:tc>
          <w:tcPr>
            <w:tcW w:w="918"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No.</w:t>
            </w:r>
          </w:p>
        </w:tc>
        <w:tc>
          <w:tcPr>
            <w:tcW w:w="2790"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Member</w:t>
            </w:r>
          </w:p>
        </w:tc>
        <w:tc>
          <w:tcPr>
            <w:tcW w:w="5535" w:type="dxa"/>
            <w:vAlign w:val="center"/>
          </w:tcPr>
          <w:p w:rsidR="00237E6D" w:rsidRPr="00237E6D" w:rsidRDefault="00237E6D" w:rsidP="00237E6D">
            <w:pPr>
              <w:ind w:left="0"/>
              <w:jc w:val="center"/>
              <w:rPr>
                <w:rFonts w:ascii="Trebuchet MS" w:hAnsi="Trebuchet MS"/>
                <w:b/>
              </w:rPr>
            </w:pPr>
            <w:r w:rsidRPr="00237E6D">
              <w:rPr>
                <w:rFonts w:ascii="Trebuchet MS" w:hAnsi="Trebuchet MS"/>
                <w:b/>
              </w:rPr>
              <w:t>Task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1.</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 manager</w:t>
            </w:r>
          </w:p>
        </w:tc>
        <w:tc>
          <w:tcPr>
            <w:tcW w:w="5535" w:type="dxa"/>
            <w:vAlign w:val="center"/>
          </w:tcPr>
          <w:p w:rsidR="00237E6D" w:rsidRDefault="00237E6D" w:rsidP="00237E6D">
            <w:pPr>
              <w:ind w:left="0"/>
              <w:jc w:val="left"/>
              <w:rPr>
                <w:rFonts w:ascii="Trebuchet MS" w:hAnsi="Trebuchet MS"/>
              </w:rPr>
            </w:pPr>
            <w:r>
              <w:rPr>
                <w:rFonts w:ascii="Trebuchet MS" w:hAnsi="Trebuchet MS"/>
              </w:rPr>
              <w:t>Manage the test plan.</w:t>
            </w:r>
          </w:p>
          <w:p w:rsidR="00237E6D" w:rsidRDefault="00237E6D" w:rsidP="00237E6D">
            <w:pPr>
              <w:ind w:left="0"/>
              <w:jc w:val="left"/>
              <w:rPr>
                <w:rFonts w:ascii="Trebuchet MS" w:hAnsi="Trebuchet MS"/>
              </w:rPr>
            </w:pPr>
            <w:r>
              <w:rPr>
                <w:rFonts w:ascii="Trebuchet MS" w:hAnsi="Trebuchet MS"/>
              </w:rPr>
              <w:t>Identify and allocate proper resources.</w:t>
            </w:r>
          </w:p>
        </w:tc>
      </w:tr>
      <w:tr w:rsidR="00237E6D" w:rsidTr="00237E6D">
        <w:tc>
          <w:tcPr>
            <w:tcW w:w="918" w:type="dxa"/>
            <w:vAlign w:val="center"/>
          </w:tcPr>
          <w:p w:rsidR="00237E6D" w:rsidRDefault="00237E6D" w:rsidP="00237E6D">
            <w:pPr>
              <w:ind w:left="0"/>
              <w:jc w:val="center"/>
              <w:rPr>
                <w:rFonts w:ascii="Trebuchet MS" w:hAnsi="Trebuchet MS"/>
              </w:rPr>
            </w:pPr>
            <w:r>
              <w:rPr>
                <w:rFonts w:ascii="Trebuchet MS" w:hAnsi="Trebuchet MS"/>
              </w:rPr>
              <w:t>02.</w:t>
            </w:r>
          </w:p>
        </w:tc>
        <w:tc>
          <w:tcPr>
            <w:tcW w:w="2790" w:type="dxa"/>
            <w:vAlign w:val="center"/>
          </w:tcPr>
          <w:p w:rsidR="00237E6D" w:rsidRDefault="00237E6D" w:rsidP="00237E6D">
            <w:pPr>
              <w:ind w:left="0"/>
              <w:jc w:val="left"/>
              <w:rPr>
                <w:rFonts w:ascii="Trebuchet MS" w:hAnsi="Trebuchet MS"/>
              </w:rPr>
            </w:pPr>
            <w:r>
              <w:rPr>
                <w:rFonts w:ascii="Trebuchet MS" w:hAnsi="Trebuchet MS"/>
              </w:rPr>
              <w:t>Test</w:t>
            </w:r>
          </w:p>
        </w:tc>
        <w:tc>
          <w:tcPr>
            <w:tcW w:w="5535" w:type="dxa"/>
            <w:vAlign w:val="center"/>
          </w:tcPr>
          <w:p w:rsidR="00237E6D" w:rsidRDefault="00237E6D" w:rsidP="00237E6D">
            <w:pPr>
              <w:ind w:left="0"/>
              <w:jc w:val="left"/>
              <w:rPr>
                <w:rFonts w:ascii="Trebuchet MS" w:hAnsi="Trebuchet MS"/>
              </w:rPr>
            </w:pPr>
            <w:r>
              <w:rPr>
                <w:rFonts w:ascii="Trebuchet MS" w:hAnsi="Trebuchet MS"/>
              </w:rPr>
              <w:t>Identify test techniques/tools.</w:t>
            </w:r>
          </w:p>
          <w:p w:rsidR="00237E6D" w:rsidRDefault="00237E6D" w:rsidP="00237E6D">
            <w:pPr>
              <w:ind w:left="0"/>
              <w:jc w:val="left"/>
              <w:rPr>
                <w:rFonts w:ascii="Trebuchet MS" w:hAnsi="Trebuchet MS"/>
              </w:rPr>
            </w:pPr>
            <w:r>
              <w:rPr>
                <w:rFonts w:ascii="Trebuchet MS" w:hAnsi="Trebuchet MS"/>
              </w:rPr>
              <w:t>Execute the test plans and report errors.</w:t>
            </w:r>
          </w:p>
        </w:tc>
      </w:tr>
    </w:tbl>
    <w:p w:rsidR="00805111" w:rsidRDefault="00805111" w:rsidP="00BC5C76">
      <w:pPr>
        <w:ind w:left="0"/>
        <w:rPr>
          <w:rFonts w:ascii="Trebuchet MS" w:hAnsi="Trebuchet MS"/>
        </w:rPr>
      </w:pPr>
    </w:p>
    <w:p w:rsidR="00A0071D" w:rsidRDefault="00A0071D" w:rsidP="00A0071D">
      <w:pPr>
        <w:pStyle w:val="Heading2"/>
        <w:ind w:left="0"/>
        <w:rPr>
          <w:rFonts w:ascii="Trebuchet MS" w:hAnsi="Trebuchet MS"/>
          <w:color w:val="auto"/>
          <w:sz w:val="28"/>
        </w:rPr>
      </w:pPr>
      <w:bookmarkStart w:id="45" w:name="_Toc122091828"/>
      <w:r w:rsidRPr="00A0071D">
        <w:rPr>
          <w:rFonts w:ascii="Trebuchet MS" w:hAnsi="Trebuchet MS"/>
          <w:color w:val="auto"/>
          <w:sz w:val="28"/>
        </w:rPr>
        <w:t>Test Methodology</w:t>
      </w:r>
      <w:bookmarkEnd w:id="45"/>
    </w:p>
    <w:p w:rsidR="00093BAE" w:rsidRPr="00093BAE" w:rsidRDefault="00093BAE" w:rsidP="00093BAE">
      <w:pPr>
        <w:pStyle w:val="Heading3"/>
        <w:ind w:left="0"/>
        <w:rPr>
          <w:rFonts w:ascii="Trebuchet MS" w:hAnsi="Trebuchet MS"/>
          <w:color w:val="auto"/>
          <w:sz w:val="24"/>
        </w:rPr>
      </w:pPr>
      <w:bookmarkStart w:id="46" w:name="_Toc122091829"/>
      <w:r w:rsidRPr="00093BAE">
        <w:rPr>
          <w:rFonts w:ascii="Trebuchet MS" w:hAnsi="Trebuchet MS"/>
          <w:color w:val="auto"/>
          <w:sz w:val="24"/>
        </w:rPr>
        <w:t>Test Levels</w:t>
      </w:r>
      <w:bookmarkEnd w:id="46"/>
    </w:p>
    <w:p w:rsidR="0027560B" w:rsidRDefault="0027560B" w:rsidP="0027560B">
      <w:pPr>
        <w:ind w:left="0"/>
        <w:rPr>
          <w:rFonts w:ascii="Trebuchet MS" w:hAnsi="Trebuchet MS"/>
        </w:rPr>
      </w:pPr>
      <w:r>
        <w:rPr>
          <w:rFonts w:ascii="Trebuchet MS" w:hAnsi="Trebuchet MS"/>
        </w:rPr>
        <w:t>The types of tests that will performed for SWAP website are;</w:t>
      </w:r>
    </w:p>
    <w:p w:rsidR="0027560B" w:rsidRPr="0027560B" w:rsidRDefault="00BD3BB8" w:rsidP="0027560B">
      <w:pPr>
        <w:pStyle w:val="ListParagraph"/>
        <w:numPr>
          <w:ilvl w:val="0"/>
          <w:numId w:val="9"/>
        </w:numPr>
        <w:rPr>
          <w:rFonts w:ascii="Trebuchet MS" w:hAnsi="Trebuchet MS"/>
          <w:b/>
        </w:rPr>
      </w:pPr>
      <w:r>
        <w:rPr>
          <w:rFonts w:ascii="Trebuchet MS" w:hAnsi="Trebuchet MS"/>
          <w:b/>
        </w:rPr>
        <w:t>Functional</w:t>
      </w:r>
      <w:r w:rsidR="00C02AE6">
        <w:rPr>
          <w:rFonts w:ascii="Trebuchet MS" w:hAnsi="Trebuchet MS"/>
          <w:b/>
        </w:rPr>
        <w:t xml:space="preserve"> testing- </w:t>
      </w:r>
      <w:r w:rsidR="00C02AE6">
        <w:rPr>
          <w:rFonts w:ascii="Trebuchet MS" w:hAnsi="Trebuchet MS"/>
        </w:rPr>
        <w:t xml:space="preserve">To check whether the interfaces works smoothly with the rest of the system and its users. Black box testing will be performed. </w:t>
      </w:r>
    </w:p>
    <w:p w:rsidR="0027560B" w:rsidRDefault="0027560B" w:rsidP="0027560B">
      <w:pPr>
        <w:pStyle w:val="ListParagraph"/>
        <w:numPr>
          <w:ilvl w:val="0"/>
          <w:numId w:val="9"/>
        </w:numPr>
        <w:rPr>
          <w:rFonts w:ascii="Trebuchet MS" w:hAnsi="Trebuchet MS"/>
          <w:b/>
        </w:rPr>
      </w:pPr>
      <w:r>
        <w:rPr>
          <w:rFonts w:ascii="Trebuchet MS" w:hAnsi="Trebuchet MS"/>
          <w:b/>
        </w:rPr>
        <w:t>API testing</w:t>
      </w:r>
    </w:p>
    <w:p w:rsidR="0042012C" w:rsidRDefault="0042012C" w:rsidP="0027560B">
      <w:pPr>
        <w:pStyle w:val="ListParagraph"/>
        <w:numPr>
          <w:ilvl w:val="0"/>
          <w:numId w:val="9"/>
        </w:numPr>
        <w:rPr>
          <w:rFonts w:ascii="Trebuchet MS" w:hAnsi="Trebuchet MS"/>
          <w:b/>
        </w:rPr>
      </w:pPr>
      <w:r>
        <w:rPr>
          <w:rFonts w:ascii="Trebuchet MS" w:hAnsi="Trebuchet MS"/>
          <w:b/>
        </w:rPr>
        <w:t>Database testing</w:t>
      </w:r>
    </w:p>
    <w:p w:rsidR="00093BAE" w:rsidRDefault="00093BAE" w:rsidP="00093BAE">
      <w:pPr>
        <w:pStyle w:val="ListParagraph"/>
        <w:rPr>
          <w:rFonts w:ascii="Trebuchet MS" w:hAnsi="Trebuchet MS"/>
          <w:b/>
        </w:rPr>
      </w:pPr>
    </w:p>
    <w:p w:rsidR="00093BAE" w:rsidRDefault="00957CDD" w:rsidP="00957CDD">
      <w:pPr>
        <w:pStyle w:val="Heading3"/>
        <w:ind w:left="0"/>
        <w:rPr>
          <w:rFonts w:ascii="Trebuchet MS" w:hAnsi="Trebuchet MS"/>
          <w:color w:val="auto"/>
          <w:sz w:val="24"/>
        </w:rPr>
      </w:pPr>
      <w:bookmarkStart w:id="47" w:name="_Toc122091830"/>
      <w:r w:rsidRPr="00957CDD">
        <w:rPr>
          <w:rFonts w:ascii="Trebuchet MS" w:hAnsi="Trebuchet MS"/>
          <w:color w:val="auto"/>
          <w:sz w:val="24"/>
        </w:rPr>
        <w:t>Suspension criteria and resumption requirements</w:t>
      </w:r>
      <w:bookmarkEnd w:id="47"/>
    </w:p>
    <w:p w:rsidR="0067041E" w:rsidRDefault="0067041E" w:rsidP="0067041E">
      <w:pPr>
        <w:ind w:left="0"/>
        <w:rPr>
          <w:rFonts w:ascii="Trebuchet MS" w:hAnsi="Trebuchet MS"/>
        </w:rPr>
      </w:pPr>
      <w:r>
        <w:rPr>
          <w:rFonts w:ascii="Trebuchet MS" w:hAnsi="Trebuchet MS"/>
        </w:rPr>
        <w:tab/>
      </w:r>
      <w:r w:rsidR="00174056">
        <w:rPr>
          <w:rFonts w:ascii="Trebuchet MS" w:hAnsi="Trebuchet MS"/>
        </w:rPr>
        <w:t>If 40% of the test cases failed, all the ongoing and future tests will be suspended until the failed test cases are</w:t>
      </w:r>
      <w:r w:rsidR="00A8053F">
        <w:rPr>
          <w:rFonts w:ascii="Trebuchet MS" w:hAnsi="Trebuchet MS"/>
        </w:rPr>
        <w:t xml:space="preserve"> fixed.</w:t>
      </w:r>
    </w:p>
    <w:p w:rsidR="00A8053F" w:rsidRDefault="00946820" w:rsidP="00946820">
      <w:pPr>
        <w:pStyle w:val="Heading3"/>
        <w:ind w:left="0"/>
        <w:rPr>
          <w:rFonts w:ascii="Trebuchet MS" w:hAnsi="Trebuchet MS"/>
          <w:color w:val="auto"/>
          <w:sz w:val="24"/>
        </w:rPr>
      </w:pPr>
      <w:bookmarkStart w:id="48" w:name="_Toc122091831"/>
      <w:r w:rsidRPr="00946820">
        <w:rPr>
          <w:rFonts w:ascii="Trebuchet MS" w:hAnsi="Trebuchet MS"/>
          <w:color w:val="auto"/>
          <w:sz w:val="24"/>
        </w:rPr>
        <w:t>Test completeness</w:t>
      </w:r>
      <w:bookmarkEnd w:id="48"/>
    </w:p>
    <w:p w:rsidR="00946820" w:rsidRDefault="0073233A" w:rsidP="0073233A">
      <w:pPr>
        <w:pStyle w:val="ListParagraph"/>
        <w:numPr>
          <w:ilvl w:val="0"/>
          <w:numId w:val="10"/>
        </w:numPr>
        <w:rPr>
          <w:rFonts w:ascii="Trebuchet MS" w:hAnsi="Trebuchet MS"/>
        </w:rPr>
      </w:pPr>
      <w:r>
        <w:rPr>
          <w:rFonts w:ascii="Trebuchet MS" w:hAnsi="Trebuchet MS"/>
        </w:rPr>
        <w:t>Successful completion of test phase is specified.</w:t>
      </w:r>
    </w:p>
    <w:p w:rsidR="0073233A" w:rsidRDefault="0073233A" w:rsidP="0073233A">
      <w:pPr>
        <w:pStyle w:val="ListParagraph"/>
        <w:numPr>
          <w:ilvl w:val="0"/>
          <w:numId w:val="10"/>
        </w:numPr>
        <w:rPr>
          <w:rFonts w:ascii="Trebuchet MS" w:hAnsi="Trebuchet MS"/>
        </w:rPr>
      </w:pPr>
      <w:r>
        <w:rPr>
          <w:rFonts w:ascii="Trebuchet MS" w:hAnsi="Trebuchet MS"/>
        </w:rPr>
        <w:t>Run rate for each test will be 100%.</w:t>
      </w:r>
    </w:p>
    <w:p w:rsidR="0073233A" w:rsidRDefault="00FA645C" w:rsidP="0073233A">
      <w:pPr>
        <w:pStyle w:val="ListParagraph"/>
        <w:numPr>
          <w:ilvl w:val="0"/>
          <w:numId w:val="10"/>
        </w:numPr>
        <w:rPr>
          <w:rFonts w:ascii="Trebuchet MS" w:hAnsi="Trebuchet MS"/>
        </w:rPr>
      </w:pPr>
      <w:r>
        <w:rPr>
          <w:rFonts w:ascii="Trebuchet MS" w:hAnsi="Trebuchet MS"/>
        </w:rPr>
        <w:t>Mandatory pass rate will be 80%.</w:t>
      </w:r>
    </w:p>
    <w:p w:rsidR="006D099B" w:rsidRDefault="006D099B">
      <w:pPr>
        <w:rPr>
          <w:rFonts w:asciiTheme="majorHAnsi" w:eastAsiaTheme="majorEastAsia" w:hAnsiTheme="majorHAnsi" w:cstheme="majorBidi"/>
          <w:b/>
          <w:bCs/>
          <w:color w:val="4F81BD" w:themeColor="accent1"/>
          <w:sz w:val="26"/>
          <w:szCs w:val="26"/>
        </w:rPr>
      </w:pPr>
      <w:r>
        <w:br w:type="page"/>
      </w:r>
    </w:p>
    <w:p w:rsidR="006C31EB" w:rsidRDefault="006C31EB" w:rsidP="006D099B">
      <w:pPr>
        <w:pStyle w:val="Heading2"/>
        <w:ind w:left="0"/>
        <w:rPr>
          <w:rFonts w:ascii="Trebuchet MS" w:hAnsi="Trebuchet MS"/>
          <w:color w:val="auto"/>
          <w:sz w:val="28"/>
        </w:rPr>
        <w:sectPr w:rsidR="006C31EB" w:rsidSect="001140BB">
          <w:pgSz w:w="11907" w:h="16839" w:code="9"/>
          <w:pgMar w:top="1440" w:right="1440" w:bottom="1440" w:left="1440" w:header="720" w:footer="720" w:gutter="0"/>
          <w:pgNumType w:fmt="upperLetter"/>
          <w:cols w:space="720"/>
          <w:docGrid w:linePitch="360"/>
        </w:sectPr>
      </w:pPr>
    </w:p>
    <w:p w:rsidR="00FA645C" w:rsidRDefault="006D099B" w:rsidP="006D099B">
      <w:pPr>
        <w:pStyle w:val="Heading2"/>
        <w:ind w:left="0"/>
        <w:rPr>
          <w:rFonts w:ascii="Trebuchet MS" w:hAnsi="Trebuchet MS"/>
          <w:color w:val="auto"/>
          <w:sz w:val="28"/>
        </w:rPr>
      </w:pPr>
      <w:bookmarkStart w:id="49" w:name="_Toc122091832"/>
      <w:r w:rsidRPr="006D099B">
        <w:rPr>
          <w:rFonts w:ascii="Trebuchet MS" w:hAnsi="Trebuchet MS"/>
          <w:color w:val="auto"/>
          <w:sz w:val="28"/>
        </w:rPr>
        <w:lastRenderedPageBreak/>
        <w:t>Appendix E - Test Cases</w:t>
      </w:r>
      <w:bookmarkEnd w:id="49"/>
    </w:p>
    <w:tbl>
      <w:tblPr>
        <w:tblStyle w:val="TableGrid"/>
        <w:tblW w:w="0" w:type="auto"/>
        <w:tblLayout w:type="fixed"/>
        <w:tblLook w:val="04A0"/>
      </w:tblPr>
      <w:tblGrid>
        <w:gridCol w:w="738"/>
        <w:gridCol w:w="2880"/>
        <w:gridCol w:w="3870"/>
        <w:gridCol w:w="3060"/>
        <w:gridCol w:w="1710"/>
        <w:gridCol w:w="1917"/>
      </w:tblGrid>
      <w:tr w:rsidR="006C31EB" w:rsidRPr="006C31EB" w:rsidTr="00622285">
        <w:tc>
          <w:tcPr>
            <w:tcW w:w="738" w:type="dxa"/>
            <w:vAlign w:val="center"/>
          </w:tcPr>
          <w:p w:rsidR="006C31EB" w:rsidRPr="006C31EB" w:rsidRDefault="006C31EB" w:rsidP="003D4CD9">
            <w:pPr>
              <w:ind w:left="0"/>
              <w:jc w:val="center"/>
              <w:rPr>
                <w:rFonts w:ascii="Trebuchet MS" w:hAnsi="Trebuchet MS"/>
                <w:b/>
              </w:rPr>
            </w:pPr>
            <w:r w:rsidRPr="006C31EB">
              <w:rPr>
                <w:rFonts w:ascii="Trebuchet MS" w:hAnsi="Trebuchet MS"/>
                <w:b/>
              </w:rPr>
              <w:t>Test ID</w:t>
            </w:r>
          </w:p>
        </w:tc>
        <w:tc>
          <w:tcPr>
            <w:tcW w:w="288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condition</w:t>
            </w:r>
          </w:p>
        </w:tc>
        <w:tc>
          <w:tcPr>
            <w:tcW w:w="387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Steps</w:t>
            </w:r>
          </w:p>
        </w:tc>
        <w:tc>
          <w:tcPr>
            <w:tcW w:w="306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Input</w:t>
            </w:r>
          </w:p>
        </w:tc>
        <w:tc>
          <w:tcPr>
            <w:tcW w:w="1710"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Test Expected result</w:t>
            </w:r>
          </w:p>
        </w:tc>
        <w:tc>
          <w:tcPr>
            <w:tcW w:w="1917" w:type="dxa"/>
            <w:vAlign w:val="center"/>
          </w:tcPr>
          <w:p w:rsidR="006C31EB" w:rsidRPr="006C31EB" w:rsidRDefault="006C31EB" w:rsidP="006C31EB">
            <w:pPr>
              <w:ind w:left="0"/>
              <w:jc w:val="center"/>
              <w:rPr>
                <w:rFonts w:ascii="Trebuchet MS" w:hAnsi="Trebuchet MS"/>
                <w:b/>
              </w:rPr>
            </w:pPr>
            <w:r w:rsidRPr="006C31EB">
              <w:rPr>
                <w:rFonts w:ascii="Trebuchet MS" w:hAnsi="Trebuchet MS"/>
                <w:b/>
              </w:rPr>
              <w:t>Actual result</w:t>
            </w:r>
          </w:p>
        </w:tc>
      </w:tr>
      <w:tr w:rsidR="006C31EB" w:rsidRPr="006C31EB" w:rsidTr="00622285">
        <w:tc>
          <w:tcPr>
            <w:tcW w:w="738" w:type="dxa"/>
            <w:vAlign w:val="center"/>
          </w:tcPr>
          <w:p w:rsidR="006C31EB" w:rsidRPr="006C31EB" w:rsidRDefault="003D4CD9" w:rsidP="003D4CD9">
            <w:pPr>
              <w:ind w:left="0"/>
              <w:jc w:val="center"/>
              <w:rPr>
                <w:rFonts w:ascii="Trebuchet MS" w:hAnsi="Trebuchet MS"/>
              </w:rPr>
            </w:pPr>
            <w:r>
              <w:rPr>
                <w:rFonts w:ascii="Trebuchet MS" w:hAnsi="Trebuchet MS"/>
              </w:rPr>
              <w:t>01</w:t>
            </w:r>
          </w:p>
        </w:tc>
        <w:tc>
          <w:tcPr>
            <w:tcW w:w="2880" w:type="dxa"/>
            <w:vAlign w:val="center"/>
          </w:tcPr>
          <w:p w:rsidR="006C31EB" w:rsidRPr="006C31EB" w:rsidRDefault="00C02AE6" w:rsidP="00761C2E">
            <w:pPr>
              <w:ind w:left="0"/>
              <w:jc w:val="left"/>
              <w:rPr>
                <w:rFonts w:ascii="Trebuchet MS" w:hAnsi="Trebuchet MS"/>
              </w:rPr>
            </w:pPr>
            <w:r>
              <w:rPr>
                <w:rFonts w:ascii="Trebuchet MS" w:hAnsi="Trebuchet MS"/>
              </w:rPr>
              <w:t>Display product details</w:t>
            </w:r>
            <w:r w:rsidR="00761C2E">
              <w:rPr>
                <w:rFonts w:ascii="Trebuchet MS" w:hAnsi="Trebuchet MS"/>
              </w:rPr>
              <w:t xml:space="preserve"> when 'view' button is clicked.</w:t>
            </w:r>
          </w:p>
        </w:tc>
        <w:tc>
          <w:tcPr>
            <w:tcW w:w="3870" w:type="dxa"/>
          </w:tcPr>
          <w:p w:rsidR="006C31EB" w:rsidRDefault="00C71230" w:rsidP="00C71230">
            <w:pPr>
              <w:ind w:left="0"/>
              <w:jc w:val="left"/>
              <w:rPr>
                <w:rFonts w:ascii="Trebuchet MS" w:hAnsi="Trebuchet MS"/>
              </w:rPr>
            </w:pPr>
            <w:r>
              <w:rPr>
                <w:rFonts w:ascii="Trebuchet MS" w:hAnsi="Trebuchet MS"/>
              </w:rPr>
              <w:t>1. Open a category page (Electronics, Books or Furniture)</w:t>
            </w:r>
            <w:r w:rsidR="007A3936">
              <w:rPr>
                <w:rFonts w:ascii="Trebuchet MS" w:hAnsi="Trebuchet MS"/>
              </w:rPr>
              <w:t>.</w:t>
            </w:r>
          </w:p>
          <w:p w:rsidR="00C71230" w:rsidRPr="006C31EB" w:rsidRDefault="00C71230" w:rsidP="00C71230">
            <w:pPr>
              <w:ind w:left="0"/>
              <w:jc w:val="left"/>
              <w:rPr>
                <w:rFonts w:ascii="Trebuchet MS" w:hAnsi="Trebuchet MS"/>
              </w:rPr>
            </w:pPr>
            <w:r>
              <w:rPr>
                <w:rFonts w:ascii="Trebuchet MS" w:hAnsi="Trebuchet MS"/>
              </w:rPr>
              <w:t xml:space="preserve">2. </w:t>
            </w:r>
            <w:r w:rsidR="007A3936">
              <w:rPr>
                <w:rFonts w:ascii="Trebuchet MS" w:hAnsi="Trebuchet MS"/>
              </w:rPr>
              <w:t>Click 'View' button</w:t>
            </w:r>
          </w:p>
        </w:tc>
        <w:tc>
          <w:tcPr>
            <w:tcW w:w="3060" w:type="dxa"/>
            <w:vAlign w:val="center"/>
          </w:tcPr>
          <w:p w:rsidR="006C31EB" w:rsidRPr="006C31EB" w:rsidRDefault="007A3936" w:rsidP="007A3936">
            <w:pPr>
              <w:ind w:left="0"/>
              <w:jc w:val="center"/>
              <w:rPr>
                <w:rFonts w:ascii="Trebuchet MS" w:hAnsi="Trebuchet MS"/>
              </w:rPr>
            </w:pPr>
            <w:r>
              <w:rPr>
                <w:rFonts w:ascii="Trebuchet MS" w:hAnsi="Trebuchet MS"/>
              </w:rPr>
              <w:t>None</w:t>
            </w:r>
          </w:p>
        </w:tc>
        <w:tc>
          <w:tcPr>
            <w:tcW w:w="1710" w:type="dxa"/>
            <w:vAlign w:val="center"/>
          </w:tcPr>
          <w:p w:rsidR="006C31EB" w:rsidRPr="006C31EB" w:rsidRDefault="00565A96" w:rsidP="007A3936">
            <w:pPr>
              <w:ind w:left="0"/>
              <w:jc w:val="center"/>
              <w:rPr>
                <w:rFonts w:ascii="Trebuchet MS" w:hAnsi="Trebuchet MS"/>
              </w:rPr>
            </w:pPr>
            <w:r>
              <w:rPr>
                <w:rFonts w:ascii="Trebuchet MS" w:hAnsi="Trebuchet MS"/>
              </w:rPr>
              <w:t xml:space="preserve">View product details. </w:t>
            </w:r>
            <w:r w:rsidR="007A3936">
              <w:rPr>
                <w:rFonts w:ascii="Trebuchet MS" w:hAnsi="Trebuchet MS"/>
              </w:rPr>
              <w:t>Successful</w:t>
            </w:r>
          </w:p>
        </w:tc>
        <w:tc>
          <w:tcPr>
            <w:tcW w:w="1917" w:type="dxa"/>
            <w:vAlign w:val="center"/>
          </w:tcPr>
          <w:p w:rsidR="006C31EB" w:rsidRPr="006C31EB" w:rsidRDefault="006C31EB" w:rsidP="007A3936">
            <w:pPr>
              <w:ind w:left="0"/>
              <w:jc w:val="center"/>
              <w:rPr>
                <w:rFonts w:ascii="Trebuchet MS" w:hAnsi="Trebuchet MS"/>
              </w:rPr>
            </w:pPr>
          </w:p>
        </w:tc>
      </w:tr>
      <w:tr w:rsidR="00761C2E" w:rsidRPr="006C31EB" w:rsidTr="00622285">
        <w:tc>
          <w:tcPr>
            <w:tcW w:w="738" w:type="dxa"/>
            <w:vAlign w:val="center"/>
          </w:tcPr>
          <w:p w:rsidR="00761C2E" w:rsidRDefault="00761C2E" w:rsidP="003D4CD9">
            <w:pPr>
              <w:ind w:left="0"/>
              <w:jc w:val="center"/>
              <w:rPr>
                <w:rFonts w:ascii="Trebuchet MS" w:hAnsi="Trebuchet MS"/>
              </w:rPr>
            </w:pPr>
            <w:r>
              <w:rPr>
                <w:rFonts w:ascii="Trebuchet MS" w:hAnsi="Trebuchet MS"/>
              </w:rPr>
              <w:t>02</w:t>
            </w:r>
          </w:p>
        </w:tc>
        <w:tc>
          <w:tcPr>
            <w:tcW w:w="2880" w:type="dxa"/>
            <w:vAlign w:val="center"/>
          </w:tcPr>
          <w:p w:rsidR="00761C2E" w:rsidRDefault="00565A96" w:rsidP="00761C2E">
            <w:pPr>
              <w:ind w:left="0"/>
              <w:jc w:val="left"/>
              <w:rPr>
                <w:rFonts w:ascii="Trebuchet MS" w:hAnsi="Trebuchet MS"/>
              </w:rPr>
            </w:pPr>
            <w:r>
              <w:rPr>
                <w:rFonts w:ascii="Trebuchet MS" w:hAnsi="Trebuchet MS"/>
              </w:rPr>
              <w:t>New users should be able to Sign up using 'Sign Up' form.</w:t>
            </w:r>
          </w:p>
        </w:tc>
        <w:tc>
          <w:tcPr>
            <w:tcW w:w="3870" w:type="dxa"/>
          </w:tcPr>
          <w:p w:rsidR="00565A96" w:rsidRDefault="00565A96" w:rsidP="00565A96">
            <w:pPr>
              <w:ind w:left="0"/>
              <w:jc w:val="left"/>
              <w:rPr>
                <w:rFonts w:ascii="Trebuchet MS" w:hAnsi="Trebuchet MS"/>
              </w:rPr>
            </w:pPr>
            <w:r>
              <w:rPr>
                <w:rFonts w:ascii="Trebuchet MS" w:hAnsi="Trebuchet MS"/>
              </w:rPr>
              <w:t>1. Enter first name.</w:t>
            </w:r>
          </w:p>
          <w:p w:rsidR="00565A96" w:rsidRDefault="00565A96" w:rsidP="00565A96">
            <w:pPr>
              <w:ind w:left="0"/>
              <w:jc w:val="left"/>
              <w:rPr>
                <w:rFonts w:ascii="Trebuchet MS" w:hAnsi="Trebuchet MS"/>
              </w:rPr>
            </w:pPr>
            <w:r>
              <w:rPr>
                <w:rFonts w:ascii="Trebuchet MS" w:hAnsi="Trebuchet MS"/>
              </w:rPr>
              <w:t>2. Enter last name.</w:t>
            </w:r>
          </w:p>
          <w:p w:rsidR="00565A96" w:rsidRDefault="00565A96" w:rsidP="00565A96">
            <w:pPr>
              <w:ind w:left="0"/>
              <w:jc w:val="left"/>
              <w:rPr>
                <w:rFonts w:ascii="Trebuchet MS" w:hAnsi="Trebuchet MS"/>
              </w:rPr>
            </w:pPr>
            <w:r>
              <w:rPr>
                <w:rFonts w:ascii="Trebuchet MS" w:hAnsi="Trebuchet MS"/>
              </w:rPr>
              <w:t>3. Enter email.</w:t>
            </w:r>
          </w:p>
          <w:p w:rsidR="00565A96" w:rsidRDefault="00565A96" w:rsidP="00565A96">
            <w:pPr>
              <w:ind w:left="0"/>
              <w:jc w:val="left"/>
              <w:rPr>
                <w:rFonts w:ascii="Trebuchet MS" w:hAnsi="Trebuchet MS"/>
              </w:rPr>
            </w:pPr>
            <w:r>
              <w:rPr>
                <w:rFonts w:ascii="Trebuchet MS" w:hAnsi="Trebuchet MS"/>
              </w:rPr>
              <w:t>4. Enter password.</w:t>
            </w:r>
          </w:p>
          <w:p w:rsidR="00565A96" w:rsidRDefault="00565A96" w:rsidP="00565A96">
            <w:pPr>
              <w:ind w:left="0"/>
              <w:jc w:val="left"/>
              <w:rPr>
                <w:rFonts w:ascii="Trebuchet MS" w:hAnsi="Trebuchet MS"/>
              </w:rPr>
            </w:pPr>
            <w:r>
              <w:rPr>
                <w:rFonts w:ascii="Trebuchet MS" w:hAnsi="Trebuchet MS"/>
              </w:rPr>
              <w:t xml:space="preserve">5. </w:t>
            </w:r>
            <w:r w:rsidR="004F4866">
              <w:rPr>
                <w:rFonts w:ascii="Trebuchet MS" w:hAnsi="Trebuchet MS"/>
              </w:rPr>
              <w:t>Enter mobile number.</w:t>
            </w:r>
          </w:p>
          <w:p w:rsidR="0086720E" w:rsidRPr="00565A96" w:rsidRDefault="0086720E" w:rsidP="00565A96">
            <w:pPr>
              <w:ind w:left="0"/>
              <w:jc w:val="left"/>
              <w:rPr>
                <w:rFonts w:ascii="Trebuchet MS" w:hAnsi="Trebuchet MS"/>
              </w:rPr>
            </w:pPr>
            <w:r>
              <w:rPr>
                <w:rFonts w:ascii="Trebuchet MS" w:hAnsi="Trebuchet MS"/>
              </w:rPr>
              <w:t>6. Click 'Sign Up' button.</w:t>
            </w:r>
          </w:p>
        </w:tc>
        <w:tc>
          <w:tcPr>
            <w:tcW w:w="3060" w:type="dxa"/>
            <w:vAlign w:val="center"/>
          </w:tcPr>
          <w:p w:rsidR="00761C2E" w:rsidRDefault="00082C2A" w:rsidP="004F4866">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4F4866" w:rsidRDefault="004F4866" w:rsidP="004F4866">
            <w:pPr>
              <w:ind w:left="0"/>
              <w:jc w:val="left"/>
              <w:rPr>
                <w:rFonts w:ascii="Trebuchet MS" w:hAnsi="Trebuchet MS"/>
              </w:rPr>
            </w:pPr>
            <w:r>
              <w:rPr>
                <w:rFonts w:ascii="Trebuchet MS" w:hAnsi="Trebuchet MS"/>
              </w:rPr>
              <w:t>Last_name: Doe</w:t>
            </w:r>
          </w:p>
          <w:p w:rsidR="004F4866" w:rsidRDefault="00025C6B" w:rsidP="004F4866">
            <w:pPr>
              <w:ind w:left="0"/>
              <w:jc w:val="left"/>
              <w:rPr>
                <w:rFonts w:ascii="Trebuchet MS" w:hAnsi="Trebuchet MS"/>
              </w:rPr>
            </w:pPr>
            <w:r>
              <w:rPr>
                <w:rFonts w:ascii="Trebuchet MS" w:hAnsi="Trebuchet MS"/>
              </w:rPr>
              <w:t>Email: maxim</w:t>
            </w:r>
            <w:r w:rsidR="004F4866">
              <w:rPr>
                <w:rFonts w:ascii="Trebuchet MS" w:hAnsi="Trebuchet MS"/>
              </w:rPr>
              <w:t>@gmail.com</w:t>
            </w:r>
          </w:p>
          <w:p w:rsidR="004F4866" w:rsidRDefault="004F4866" w:rsidP="004F4866">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4F4866" w:rsidRDefault="004F4866" w:rsidP="004F4866">
            <w:pPr>
              <w:ind w:left="0"/>
              <w:jc w:val="left"/>
              <w:rPr>
                <w:rFonts w:ascii="Trebuchet MS" w:hAnsi="Trebuchet MS"/>
              </w:rPr>
            </w:pPr>
            <w:r>
              <w:rPr>
                <w:rFonts w:ascii="Trebuchet MS" w:hAnsi="Trebuchet MS"/>
              </w:rPr>
              <w:t>Mobile: 0763983856</w:t>
            </w:r>
          </w:p>
        </w:tc>
        <w:tc>
          <w:tcPr>
            <w:tcW w:w="1710" w:type="dxa"/>
            <w:vAlign w:val="center"/>
          </w:tcPr>
          <w:p w:rsidR="00761C2E" w:rsidRDefault="004F4866" w:rsidP="007A3936">
            <w:pPr>
              <w:ind w:left="0"/>
              <w:jc w:val="center"/>
              <w:rPr>
                <w:rFonts w:ascii="Trebuchet MS" w:hAnsi="Trebuchet MS"/>
              </w:rPr>
            </w:pPr>
            <w:r>
              <w:rPr>
                <w:rFonts w:ascii="Trebuchet MS" w:hAnsi="Trebuchet MS"/>
              </w:rPr>
              <w:t>Sign Up Successful</w:t>
            </w:r>
          </w:p>
        </w:tc>
        <w:tc>
          <w:tcPr>
            <w:tcW w:w="1917" w:type="dxa"/>
            <w:vAlign w:val="center"/>
          </w:tcPr>
          <w:p w:rsidR="00761C2E" w:rsidRPr="006C31EB" w:rsidRDefault="00761C2E" w:rsidP="007A3936">
            <w:pPr>
              <w:ind w:left="0"/>
              <w:jc w:val="center"/>
              <w:rPr>
                <w:rFonts w:ascii="Trebuchet MS" w:hAnsi="Trebuchet MS"/>
              </w:rPr>
            </w:pPr>
          </w:p>
        </w:tc>
      </w:tr>
      <w:tr w:rsidR="00C066A7" w:rsidRPr="006C31EB" w:rsidTr="00622285">
        <w:tc>
          <w:tcPr>
            <w:tcW w:w="738" w:type="dxa"/>
            <w:vAlign w:val="center"/>
          </w:tcPr>
          <w:p w:rsidR="00C066A7" w:rsidRDefault="00C066A7" w:rsidP="003D4CD9">
            <w:pPr>
              <w:ind w:left="0"/>
              <w:jc w:val="center"/>
              <w:rPr>
                <w:rFonts w:ascii="Trebuchet MS" w:hAnsi="Trebuchet MS"/>
              </w:rPr>
            </w:pPr>
          </w:p>
        </w:tc>
        <w:tc>
          <w:tcPr>
            <w:tcW w:w="2880" w:type="dxa"/>
            <w:vAlign w:val="center"/>
          </w:tcPr>
          <w:p w:rsidR="00C066A7" w:rsidRDefault="00C066A7" w:rsidP="00761C2E">
            <w:pPr>
              <w:ind w:left="0"/>
              <w:jc w:val="left"/>
              <w:rPr>
                <w:rFonts w:ascii="Trebuchet MS" w:hAnsi="Trebuchet MS"/>
              </w:rPr>
            </w:pPr>
            <w:r>
              <w:rPr>
                <w:rFonts w:ascii="Trebuchet MS" w:hAnsi="Trebuchet MS"/>
              </w:rPr>
              <w:t>Check if user can enter more than 20 characters for first name</w:t>
            </w:r>
            <w:r w:rsidR="00CB3A4A">
              <w:rPr>
                <w:rFonts w:ascii="Trebuchet MS" w:hAnsi="Trebuchet MS"/>
              </w:rPr>
              <w:t xml:space="preserve"> and sign up</w:t>
            </w:r>
            <w:r>
              <w:rPr>
                <w:rFonts w:ascii="Trebuchet MS" w:hAnsi="Trebuchet MS"/>
              </w:rPr>
              <w:t>.</w:t>
            </w:r>
          </w:p>
        </w:tc>
        <w:tc>
          <w:tcPr>
            <w:tcW w:w="3870" w:type="dxa"/>
          </w:tcPr>
          <w:p w:rsidR="00C066A7" w:rsidRDefault="00C066A7" w:rsidP="0051556E">
            <w:pPr>
              <w:ind w:left="0"/>
              <w:jc w:val="left"/>
              <w:rPr>
                <w:rFonts w:ascii="Trebuchet MS" w:hAnsi="Trebuchet MS"/>
              </w:rPr>
            </w:pPr>
            <w:r>
              <w:rPr>
                <w:rFonts w:ascii="Trebuchet MS" w:hAnsi="Trebuchet MS"/>
              </w:rPr>
              <w:t>1. Enter first name.</w:t>
            </w:r>
          </w:p>
          <w:p w:rsidR="00C066A7" w:rsidRDefault="00C066A7" w:rsidP="0051556E">
            <w:pPr>
              <w:ind w:left="0"/>
              <w:jc w:val="left"/>
              <w:rPr>
                <w:rFonts w:ascii="Trebuchet MS" w:hAnsi="Trebuchet MS"/>
              </w:rPr>
            </w:pPr>
            <w:r>
              <w:rPr>
                <w:rFonts w:ascii="Trebuchet MS" w:hAnsi="Trebuchet MS"/>
              </w:rPr>
              <w:t>2. Enter last name.</w:t>
            </w:r>
          </w:p>
          <w:p w:rsidR="00C066A7" w:rsidRDefault="00C066A7" w:rsidP="0051556E">
            <w:pPr>
              <w:ind w:left="0"/>
              <w:jc w:val="left"/>
              <w:rPr>
                <w:rFonts w:ascii="Trebuchet MS" w:hAnsi="Trebuchet MS"/>
              </w:rPr>
            </w:pPr>
            <w:r>
              <w:rPr>
                <w:rFonts w:ascii="Trebuchet MS" w:hAnsi="Trebuchet MS"/>
              </w:rPr>
              <w:t>3. Enter email.</w:t>
            </w:r>
          </w:p>
          <w:p w:rsidR="00C066A7" w:rsidRDefault="00C066A7" w:rsidP="0051556E">
            <w:pPr>
              <w:ind w:left="0"/>
              <w:jc w:val="left"/>
              <w:rPr>
                <w:rFonts w:ascii="Trebuchet MS" w:hAnsi="Trebuchet MS"/>
              </w:rPr>
            </w:pPr>
            <w:r>
              <w:rPr>
                <w:rFonts w:ascii="Trebuchet MS" w:hAnsi="Trebuchet MS"/>
              </w:rPr>
              <w:t>4. Enter password.</w:t>
            </w:r>
          </w:p>
          <w:p w:rsidR="00C066A7" w:rsidRDefault="00C066A7" w:rsidP="0051556E">
            <w:pPr>
              <w:ind w:left="0"/>
              <w:jc w:val="left"/>
              <w:rPr>
                <w:rFonts w:ascii="Trebuchet MS" w:hAnsi="Trebuchet MS"/>
              </w:rPr>
            </w:pPr>
            <w:r>
              <w:rPr>
                <w:rFonts w:ascii="Trebuchet MS" w:hAnsi="Trebuchet MS"/>
              </w:rPr>
              <w:t>5. Enter mobile number.</w:t>
            </w:r>
          </w:p>
          <w:p w:rsidR="00C066A7" w:rsidRPr="00565A96" w:rsidRDefault="00C066A7" w:rsidP="0051556E">
            <w:pPr>
              <w:ind w:left="0"/>
              <w:jc w:val="left"/>
              <w:rPr>
                <w:rFonts w:ascii="Trebuchet MS" w:hAnsi="Trebuchet MS"/>
              </w:rPr>
            </w:pPr>
            <w:r>
              <w:rPr>
                <w:rFonts w:ascii="Trebuchet MS" w:hAnsi="Trebuchet MS"/>
              </w:rPr>
              <w:t>6. Click 'Sign Up' button.</w:t>
            </w:r>
          </w:p>
        </w:tc>
        <w:tc>
          <w:tcPr>
            <w:tcW w:w="3060" w:type="dxa"/>
            <w:vAlign w:val="center"/>
          </w:tcPr>
          <w:p w:rsidR="00C066A7" w:rsidRDefault="00C066A7" w:rsidP="00C066A7">
            <w:pPr>
              <w:ind w:left="0"/>
              <w:jc w:val="left"/>
              <w:rPr>
                <w:rFonts w:ascii="Trebuchet MS" w:hAnsi="Trebuchet MS"/>
              </w:rPr>
            </w:pPr>
            <w:r>
              <w:rPr>
                <w:rFonts w:ascii="Trebuchet MS" w:hAnsi="Trebuchet MS"/>
              </w:rPr>
              <w:t xml:space="preserve">First_name: </w:t>
            </w:r>
            <w:r w:rsidR="00B21CB6">
              <w:rPr>
                <w:rFonts w:ascii="Trebuchet MS" w:hAnsi="Trebuchet MS"/>
              </w:rPr>
              <w:t>Maximiliano Evangeline</w:t>
            </w:r>
          </w:p>
          <w:p w:rsidR="00C066A7" w:rsidRDefault="00C066A7" w:rsidP="00C066A7">
            <w:pPr>
              <w:ind w:left="0"/>
              <w:jc w:val="left"/>
              <w:rPr>
                <w:rFonts w:ascii="Trebuchet MS" w:hAnsi="Trebuchet MS"/>
              </w:rPr>
            </w:pPr>
            <w:r>
              <w:rPr>
                <w:rFonts w:ascii="Trebuchet MS" w:hAnsi="Trebuchet MS"/>
              </w:rPr>
              <w:t>Last_name: Doe</w:t>
            </w:r>
          </w:p>
          <w:p w:rsidR="00C066A7" w:rsidRDefault="00C066A7" w:rsidP="00C066A7">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C066A7" w:rsidRDefault="00C066A7" w:rsidP="00C066A7">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066A7" w:rsidRDefault="00C066A7" w:rsidP="00C066A7">
            <w:pPr>
              <w:ind w:left="0"/>
              <w:jc w:val="left"/>
              <w:rPr>
                <w:rFonts w:ascii="Trebuchet MS" w:hAnsi="Trebuchet MS"/>
              </w:rPr>
            </w:pPr>
            <w:r>
              <w:rPr>
                <w:rFonts w:ascii="Trebuchet MS" w:hAnsi="Trebuchet MS"/>
              </w:rPr>
              <w:t>Mobile: 0763983856</w:t>
            </w:r>
          </w:p>
        </w:tc>
        <w:tc>
          <w:tcPr>
            <w:tcW w:w="1710" w:type="dxa"/>
            <w:vAlign w:val="center"/>
          </w:tcPr>
          <w:p w:rsidR="00C066A7" w:rsidRDefault="001F688D" w:rsidP="007A3936">
            <w:pPr>
              <w:ind w:left="0"/>
              <w:jc w:val="center"/>
              <w:rPr>
                <w:rFonts w:ascii="Trebuchet MS" w:hAnsi="Trebuchet MS"/>
              </w:rPr>
            </w:pPr>
            <w:r>
              <w:rPr>
                <w:rFonts w:ascii="Trebuchet MS" w:hAnsi="Trebuchet MS"/>
              </w:rPr>
              <w:t>Show error message</w:t>
            </w:r>
          </w:p>
        </w:tc>
        <w:tc>
          <w:tcPr>
            <w:tcW w:w="1917" w:type="dxa"/>
            <w:vAlign w:val="center"/>
          </w:tcPr>
          <w:p w:rsidR="00C066A7" w:rsidRPr="006C31EB" w:rsidRDefault="00C066A7" w:rsidP="007A3936">
            <w:pPr>
              <w:ind w:left="0"/>
              <w:jc w:val="center"/>
              <w:rPr>
                <w:rFonts w:ascii="Trebuchet MS" w:hAnsi="Trebuchet MS"/>
              </w:rPr>
            </w:pPr>
          </w:p>
        </w:tc>
      </w:tr>
      <w:tr w:rsidR="00CB3A4A" w:rsidRPr="006C31EB" w:rsidTr="00622285">
        <w:tc>
          <w:tcPr>
            <w:tcW w:w="738" w:type="dxa"/>
            <w:vAlign w:val="center"/>
          </w:tcPr>
          <w:p w:rsidR="00CB3A4A" w:rsidRDefault="00CB3A4A" w:rsidP="003D4CD9">
            <w:pPr>
              <w:ind w:left="0"/>
              <w:jc w:val="center"/>
              <w:rPr>
                <w:rFonts w:ascii="Trebuchet MS" w:hAnsi="Trebuchet MS"/>
              </w:rPr>
            </w:pP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more than 20 characters for last name and sign up.</w:t>
            </w:r>
          </w:p>
        </w:tc>
        <w:tc>
          <w:tcPr>
            <w:tcW w:w="3870" w:type="dxa"/>
          </w:tcPr>
          <w:p w:rsidR="00CB3A4A" w:rsidRDefault="00CB3A4A" w:rsidP="0051556E">
            <w:pPr>
              <w:ind w:left="0"/>
              <w:jc w:val="left"/>
              <w:rPr>
                <w:rFonts w:ascii="Trebuchet MS" w:hAnsi="Trebuchet MS"/>
              </w:rPr>
            </w:pPr>
            <w:r>
              <w:rPr>
                <w:rFonts w:ascii="Trebuchet MS" w:hAnsi="Trebuchet MS"/>
              </w:rPr>
              <w:t>1. Enter first name.</w:t>
            </w:r>
          </w:p>
          <w:p w:rsidR="00CB3A4A" w:rsidRDefault="00CB3A4A" w:rsidP="0051556E">
            <w:pPr>
              <w:ind w:left="0"/>
              <w:jc w:val="left"/>
              <w:rPr>
                <w:rFonts w:ascii="Trebuchet MS" w:hAnsi="Trebuchet MS"/>
              </w:rPr>
            </w:pPr>
            <w:r>
              <w:rPr>
                <w:rFonts w:ascii="Trebuchet MS" w:hAnsi="Trebuchet MS"/>
              </w:rPr>
              <w:t>2. Enter last name.</w:t>
            </w:r>
          </w:p>
          <w:p w:rsidR="00CB3A4A" w:rsidRDefault="00CB3A4A" w:rsidP="0051556E">
            <w:pPr>
              <w:ind w:left="0"/>
              <w:jc w:val="left"/>
              <w:rPr>
                <w:rFonts w:ascii="Trebuchet MS" w:hAnsi="Trebuchet MS"/>
              </w:rPr>
            </w:pPr>
            <w:r>
              <w:rPr>
                <w:rFonts w:ascii="Trebuchet MS" w:hAnsi="Trebuchet MS"/>
              </w:rPr>
              <w:t>3. Enter email.</w:t>
            </w:r>
          </w:p>
          <w:p w:rsidR="00CB3A4A" w:rsidRDefault="00CB3A4A" w:rsidP="0051556E">
            <w:pPr>
              <w:ind w:left="0"/>
              <w:jc w:val="left"/>
              <w:rPr>
                <w:rFonts w:ascii="Trebuchet MS" w:hAnsi="Trebuchet MS"/>
              </w:rPr>
            </w:pPr>
            <w:r>
              <w:rPr>
                <w:rFonts w:ascii="Trebuchet MS" w:hAnsi="Trebuchet MS"/>
              </w:rPr>
              <w:t>4. Enter password.</w:t>
            </w:r>
          </w:p>
          <w:p w:rsidR="00CB3A4A" w:rsidRDefault="00CB3A4A" w:rsidP="0051556E">
            <w:pPr>
              <w:ind w:left="0"/>
              <w:jc w:val="left"/>
              <w:rPr>
                <w:rFonts w:ascii="Trebuchet MS" w:hAnsi="Trebuchet MS"/>
              </w:rPr>
            </w:pPr>
            <w:r>
              <w:rPr>
                <w:rFonts w:ascii="Trebuchet MS" w:hAnsi="Trebuchet MS"/>
              </w:rPr>
              <w:t>5. Enter mobile number.</w:t>
            </w:r>
          </w:p>
          <w:p w:rsidR="00CB3A4A" w:rsidRPr="00565A96" w:rsidRDefault="00CB3A4A" w:rsidP="0051556E">
            <w:pPr>
              <w:ind w:left="0"/>
              <w:jc w:val="left"/>
              <w:rPr>
                <w:rFonts w:ascii="Trebuchet MS" w:hAnsi="Trebuchet MS"/>
              </w:rPr>
            </w:pPr>
            <w:r>
              <w:rPr>
                <w:rFonts w:ascii="Trebuchet MS" w:hAnsi="Trebuchet MS"/>
              </w:rPr>
              <w:t>6. Click 'Sign Up' button.</w:t>
            </w:r>
          </w:p>
        </w:tc>
        <w:tc>
          <w:tcPr>
            <w:tcW w:w="3060" w:type="dxa"/>
            <w:vAlign w:val="center"/>
          </w:tcPr>
          <w:p w:rsidR="00CB3A4A" w:rsidRDefault="00CB3A4A" w:rsidP="00CB3A4A">
            <w:pPr>
              <w:ind w:left="0"/>
              <w:jc w:val="left"/>
              <w:rPr>
                <w:rFonts w:ascii="Trebuchet MS" w:hAnsi="Trebuchet MS"/>
              </w:rPr>
            </w:pPr>
            <w:r>
              <w:rPr>
                <w:rFonts w:ascii="Trebuchet MS" w:hAnsi="Trebuchet MS"/>
              </w:rPr>
              <w:t xml:space="preserve">First_name: </w:t>
            </w:r>
            <w:r w:rsidR="00B21CB6">
              <w:rPr>
                <w:rFonts w:ascii="Trebuchet MS" w:hAnsi="Trebuchet MS"/>
              </w:rPr>
              <w:t>M</w:t>
            </w:r>
            <w:r w:rsidR="00971F9A">
              <w:rPr>
                <w:rFonts w:ascii="Trebuchet MS" w:hAnsi="Trebuchet MS"/>
              </w:rPr>
              <w:t>axim</w:t>
            </w:r>
          </w:p>
          <w:p w:rsidR="00CB3A4A" w:rsidRDefault="00CB3A4A" w:rsidP="00CB3A4A">
            <w:pPr>
              <w:ind w:left="0"/>
              <w:jc w:val="left"/>
              <w:rPr>
                <w:rFonts w:ascii="Trebuchet MS" w:hAnsi="Trebuchet MS"/>
              </w:rPr>
            </w:pPr>
            <w:r>
              <w:rPr>
                <w:rFonts w:ascii="Trebuchet MS" w:hAnsi="Trebuchet MS"/>
              </w:rPr>
              <w:t>Last_name: Doe</w:t>
            </w:r>
            <w:r w:rsidR="00B21CB6">
              <w:rPr>
                <w:rFonts w:ascii="Trebuchet MS" w:hAnsi="Trebuchet MS"/>
              </w:rPr>
              <w:t xml:space="preserve"> Christopher</w:t>
            </w:r>
            <w:r w:rsidR="00D905BE">
              <w:rPr>
                <w:rFonts w:ascii="Trebuchet MS" w:hAnsi="Trebuchet MS"/>
              </w:rPr>
              <w:t xml:space="preserve"> Francisco</w:t>
            </w:r>
          </w:p>
          <w:p w:rsidR="00CB3A4A" w:rsidRDefault="00CB3A4A" w:rsidP="00CB3A4A">
            <w:pPr>
              <w:ind w:left="0"/>
              <w:jc w:val="left"/>
              <w:rPr>
                <w:rFonts w:ascii="Trebuchet MS" w:hAnsi="Trebuchet MS"/>
              </w:rPr>
            </w:pPr>
            <w:r>
              <w:rPr>
                <w:rFonts w:ascii="Trebuchet MS" w:hAnsi="Trebuchet MS"/>
              </w:rPr>
              <w:t>Email:</w:t>
            </w:r>
            <w:r w:rsidR="00025C6B">
              <w:rPr>
                <w:rFonts w:ascii="Trebuchet MS" w:hAnsi="Trebuchet MS"/>
              </w:rPr>
              <w:t xml:space="preserve"> maxim@gmail.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r w:rsidR="00CB3A4A" w:rsidRPr="006C31EB" w:rsidTr="00622285">
        <w:tc>
          <w:tcPr>
            <w:tcW w:w="738" w:type="dxa"/>
            <w:vAlign w:val="center"/>
          </w:tcPr>
          <w:p w:rsidR="00CB3A4A" w:rsidRDefault="00CB3A4A" w:rsidP="003D4CD9">
            <w:pPr>
              <w:ind w:left="0"/>
              <w:jc w:val="center"/>
              <w:rPr>
                <w:rFonts w:ascii="Trebuchet MS" w:hAnsi="Trebuchet MS"/>
              </w:rPr>
            </w:pPr>
          </w:p>
        </w:tc>
        <w:tc>
          <w:tcPr>
            <w:tcW w:w="2880" w:type="dxa"/>
            <w:vAlign w:val="center"/>
          </w:tcPr>
          <w:p w:rsidR="00CB3A4A" w:rsidRDefault="00CB3A4A" w:rsidP="00CB3A4A">
            <w:pPr>
              <w:ind w:left="0"/>
              <w:jc w:val="left"/>
              <w:rPr>
                <w:rFonts w:ascii="Trebuchet MS" w:hAnsi="Trebuchet MS"/>
              </w:rPr>
            </w:pPr>
            <w:r>
              <w:rPr>
                <w:rFonts w:ascii="Trebuchet MS" w:hAnsi="Trebuchet MS"/>
              </w:rPr>
              <w:t>Check if user can enter incorrect email format and sign up.</w:t>
            </w:r>
          </w:p>
        </w:tc>
        <w:tc>
          <w:tcPr>
            <w:tcW w:w="3870" w:type="dxa"/>
          </w:tcPr>
          <w:p w:rsidR="00CB3A4A" w:rsidRDefault="00CB3A4A" w:rsidP="0051556E">
            <w:pPr>
              <w:ind w:left="0"/>
              <w:jc w:val="left"/>
              <w:rPr>
                <w:rFonts w:ascii="Trebuchet MS" w:hAnsi="Trebuchet MS"/>
              </w:rPr>
            </w:pPr>
            <w:r>
              <w:rPr>
                <w:rFonts w:ascii="Trebuchet MS" w:hAnsi="Trebuchet MS"/>
              </w:rPr>
              <w:t>1. Enter first name.</w:t>
            </w:r>
          </w:p>
          <w:p w:rsidR="00CB3A4A" w:rsidRDefault="00CB3A4A" w:rsidP="0051556E">
            <w:pPr>
              <w:ind w:left="0"/>
              <w:jc w:val="left"/>
              <w:rPr>
                <w:rFonts w:ascii="Trebuchet MS" w:hAnsi="Trebuchet MS"/>
              </w:rPr>
            </w:pPr>
            <w:r>
              <w:rPr>
                <w:rFonts w:ascii="Trebuchet MS" w:hAnsi="Trebuchet MS"/>
              </w:rPr>
              <w:t>2. Enter last name.</w:t>
            </w:r>
          </w:p>
          <w:p w:rsidR="00CB3A4A" w:rsidRDefault="00CB3A4A" w:rsidP="0051556E">
            <w:pPr>
              <w:ind w:left="0"/>
              <w:jc w:val="left"/>
              <w:rPr>
                <w:rFonts w:ascii="Trebuchet MS" w:hAnsi="Trebuchet MS"/>
              </w:rPr>
            </w:pPr>
            <w:r>
              <w:rPr>
                <w:rFonts w:ascii="Trebuchet MS" w:hAnsi="Trebuchet MS"/>
              </w:rPr>
              <w:t>3. Enter email.</w:t>
            </w:r>
          </w:p>
          <w:p w:rsidR="00CB3A4A" w:rsidRDefault="00CB3A4A" w:rsidP="0051556E">
            <w:pPr>
              <w:ind w:left="0"/>
              <w:jc w:val="left"/>
              <w:rPr>
                <w:rFonts w:ascii="Trebuchet MS" w:hAnsi="Trebuchet MS"/>
              </w:rPr>
            </w:pPr>
            <w:r>
              <w:rPr>
                <w:rFonts w:ascii="Trebuchet MS" w:hAnsi="Trebuchet MS"/>
              </w:rPr>
              <w:t>4. Enter password.</w:t>
            </w:r>
          </w:p>
          <w:p w:rsidR="00CB3A4A" w:rsidRDefault="00CB3A4A" w:rsidP="0051556E">
            <w:pPr>
              <w:ind w:left="0"/>
              <w:jc w:val="left"/>
              <w:rPr>
                <w:rFonts w:ascii="Trebuchet MS" w:hAnsi="Trebuchet MS"/>
              </w:rPr>
            </w:pPr>
            <w:r>
              <w:rPr>
                <w:rFonts w:ascii="Trebuchet MS" w:hAnsi="Trebuchet MS"/>
              </w:rPr>
              <w:t>5. Enter mobile number.</w:t>
            </w:r>
          </w:p>
          <w:p w:rsidR="00CB3A4A" w:rsidRPr="00565A96" w:rsidRDefault="00CB3A4A" w:rsidP="0051556E">
            <w:pPr>
              <w:ind w:left="0"/>
              <w:jc w:val="left"/>
              <w:rPr>
                <w:rFonts w:ascii="Trebuchet MS" w:hAnsi="Trebuchet MS"/>
              </w:rPr>
            </w:pPr>
            <w:r>
              <w:rPr>
                <w:rFonts w:ascii="Trebuchet MS" w:hAnsi="Trebuchet MS"/>
              </w:rPr>
              <w:t>6. Click 'Sign Up' button.</w:t>
            </w:r>
          </w:p>
        </w:tc>
        <w:tc>
          <w:tcPr>
            <w:tcW w:w="3060" w:type="dxa"/>
            <w:vAlign w:val="center"/>
          </w:tcPr>
          <w:p w:rsidR="00CB3A4A" w:rsidRDefault="00971F9A" w:rsidP="00CB3A4A">
            <w:pPr>
              <w:ind w:left="0"/>
              <w:jc w:val="left"/>
              <w:rPr>
                <w:rFonts w:ascii="Trebuchet MS" w:hAnsi="Trebuchet MS"/>
              </w:rPr>
            </w:pPr>
            <w:r>
              <w:rPr>
                <w:rFonts w:ascii="Trebuchet MS" w:hAnsi="Trebuchet MS"/>
              </w:rPr>
              <w:t>First_name: Maxim</w:t>
            </w:r>
          </w:p>
          <w:p w:rsidR="00CB3A4A" w:rsidRDefault="00CB3A4A" w:rsidP="00CB3A4A">
            <w:pPr>
              <w:ind w:left="0"/>
              <w:jc w:val="left"/>
              <w:rPr>
                <w:rFonts w:ascii="Trebuchet MS" w:hAnsi="Trebuchet MS"/>
              </w:rPr>
            </w:pPr>
            <w:r>
              <w:rPr>
                <w:rFonts w:ascii="Trebuchet MS" w:hAnsi="Trebuchet MS"/>
              </w:rPr>
              <w:t>Last_name: Doe</w:t>
            </w:r>
          </w:p>
          <w:p w:rsidR="00CB3A4A" w:rsidRDefault="00CB3A4A" w:rsidP="00CB3A4A">
            <w:pPr>
              <w:ind w:left="0"/>
              <w:jc w:val="left"/>
              <w:rPr>
                <w:rFonts w:ascii="Trebuchet MS" w:hAnsi="Trebuchet MS"/>
              </w:rPr>
            </w:pPr>
            <w:r>
              <w:rPr>
                <w:rFonts w:ascii="Trebuchet MS" w:hAnsi="Trebuchet MS"/>
              </w:rPr>
              <w:t xml:space="preserve">Email: </w:t>
            </w:r>
            <w:r w:rsidR="00025C6B">
              <w:rPr>
                <w:rFonts w:ascii="Trebuchet MS" w:hAnsi="Trebuchet MS"/>
              </w:rPr>
              <w:t>maxim</w:t>
            </w:r>
            <w:r>
              <w:rPr>
                <w:rFonts w:ascii="Trebuchet MS" w:hAnsi="Trebuchet MS"/>
              </w:rPr>
              <w:t>.com</w:t>
            </w:r>
          </w:p>
          <w:p w:rsidR="00CB3A4A" w:rsidRDefault="00CB3A4A" w:rsidP="00CB3A4A">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CB3A4A" w:rsidRDefault="00CB3A4A" w:rsidP="00CB3A4A">
            <w:pPr>
              <w:ind w:left="0"/>
              <w:jc w:val="left"/>
              <w:rPr>
                <w:rFonts w:ascii="Trebuchet MS" w:hAnsi="Trebuchet MS"/>
              </w:rPr>
            </w:pPr>
            <w:r>
              <w:rPr>
                <w:rFonts w:ascii="Trebuchet MS" w:hAnsi="Trebuchet MS"/>
              </w:rPr>
              <w:t>Mobile: 0763983856</w:t>
            </w:r>
          </w:p>
        </w:tc>
        <w:tc>
          <w:tcPr>
            <w:tcW w:w="1710" w:type="dxa"/>
            <w:vAlign w:val="center"/>
          </w:tcPr>
          <w:p w:rsidR="00CB3A4A" w:rsidRDefault="00CB3A4A" w:rsidP="007A3936">
            <w:pPr>
              <w:ind w:left="0"/>
              <w:jc w:val="center"/>
              <w:rPr>
                <w:rFonts w:ascii="Trebuchet MS" w:hAnsi="Trebuchet MS"/>
              </w:rPr>
            </w:pPr>
            <w:r>
              <w:rPr>
                <w:rFonts w:ascii="Trebuchet MS" w:hAnsi="Trebuchet MS"/>
              </w:rPr>
              <w:t>Show error message</w:t>
            </w:r>
          </w:p>
        </w:tc>
        <w:tc>
          <w:tcPr>
            <w:tcW w:w="1917" w:type="dxa"/>
            <w:vAlign w:val="center"/>
          </w:tcPr>
          <w:p w:rsidR="00CB3A4A" w:rsidRPr="006C31EB" w:rsidRDefault="00CB3A4A" w:rsidP="007A3936">
            <w:pPr>
              <w:ind w:left="0"/>
              <w:jc w:val="center"/>
              <w:rPr>
                <w:rFonts w:ascii="Trebuchet MS" w:hAnsi="Trebuchet MS"/>
              </w:rPr>
            </w:pPr>
          </w:p>
        </w:tc>
      </w:tr>
    </w:tbl>
    <w:p w:rsidR="006C31EB" w:rsidRDefault="006C31EB" w:rsidP="00511436">
      <w:pPr>
        <w:sectPr w:rsidR="006C31EB" w:rsidSect="006C31EB">
          <w:pgSz w:w="16839" w:h="11907" w:orient="landscape" w:code="9"/>
          <w:pgMar w:top="1440" w:right="1440" w:bottom="1440" w:left="1440" w:header="720" w:footer="720" w:gutter="0"/>
          <w:pgNumType w:fmt="upperLetter"/>
          <w:cols w:space="720"/>
          <w:docGrid w:linePitch="360"/>
        </w:sectPr>
      </w:pPr>
    </w:p>
    <w:tbl>
      <w:tblPr>
        <w:tblStyle w:val="TableGrid"/>
        <w:tblW w:w="0" w:type="auto"/>
        <w:tblInd w:w="18" w:type="dxa"/>
        <w:tblLook w:val="04A0"/>
      </w:tblPr>
      <w:tblGrid>
        <w:gridCol w:w="720"/>
        <w:gridCol w:w="2880"/>
        <w:gridCol w:w="3870"/>
        <w:gridCol w:w="3060"/>
        <w:gridCol w:w="1710"/>
        <w:gridCol w:w="1917"/>
      </w:tblGrid>
      <w:tr w:rsidR="00511436" w:rsidTr="00CC4596">
        <w:tc>
          <w:tcPr>
            <w:tcW w:w="72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lastRenderedPageBreak/>
              <w:t>Test ID</w:t>
            </w:r>
          </w:p>
        </w:tc>
        <w:tc>
          <w:tcPr>
            <w:tcW w:w="288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condition</w:t>
            </w:r>
          </w:p>
        </w:tc>
        <w:tc>
          <w:tcPr>
            <w:tcW w:w="387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Steps</w:t>
            </w:r>
          </w:p>
        </w:tc>
        <w:tc>
          <w:tcPr>
            <w:tcW w:w="306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Input</w:t>
            </w:r>
          </w:p>
        </w:tc>
        <w:tc>
          <w:tcPr>
            <w:tcW w:w="1710"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Test Expected result</w:t>
            </w:r>
          </w:p>
        </w:tc>
        <w:tc>
          <w:tcPr>
            <w:tcW w:w="1917" w:type="dxa"/>
            <w:vAlign w:val="center"/>
          </w:tcPr>
          <w:p w:rsidR="00511436" w:rsidRPr="00CA37CF" w:rsidRDefault="00CA37CF" w:rsidP="00CA37CF">
            <w:pPr>
              <w:ind w:left="0"/>
              <w:jc w:val="center"/>
              <w:rPr>
                <w:rFonts w:ascii="Trebuchet MS" w:hAnsi="Trebuchet MS"/>
                <w:b/>
              </w:rPr>
            </w:pPr>
            <w:r w:rsidRPr="00CA37CF">
              <w:rPr>
                <w:rFonts w:ascii="Trebuchet MS" w:hAnsi="Trebuchet MS"/>
                <w:b/>
              </w:rPr>
              <w:t>Actual result</w:t>
            </w:r>
          </w:p>
        </w:tc>
      </w:tr>
      <w:tr w:rsidR="007C5A6B" w:rsidTr="00CC4596">
        <w:tc>
          <w:tcPr>
            <w:tcW w:w="720" w:type="dxa"/>
            <w:vAlign w:val="center"/>
          </w:tcPr>
          <w:p w:rsidR="007C5A6B" w:rsidRDefault="007C5A6B" w:rsidP="00C7140F">
            <w:pPr>
              <w:ind w:left="0"/>
              <w:jc w:val="center"/>
              <w:rPr>
                <w:rFonts w:ascii="Trebuchet MS" w:hAnsi="Trebuchet MS"/>
              </w:rPr>
            </w:pPr>
          </w:p>
        </w:tc>
        <w:tc>
          <w:tcPr>
            <w:tcW w:w="2880" w:type="dxa"/>
            <w:vAlign w:val="center"/>
          </w:tcPr>
          <w:p w:rsidR="007C5A6B" w:rsidRDefault="003C5F00" w:rsidP="003C5F00">
            <w:pPr>
              <w:ind w:left="0"/>
              <w:jc w:val="left"/>
              <w:rPr>
                <w:rFonts w:ascii="Trebuchet MS" w:hAnsi="Trebuchet MS"/>
              </w:rPr>
            </w:pPr>
            <w:r>
              <w:rPr>
                <w:rFonts w:ascii="Trebuchet MS" w:hAnsi="Trebuchet MS"/>
              </w:rPr>
              <w:t xml:space="preserve">Check if user can enter </w:t>
            </w:r>
            <w:r>
              <w:rPr>
                <w:rFonts w:ascii="Trebuchet MS" w:hAnsi="Trebuchet MS"/>
              </w:rPr>
              <w:t>less</w:t>
            </w:r>
            <w:r>
              <w:rPr>
                <w:rFonts w:ascii="Trebuchet MS" w:hAnsi="Trebuchet MS"/>
              </w:rPr>
              <w:t xml:space="preserve"> than 10 characters for </w:t>
            </w:r>
            <w:r>
              <w:rPr>
                <w:rFonts w:ascii="Trebuchet MS" w:hAnsi="Trebuchet MS"/>
              </w:rPr>
              <w:t>password</w:t>
            </w:r>
            <w:r>
              <w:rPr>
                <w:rFonts w:ascii="Trebuchet MS" w:hAnsi="Trebuchet MS"/>
              </w:rPr>
              <w:t xml:space="preserve"> and sign up.</w:t>
            </w:r>
          </w:p>
        </w:tc>
        <w:tc>
          <w:tcPr>
            <w:tcW w:w="3870" w:type="dxa"/>
            <w:vAlign w:val="center"/>
          </w:tcPr>
          <w:p w:rsidR="003C5F00" w:rsidRDefault="003C5F00" w:rsidP="003C5F00">
            <w:pPr>
              <w:ind w:left="0"/>
              <w:jc w:val="left"/>
              <w:rPr>
                <w:rFonts w:ascii="Trebuchet MS" w:hAnsi="Trebuchet MS"/>
              </w:rPr>
            </w:pPr>
            <w:r>
              <w:rPr>
                <w:rFonts w:ascii="Trebuchet MS" w:hAnsi="Trebuchet MS"/>
              </w:rPr>
              <w:t>1. Enter first name.</w:t>
            </w:r>
          </w:p>
          <w:p w:rsidR="003C5F00" w:rsidRDefault="003C5F00" w:rsidP="003C5F00">
            <w:pPr>
              <w:ind w:left="0"/>
              <w:jc w:val="left"/>
              <w:rPr>
                <w:rFonts w:ascii="Trebuchet MS" w:hAnsi="Trebuchet MS"/>
              </w:rPr>
            </w:pPr>
            <w:r>
              <w:rPr>
                <w:rFonts w:ascii="Trebuchet MS" w:hAnsi="Trebuchet MS"/>
              </w:rPr>
              <w:t>2. Enter last name.</w:t>
            </w:r>
          </w:p>
          <w:p w:rsidR="003C5F00" w:rsidRDefault="003C5F00" w:rsidP="003C5F00">
            <w:pPr>
              <w:ind w:left="0"/>
              <w:jc w:val="left"/>
              <w:rPr>
                <w:rFonts w:ascii="Trebuchet MS" w:hAnsi="Trebuchet MS"/>
              </w:rPr>
            </w:pPr>
            <w:r>
              <w:rPr>
                <w:rFonts w:ascii="Trebuchet MS" w:hAnsi="Trebuchet MS"/>
              </w:rPr>
              <w:t>3. Enter email.</w:t>
            </w:r>
          </w:p>
          <w:p w:rsidR="003C5F00" w:rsidRDefault="003C5F00" w:rsidP="003C5F00">
            <w:pPr>
              <w:ind w:left="0"/>
              <w:jc w:val="left"/>
              <w:rPr>
                <w:rFonts w:ascii="Trebuchet MS" w:hAnsi="Trebuchet MS"/>
              </w:rPr>
            </w:pPr>
            <w:r>
              <w:rPr>
                <w:rFonts w:ascii="Trebuchet MS" w:hAnsi="Trebuchet MS"/>
              </w:rPr>
              <w:t>4. Enter password.</w:t>
            </w:r>
          </w:p>
          <w:p w:rsidR="003C5F00" w:rsidRDefault="003C5F00" w:rsidP="003C5F00">
            <w:pPr>
              <w:ind w:left="0"/>
              <w:jc w:val="left"/>
              <w:rPr>
                <w:rFonts w:ascii="Trebuchet MS" w:hAnsi="Trebuchet MS"/>
              </w:rPr>
            </w:pPr>
            <w:r>
              <w:rPr>
                <w:rFonts w:ascii="Trebuchet MS" w:hAnsi="Trebuchet MS"/>
              </w:rPr>
              <w:t>5. Enter mobile number.</w:t>
            </w:r>
          </w:p>
          <w:p w:rsidR="007C5A6B" w:rsidRDefault="003C5F00" w:rsidP="003C5F00">
            <w:pPr>
              <w:ind w:left="0"/>
              <w:jc w:val="left"/>
              <w:rPr>
                <w:rFonts w:ascii="Trebuchet MS" w:hAnsi="Trebuchet MS"/>
              </w:rPr>
            </w:pPr>
            <w:r>
              <w:rPr>
                <w:rFonts w:ascii="Trebuchet MS" w:hAnsi="Trebuchet MS"/>
              </w:rPr>
              <w:t>6. Click 'Sign Up' button.</w:t>
            </w:r>
          </w:p>
        </w:tc>
        <w:tc>
          <w:tcPr>
            <w:tcW w:w="3060" w:type="dxa"/>
            <w:vAlign w:val="center"/>
          </w:tcPr>
          <w:p w:rsidR="003C5F00" w:rsidRDefault="003C5F00" w:rsidP="003C5F00">
            <w:pPr>
              <w:ind w:left="0"/>
              <w:jc w:val="left"/>
              <w:rPr>
                <w:rFonts w:ascii="Trebuchet MS" w:hAnsi="Trebuchet MS"/>
              </w:rPr>
            </w:pPr>
            <w:r>
              <w:rPr>
                <w:rFonts w:ascii="Trebuchet MS" w:hAnsi="Trebuchet MS"/>
              </w:rPr>
              <w:t>First_name: Maxim</w:t>
            </w:r>
          </w:p>
          <w:p w:rsidR="003C5F00" w:rsidRDefault="003C5F00" w:rsidP="003C5F00">
            <w:pPr>
              <w:ind w:left="0"/>
              <w:jc w:val="left"/>
              <w:rPr>
                <w:rFonts w:ascii="Trebuchet MS" w:hAnsi="Trebuchet MS"/>
              </w:rPr>
            </w:pPr>
            <w:r>
              <w:rPr>
                <w:rFonts w:ascii="Trebuchet MS" w:hAnsi="Trebuchet MS"/>
              </w:rPr>
              <w:t>Last_name: Doe</w:t>
            </w:r>
          </w:p>
          <w:p w:rsidR="003C5F00" w:rsidRDefault="003C5F00" w:rsidP="003C5F00">
            <w:pPr>
              <w:ind w:left="0"/>
              <w:jc w:val="left"/>
              <w:rPr>
                <w:rFonts w:ascii="Trebuchet MS" w:hAnsi="Trebuchet MS"/>
              </w:rPr>
            </w:pPr>
            <w:r>
              <w:rPr>
                <w:rFonts w:ascii="Trebuchet MS" w:hAnsi="Trebuchet MS"/>
              </w:rPr>
              <w:t>Email: maxim@gmail.com</w:t>
            </w:r>
          </w:p>
          <w:p w:rsidR="003C5F00" w:rsidRDefault="003C5F00" w:rsidP="003C5F00">
            <w:pPr>
              <w:ind w:left="0"/>
              <w:jc w:val="left"/>
              <w:rPr>
                <w:rFonts w:ascii="Trebuchet MS" w:hAnsi="Trebuchet MS"/>
              </w:rPr>
            </w:pPr>
            <w:r>
              <w:rPr>
                <w:rFonts w:ascii="Trebuchet MS" w:hAnsi="Trebuchet MS"/>
              </w:rPr>
              <w:t>Password: max</w:t>
            </w:r>
          </w:p>
          <w:p w:rsidR="007C5A6B" w:rsidRDefault="003C5F00" w:rsidP="003C5F00">
            <w:pPr>
              <w:ind w:left="0"/>
              <w:jc w:val="left"/>
              <w:rPr>
                <w:rFonts w:ascii="Trebuchet MS" w:hAnsi="Trebuchet MS"/>
              </w:rPr>
            </w:pPr>
            <w:r>
              <w:rPr>
                <w:rFonts w:ascii="Trebuchet MS" w:hAnsi="Trebuchet MS"/>
              </w:rPr>
              <w:t>Mobile: 0763983856</w:t>
            </w:r>
          </w:p>
        </w:tc>
        <w:tc>
          <w:tcPr>
            <w:tcW w:w="1710" w:type="dxa"/>
            <w:vAlign w:val="center"/>
          </w:tcPr>
          <w:p w:rsidR="007C5A6B" w:rsidRDefault="00100B61" w:rsidP="007E5ED4">
            <w:pPr>
              <w:ind w:left="0"/>
              <w:jc w:val="center"/>
              <w:rPr>
                <w:rFonts w:ascii="Trebuchet MS" w:hAnsi="Trebuchet MS"/>
              </w:rPr>
            </w:pPr>
            <w:r>
              <w:rPr>
                <w:rFonts w:ascii="Trebuchet MS" w:hAnsi="Trebuchet MS"/>
              </w:rPr>
              <w:t>Show error message</w:t>
            </w:r>
          </w:p>
        </w:tc>
        <w:tc>
          <w:tcPr>
            <w:tcW w:w="1917" w:type="dxa"/>
          </w:tcPr>
          <w:p w:rsidR="007C5A6B" w:rsidRPr="009E2ACC" w:rsidRDefault="007C5A6B" w:rsidP="008E12C1">
            <w:pPr>
              <w:ind w:left="0"/>
              <w:jc w:val="center"/>
              <w:rPr>
                <w:rFonts w:ascii="Trebuchet MS" w:hAnsi="Trebuchet MS"/>
              </w:rPr>
            </w:pPr>
          </w:p>
        </w:tc>
      </w:tr>
      <w:tr w:rsidR="00592537" w:rsidTr="00CC4596">
        <w:tc>
          <w:tcPr>
            <w:tcW w:w="720" w:type="dxa"/>
            <w:vAlign w:val="center"/>
          </w:tcPr>
          <w:p w:rsidR="00592537" w:rsidRDefault="00592537" w:rsidP="00C7140F">
            <w:pPr>
              <w:ind w:left="0"/>
              <w:jc w:val="center"/>
              <w:rPr>
                <w:rFonts w:ascii="Trebuchet MS" w:hAnsi="Trebuchet MS"/>
              </w:rPr>
            </w:pPr>
          </w:p>
        </w:tc>
        <w:tc>
          <w:tcPr>
            <w:tcW w:w="2880" w:type="dxa"/>
            <w:vAlign w:val="center"/>
          </w:tcPr>
          <w:p w:rsidR="00592537" w:rsidRDefault="00592537" w:rsidP="0051556E">
            <w:pPr>
              <w:ind w:left="0"/>
              <w:jc w:val="left"/>
              <w:rPr>
                <w:rFonts w:ascii="Trebuchet MS" w:hAnsi="Trebuchet MS"/>
              </w:rPr>
            </w:pPr>
            <w:r>
              <w:rPr>
                <w:rFonts w:ascii="Trebuchet MS" w:hAnsi="Trebuchet MS"/>
              </w:rPr>
              <w:t>Check if user can enter more than 10 characters for mobile number and sign up.</w:t>
            </w:r>
          </w:p>
        </w:tc>
        <w:tc>
          <w:tcPr>
            <w:tcW w:w="3870" w:type="dxa"/>
            <w:vAlign w:val="center"/>
          </w:tcPr>
          <w:p w:rsidR="00592537" w:rsidRDefault="00592537" w:rsidP="00592537">
            <w:pPr>
              <w:ind w:left="0"/>
              <w:jc w:val="left"/>
              <w:rPr>
                <w:rFonts w:ascii="Trebuchet MS" w:hAnsi="Trebuchet MS"/>
              </w:rPr>
            </w:pPr>
            <w:r>
              <w:rPr>
                <w:rFonts w:ascii="Trebuchet MS" w:hAnsi="Trebuchet MS"/>
              </w:rPr>
              <w:t>1. Enter first name.</w:t>
            </w:r>
          </w:p>
          <w:p w:rsidR="00592537" w:rsidRDefault="00592537" w:rsidP="00592537">
            <w:pPr>
              <w:ind w:left="0"/>
              <w:jc w:val="left"/>
              <w:rPr>
                <w:rFonts w:ascii="Trebuchet MS" w:hAnsi="Trebuchet MS"/>
              </w:rPr>
            </w:pPr>
            <w:r>
              <w:rPr>
                <w:rFonts w:ascii="Trebuchet MS" w:hAnsi="Trebuchet MS"/>
              </w:rPr>
              <w:t>2. Enter last name.</w:t>
            </w:r>
          </w:p>
          <w:p w:rsidR="00592537" w:rsidRDefault="00592537" w:rsidP="00592537">
            <w:pPr>
              <w:ind w:left="0"/>
              <w:jc w:val="left"/>
              <w:rPr>
                <w:rFonts w:ascii="Trebuchet MS" w:hAnsi="Trebuchet MS"/>
              </w:rPr>
            </w:pPr>
            <w:r>
              <w:rPr>
                <w:rFonts w:ascii="Trebuchet MS" w:hAnsi="Trebuchet MS"/>
              </w:rPr>
              <w:t>3. Enter email.</w:t>
            </w:r>
          </w:p>
          <w:p w:rsidR="00592537" w:rsidRDefault="00592537" w:rsidP="00592537">
            <w:pPr>
              <w:ind w:left="0"/>
              <w:jc w:val="left"/>
              <w:rPr>
                <w:rFonts w:ascii="Trebuchet MS" w:hAnsi="Trebuchet MS"/>
              </w:rPr>
            </w:pPr>
            <w:r>
              <w:rPr>
                <w:rFonts w:ascii="Trebuchet MS" w:hAnsi="Trebuchet MS"/>
              </w:rPr>
              <w:t>4. Enter password.</w:t>
            </w:r>
          </w:p>
          <w:p w:rsidR="00592537" w:rsidRDefault="00592537" w:rsidP="00592537">
            <w:pPr>
              <w:ind w:left="0"/>
              <w:jc w:val="left"/>
              <w:rPr>
                <w:rFonts w:ascii="Trebuchet MS" w:hAnsi="Trebuchet MS"/>
              </w:rPr>
            </w:pPr>
            <w:r>
              <w:rPr>
                <w:rFonts w:ascii="Trebuchet MS" w:hAnsi="Trebuchet MS"/>
              </w:rPr>
              <w:t>5. Enter mobile number.</w:t>
            </w:r>
          </w:p>
          <w:p w:rsidR="00592537" w:rsidRDefault="00592537" w:rsidP="00592537">
            <w:pPr>
              <w:ind w:left="0"/>
              <w:jc w:val="left"/>
              <w:rPr>
                <w:rFonts w:ascii="Trebuchet MS" w:hAnsi="Trebuchet MS"/>
              </w:rPr>
            </w:pPr>
            <w:r>
              <w:rPr>
                <w:rFonts w:ascii="Trebuchet MS" w:hAnsi="Trebuchet MS"/>
              </w:rPr>
              <w:t>6. Click 'Sign Up' button.</w:t>
            </w:r>
          </w:p>
        </w:tc>
        <w:tc>
          <w:tcPr>
            <w:tcW w:w="3060" w:type="dxa"/>
            <w:vAlign w:val="center"/>
          </w:tcPr>
          <w:p w:rsidR="00971F9A" w:rsidRDefault="00971F9A" w:rsidP="0051556E">
            <w:pPr>
              <w:ind w:left="0"/>
              <w:jc w:val="left"/>
              <w:rPr>
                <w:rFonts w:ascii="Trebuchet MS" w:hAnsi="Trebuchet MS"/>
              </w:rPr>
            </w:pPr>
            <w:r>
              <w:rPr>
                <w:rFonts w:ascii="Trebuchet MS" w:hAnsi="Trebuchet MS"/>
              </w:rPr>
              <w:t>First_name:</w:t>
            </w:r>
            <w:r w:rsidR="007C1003">
              <w:rPr>
                <w:rFonts w:ascii="Trebuchet MS" w:hAnsi="Trebuchet MS"/>
              </w:rPr>
              <w:t xml:space="preserve"> </w:t>
            </w:r>
            <w:r w:rsidR="00025C6B">
              <w:rPr>
                <w:rFonts w:ascii="Trebuchet MS" w:hAnsi="Trebuchet MS"/>
              </w:rPr>
              <w:t>Maxim</w:t>
            </w:r>
          </w:p>
          <w:p w:rsidR="00592537" w:rsidRDefault="00971F9A" w:rsidP="0051556E">
            <w:pPr>
              <w:ind w:left="0"/>
              <w:jc w:val="left"/>
              <w:rPr>
                <w:rFonts w:ascii="Trebuchet MS" w:hAnsi="Trebuchet MS"/>
              </w:rPr>
            </w:pPr>
            <w:r>
              <w:rPr>
                <w:rFonts w:ascii="Trebuchet MS" w:hAnsi="Trebuchet MS"/>
              </w:rPr>
              <w:t>L</w:t>
            </w:r>
            <w:r w:rsidR="00592537">
              <w:rPr>
                <w:rFonts w:ascii="Trebuchet MS" w:hAnsi="Trebuchet MS"/>
              </w:rPr>
              <w:t>ast_name: Doe</w:t>
            </w:r>
          </w:p>
          <w:p w:rsidR="00592537" w:rsidRDefault="00592537" w:rsidP="0051556E">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51556E">
            <w:pPr>
              <w:ind w:left="0"/>
              <w:jc w:val="left"/>
              <w:rPr>
                <w:rFonts w:ascii="Trebuchet MS" w:hAnsi="Trebuchet MS"/>
              </w:rPr>
            </w:pPr>
            <w:r>
              <w:rPr>
                <w:rFonts w:ascii="Trebuchet MS" w:hAnsi="Trebuchet MS"/>
              </w:rPr>
              <w:t xml:space="preserve">Password: </w:t>
            </w:r>
            <w:r w:rsidR="00971F9A">
              <w:rPr>
                <w:rFonts w:ascii="Trebuchet MS" w:hAnsi="Trebuchet MS"/>
              </w:rPr>
              <w:t>maxim123</w:t>
            </w:r>
          </w:p>
          <w:p w:rsidR="00592537" w:rsidRDefault="00592537" w:rsidP="0051556E">
            <w:pPr>
              <w:ind w:left="0"/>
              <w:jc w:val="left"/>
              <w:rPr>
                <w:rFonts w:ascii="Trebuchet MS" w:hAnsi="Trebuchet MS"/>
              </w:rPr>
            </w:pPr>
            <w:r>
              <w:rPr>
                <w:rFonts w:ascii="Trebuchet MS" w:hAnsi="Trebuchet MS"/>
              </w:rPr>
              <w:t>Mobile: 0763983856</w:t>
            </w:r>
            <w:r>
              <w:rPr>
                <w:rFonts w:ascii="Trebuchet MS" w:hAnsi="Trebuchet MS"/>
              </w:rPr>
              <w:t>345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Show error message</w:t>
            </w:r>
          </w:p>
        </w:tc>
        <w:tc>
          <w:tcPr>
            <w:tcW w:w="1917" w:type="dxa"/>
          </w:tcPr>
          <w:p w:rsidR="00592537" w:rsidRPr="009E2ACC" w:rsidRDefault="00592537" w:rsidP="008E12C1">
            <w:pPr>
              <w:ind w:left="0"/>
              <w:jc w:val="center"/>
              <w:rPr>
                <w:rFonts w:ascii="Trebuchet MS" w:hAnsi="Trebuchet MS"/>
              </w:rPr>
            </w:pPr>
          </w:p>
        </w:tc>
      </w:tr>
      <w:tr w:rsidR="00592537" w:rsidTr="00CC4596">
        <w:tc>
          <w:tcPr>
            <w:tcW w:w="720" w:type="dxa"/>
            <w:vAlign w:val="center"/>
          </w:tcPr>
          <w:p w:rsidR="00592537" w:rsidRDefault="00592537" w:rsidP="00C7140F">
            <w:pPr>
              <w:ind w:left="0"/>
              <w:jc w:val="center"/>
              <w:rPr>
                <w:rFonts w:ascii="Trebuchet MS" w:hAnsi="Trebuchet MS"/>
              </w:rPr>
            </w:pPr>
          </w:p>
        </w:tc>
        <w:tc>
          <w:tcPr>
            <w:tcW w:w="2880" w:type="dxa"/>
            <w:vAlign w:val="center"/>
          </w:tcPr>
          <w:p w:rsidR="00592537" w:rsidRDefault="00592537" w:rsidP="0051556E">
            <w:pPr>
              <w:ind w:left="0"/>
              <w:jc w:val="left"/>
              <w:rPr>
                <w:rFonts w:ascii="Trebuchet MS" w:hAnsi="Trebuchet MS"/>
              </w:rPr>
            </w:pPr>
            <w:r>
              <w:rPr>
                <w:rFonts w:ascii="Trebuchet MS" w:hAnsi="Trebuchet MS"/>
              </w:rPr>
              <w:t>User should be able to edit their account.</w:t>
            </w:r>
          </w:p>
        </w:tc>
        <w:tc>
          <w:tcPr>
            <w:tcW w:w="3870" w:type="dxa"/>
            <w:vAlign w:val="center"/>
          </w:tcPr>
          <w:p w:rsidR="00592537" w:rsidRDefault="00592537" w:rsidP="007E5F3F">
            <w:pPr>
              <w:ind w:left="0"/>
              <w:jc w:val="left"/>
              <w:rPr>
                <w:rFonts w:ascii="Trebuchet MS" w:hAnsi="Trebuchet MS"/>
              </w:rPr>
            </w:pPr>
            <w:r>
              <w:rPr>
                <w:rFonts w:ascii="Trebuchet MS" w:hAnsi="Trebuchet MS"/>
              </w:rPr>
              <w:t>1. Open user account.</w:t>
            </w:r>
          </w:p>
          <w:p w:rsidR="00592537" w:rsidRDefault="00592537" w:rsidP="007E5F3F">
            <w:pPr>
              <w:ind w:left="0"/>
              <w:jc w:val="left"/>
              <w:rPr>
                <w:rFonts w:ascii="Trebuchet MS" w:hAnsi="Trebuchet MS"/>
              </w:rPr>
            </w:pPr>
            <w:r>
              <w:rPr>
                <w:rFonts w:ascii="Trebuchet MS" w:hAnsi="Trebuchet MS"/>
              </w:rPr>
              <w:t>2. Click 'Edit Account' button.</w:t>
            </w:r>
          </w:p>
          <w:p w:rsidR="00592537" w:rsidRDefault="00592537" w:rsidP="007E5F3F">
            <w:pPr>
              <w:ind w:left="0"/>
              <w:jc w:val="left"/>
              <w:rPr>
                <w:rFonts w:ascii="Trebuchet MS" w:hAnsi="Trebuchet MS"/>
              </w:rPr>
            </w:pPr>
            <w:r>
              <w:rPr>
                <w:rFonts w:ascii="Trebuchet MS" w:hAnsi="Trebuchet MS"/>
              </w:rPr>
              <w:t>3. Edit first name.</w:t>
            </w:r>
          </w:p>
          <w:p w:rsidR="00592537" w:rsidRDefault="00592537" w:rsidP="007E5F3F">
            <w:pPr>
              <w:ind w:left="0"/>
              <w:jc w:val="left"/>
              <w:rPr>
                <w:rFonts w:ascii="Trebuchet MS" w:hAnsi="Trebuchet MS"/>
              </w:rPr>
            </w:pPr>
            <w:r>
              <w:rPr>
                <w:rFonts w:ascii="Trebuchet MS" w:hAnsi="Trebuchet MS"/>
              </w:rPr>
              <w:t>4. Edit last name.</w:t>
            </w:r>
          </w:p>
          <w:p w:rsidR="00592537" w:rsidRDefault="00592537" w:rsidP="007E5F3F">
            <w:pPr>
              <w:ind w:left="0"/>
              <w:jc w:val="left"/>
              <w:rPr>
                <w:rFonts w:ascii="Trebuchet MS" w:hAnsi="Trebuchet MS"/>
              </w:rPr>
            </w:pPr>
            <w:r>
              <w:rPr>
                <w:rFonts w:ascii="Trebuchet MS" w:hAnsi="Trebuchet MS"/>
              </w:rPr>
              <w:t>5. Edit mobile number.</w:t>
            </w:r>
          </w:p>
          <w:p w:rsidR="00592537" w:rsidRDefault="00592537" w:rsidP="007E5F3F">
            <w:pPr>
              <w:ind w:left="0"/>
              <w:jc w:val="left"/>
              <w:rPr>
                <w:rFonts w:ascii="Trebuchet MS" w:hAnsi="Trebuchet MS"/>
              </w:rPr>
            </w:pPr>
            <w:r>
              <w:rPr>
                <w:rFonts w:ascii="Trebuchet MS" w:hAnsi="Trebuchet MS"/>
              </w:rPr>
              <w:t>6. Click 'Save changes' button.</w:t>
            </w:r>
          </w:p>
        </w:tc>
        <w:tc>
          <w:tcPr>
            <w:tcW w:w="3060" w:type="dxa"/>
            <w:vAlign w:val="center"/>
          </w:tcPr>
          <w:p w:rsidR="00592537" w:rsidRDefault="00592537" w:rsidP="007E5F3F">
            <w:pPr>
              <w:ind w:left="0"/>
              <w:jc w:val="left"/>
              <w:rPr>
                <w:rFonts w:ascii="Trebuchet MS" w:hAnsi="Trebuchet MS"/>
              </w:rPr>
            </w:pPr>
            <w:r>
              <w:rPr>
                <w:rFonts w:ascii="Trebuchet MS" w:hAnsi="Trebuchet MS"/>
              </w:rPr>
              <w:t xml:space="preserve">First_name: </w:t>
            </w:r>
            <w:r w:rsidR="00025C6B">
              <w:rPr>
                <w:rFonts w:ascii="Trebuchet MS" w:hAnsi="Trebuchet MS"/>
              </w:rPr>
              <w:t>Maxim</w:t>
            </w:r>
          </w:p>
          <w:p w:rsidR="00592537" w:rsidRDefault="00592537" w:rsidP="007E5F3F">
            <w:pPr>
              <w:ind w:left="0"/>
              <w:jc w:val="left"/>
              <w:rPr>
                <w:rFonts w:ascii="Trebuchet MS" w:hAnsi="Trebuchet MS"/>
              </w:rPr>
            </w:pPr>
            <w:r>
              <w:rPr>
                <w:rFonts w:ascii="Trebuchet MS" w:hAnsi="Trebuchet MS"/>
              </w:rPr>
              <w:t>Last_name: Doe</w:t>
            </w:r>
          </w:p>
          <w:p w:rsidR="00592537" w:rsidRDefault="00592537" w:rsidP="007E5F3F">
            <w:pPr>
              <w:ind w:left="0"/>
              <w:jc w:val="left"/>
              <w:rPr>
                <w:rFonts w:ascii="Trebuchet MS" w:hAnsi="Trebuchet MS"/>
              </w:rPr>
            </w:pPr>
            <w:r>
              <w:rPr>
                <w:rFonts w:ascii="Trebuchet MS" w:hAnsi="Trebuchet MS"/>
              </w:rPr>
              <w:t xml:space="preserve">Email: </w:t>
            </w:r>
            <w:r w:rsidR="00025C6B">
              <w:rPr>
                <w:rFonts w:ascii="Trebuchet MS" w:hAnsi="Trebuchet MS"/>
              </w:rPr>
              <w:t>maxim@gmail.com</w:t>
            </w:r>
          </w:p>
          <w:p w:rsidR="00592537" w:rsidRDefault="00592537" w:rsidP="007E5F3F">
            <w:pPr>
              <w:ind w:left="0"/>
              <w:jc w:val="left"/>
              <w:rPr>
                <w:rFonts w:ascii="Trebuchet MS" w:hAnsi="Trebuchet MS"/>
              </w:rPr>
            </w:pPr>
            <w:r>
              <w:rPr>
                <w:rFonts w:ascii="Trebuchet MS" w:hAnsi="Trebuchet MS"/>
              </w:rPr>
              <w:t>Mobile: 0764443333</w:t>
            </w:r>
          </w:p>
        </w:tc>
        <w:tc>
          <w:tcPr>
            <w:tcW w:w="1710" w:type="dxa"/>
            <w:vAlign w:val="center"/>
          </w:tcPr>
          <w:p w:rsidR="00592537" w:rsidRDefault="00592537" w:rsidP="007E5ED4">
            <w:pPr>
              <w:ind w:left="0"/>
              <w:jc w:val="center"/>
              <w:rPr>
                <w:rFonts w:ascii="Trebuchet MS" w:hAnsi="Trebuchet MS"/>
              </w:rPr>
            </w:pPr>
            <w:r>
              <w:rPr>
                <w:rFonts w:ascii="Trebuchet MS" w:hAnsi="Trebuchet MS"/>
              </w:rPr>
              <w:t>Update Successful</w:t>
            </w:r>
          </w:p>
        </w:tc>
        <w:tc>
          <w:tcPr>
            <w:tcW w:w="1917" w:type="dxa"/>
          </w:tcPr>
          <w:p w:rsidR="00592537" w:rsidRPr="009E2ACC" w:rsidRDefault="00592537" w:rsidP="008E12C1">
            <w:pPr>
              <w:ind w:left="0"/>
              <w:jc w:val="center"/>
              <w:rPr>
                <w:rFonts w:ascii="Trebuchet MS" w:hAnsi="Trebuchet MS"/>
              </w:rPr>
            </w:pPr>
          </w:p>
        </w:tc>
      </w:tr>
      <w:tr w:rsidR="005B294F" w:rsidTr="00CC4596">
        <w:tc>
          <w:tcPr>
            <w:tcW w:w="720" w:type="dxa"/>
            <w:vAlign w:val="center"/>
          </w:tcPr>
          <w:p w:rsidR="005B294F" w:rsidRDefault="005B294F" w:rsidP="00C7140F">
            <w:pPr>
              <w:ind w:left="0"/>
              <w:jc w:val="center"/>
              <w:rPr>
                <w:rFonts w:ascii="Trebuchet MS" w:hAnsi="Trebuchet MS"/>
              </w:rPr>
            </w:pPr>
          </w:p>
        </w:tc>
        <w:tc>
          <w:tcPr>
            <w:tcW w:w="2880" w:type="dxa"/>
            <w:vAlign w:val="center"/>
          </w:tcPr>
          <w:p w:rsidR="005B294F" w:rsidRDefault="005B294F" w:rsidP="00B21CB6">
            <w:pPr>
              <w:ind w:left="0"/>
              <w:jc w:val="left"/>
              <w:rPr>
                <w:rFonts w:ascii="Trebuchet MS" w:hAnsi="Trebuchet MS"/>
              </w:rPr>
            </w:pPr>
            <w:r>
              <w:rPr>
                <w:rFonts w:ascii="Trebuchet MS" w:hAnsi="Trebuchet MS"/>
              </w:rPr>
              <w:t xml:space="preserve">Check if user is able to </w:t>
            </w:r>
            <w:r w:rsidR="00B21CB6">
              <w:rPr>
                <w:rFonts w:ascii="Trebuchet MS" w:hAnsi="Trebuchet MS"/>
              </w:rPr>
              <w:t>edit the first name with more than 20 characters.</w:t>
            </w:r>
          </w:p>
        </w:tc>
        <w:tc>
          <w:tcPr>
            <w:tcW w:w="3870" w:type="dxa"/>
            <w:vAlign w:val="center"/>
          </w:tcPr>
          <w:p w:rsidR="00B21CB6" w:rsidRDefault="00B21CB6" w:rsidP="00B21CB6">
            <w:pPr>
              <w:ind w:left="0"/>
              <w:jc w:val="left"/>
              <w:rPr>
                <w:rFonts w:ascii="Trebuchet MS" w:hAnsi="Trebuchet MS"/>
              </w:rPr>
            </w:pPr>
            <w:r>
              <w:rPr>
                <w:rFonts w:ascii="Trebuchet MS" w:hAnsi="Trebuchet MS"/>
              </w:rPr>
              <w:t>1. Open user account.</w:t>
            </w:r>
          </w:p>
          <w:p w:rsidR="00B21CB6" w:rsidRDefault="00B21CB6" w:rsidP="00B21CB6">
            <w:pPr>
              <w:ind w:left="0"/>
              <w:jc w:val="left"/>
              <w:rPr>
                <w:rFonts w:ascii="Trebuchet MS" w:hAnsi="Trebuchet MS"/>
              </w:rPr>
            </w:pPr>
            <w:r>
              <w:rPr>
                <w:rFonts w:ascii="Trebuchet MS" w:hAnsi="Trebuchet MS"/>
              </w:rPr>
              <w:t>2. Click 'Edit Account' button.</w:t>
            </w:r>
          </w:p>
          <w:p w:rsidR="00B21CB6" w:rsidRDefault="00B21CB6" w:rsidP="00B21CB6">
            <w:pPr>
              <w:ind w:left="0"/>
              <w:jc w:val="left"/>
              <w:rPr>
                <w:rFonts w:ascii="Trebuchet MS" w:hAnsi="Trebuchet MS"/>
              </w:rPr>
            </w:pPr>
            <w:r>
              <w:rPr>
                <w:rFonts w:ascii="Trebuchet MS" w:hAnsi="Trebuchet MS"/>
              </w:rPr>
              <w:t>3. Edit first name.</w:t>
            </w:r>
          </w:p>
          <w:p w:rsidR="00B21CB6" w:rsidRDefault="00B21CB6" w:rsidP="00B21CB6">
            <w:pPr>
              <w:ind w:left="0"/>
              <w:jc w:val="left"/>
              <w:rPr>
                <w:rFonts w:ascii="Trebuchet MS" w:hAnsi="Trebuchet MS"/>
              </w:rPr>
            </w:pPr>
            <w:r>
              <w:rPr>
                <w:rFonts w:ascii="Trebuchet MS" w:hAnsi="Trebuchet MS"/>
              </w:rPr>
              <w:t>4. Edit last name.</w:t>
            </w:r>
          </w:p>
          <w:p w:rsidR="00B21CB6" w:rsidRDefault="00B21CB6" w:rsidP="00B21CB6">
            <w:pPr>
              <w:ind w:left="0"/>
              <w:jc w:val="left"/>
              <w:rPr>
                <w:rFonts w:ascii="Trebuchet MS" w:hAnsi="Trebuchet MS"/>
              </w:rPr>
            </w:pPr>
            <w:r>
              <w:rPr>
                <w:rFonts w:ascii="Trebuchet MS" w:hAnsi="Trebuchet MS"/>
              </w:rPr>
              <w:t>5. Edit mobile number.</w:t>
            </w:r>
          </w:p>
          <w:p w:rsidR="005B294F" w:rsidRDefault="00B21CB6" w:rsidP="00B21CB6">
            <w:pPr>
              <w:ind w:left="0"/>
              <w:jc w:val="left"/>
              <w:rPr>
                <w:rFonts w:ascii="Trebuchet MS" w:hAnsi="Trebuchet MS"/>
              </w:rPr>
            </w:pPr>
            <w:r>
              <w:rPr>
                <w:rFonts w:ascii="Trebuchet MS" w:hAnsi="Trebuchet MS"/>
              </w:rPr>
              <w:t>6. Click 'Save changes' button.</w:t>
            </w:r>
          </w:p>
        </w:tc>
        <w:tc>
          <w:tcPr>
            <w:tcW w:w="3060" w:type="dxa"/>
            <w:vAlign w:val="center"/>
          </w:tcPr>
          <w:p w:rsidR="00B21CB6" w:rsidRDefault="00B21CB6" w:rsidP="00B21CB6">
            <w:pPr>
              <w:ind w:left="0"/>
              <w:jc w:val="left"/>
              <w:rPr>
                <w:rFonts w:ascii="Trebuchet MS" w:hAnsi="Trebuchet MS"/>
              </w:rPr>
            </w:pPr>
            <w:r>
              <w:rPr>
                <w:rFonts w:ascii="Trebuchet MS" w:hAnsi="Trebuchet MS"/>
              </w:rPr>
              <w:t xml:space="preserve">First_name: </w:t>
            </w:r>
            <w:r w:rsidR="007751DF">
              <w:rPr>
                <w:rFonts w:ascii="Trebuchet MS" w:hAnsi="Trebuchet MS"/>
              </w:rPr>
              <w:t>Maximiliano Evangeline</w:t>
            </w:r>
          </w:p>
          <w:p w:rsidR="00B21CB6" w:rsidRDefault="00B21CB6" w:rsidP="00B21CB6">
            <w:pPr>
              <w:ind w:left="0"/>
              <w:jc w:val="left"/>
              <w:rPr>
                <w:rFonts w:ascii="Trebuchet MS" w:hAnsi="Trebuchet MS"/>
              </w:rPr>
            </w:pPr>
            <w:r>
              <w:rPr>
                <w:rFonts w:ascii="Trebuchet MS" w:hAnsi="Trebuchet MS"/>
              </w:rPr>
              <w:t>Last_name: Doe</w:t>
            </w:r>
          </w:p>
          <w:p w:rsidR="00B21CB6" w:rsidRDefault="00B21CB6" w:rsidP="00B21CB6">
            <w:pPr>
              <w:ind w:left="0"/>
              <w:jc w:val="left"/>
              <w:rPr>
                <w:rFonts w:ascii="Trebuchet MS" w:hAnsi="Trebuchet MS"/>
              </w:rPr>
            </w:pPr>
            <w:r>
              <w:rPr>
                <w:rFonts w:ascii="Trebuchet MS" w:hAnsi="Trebuchet MS"/>
              </w:rPr>
              <w:t>Email: john@gmail.com</w:t>
            </w:r>
          </w:p>
          <w:p w:rsidR="005B294F" w:rsidRDefault="00B21CB6" w:rsidP="00B21CB6">
            <w:pPr>
              <w:ind w:left="0"/>
              <w:jc w:val="left"/>
              <w:rPr>
                <w:rFonts w:ascii="Trebuchet MS" w:hAnsi="Trebuchet MS"/>
              </w:rPr>
            </w:pPr>
            <w:r>
              <w:rPr>
                <w:rFonts w:ascii="Trebuchet MS" w:hAnsi="Trebuchet MS"/>
              </w:rPr>
              <w:t>Mobile: 0764443333</w:t>
            </w:r>
          </w:p>
        </w:tc>
        <w:tc>
          <w:tcPr>
            <w:tcW w:w="1710" w:type="dxa"/>
            <w:vAlign w:val="center"/>
          </w:tcPr>
          <w:p w:rsidR="005B294F" w:rsidRDefault="00AA4FFC" w:rsidP="007E5ED4">
            <w:pPr>
              <w:ind w:left="0"/>
              <w:jc w:val="center"/>
              <w:rPr>
                <w:rFonts w:ascii="Trebuchet MS" w:hAnsi="Trebuchet MS"/>
              </w:rPr>
            </w:pPr>
            <w:r>
              <w:rPr>
                <w:rFonts w:ascii="Trebuchet MS" w:hAnsi="Trebuchet MS"/>
              </w:rPr>
              <w:t>Show error message</w:t>
            </w:r>
          </w:p>
        </w:tc>
        <w:tc>
          <w:tcPr>
            <w:tcW w:w="1917" w:type="dxa"/>
          </w:tcPr>
          <w:p w:rsidR="005B294F" w:rsidRPr="009E2ACC" w:rsidRDefault="005B294F" w:rsidP="008E12C1">
            <w:pPr>
              <w:ind w:left="0"/>
              <w:jc w:val="center"/>
              <w:rPr>
                <w:rFonts w:ascii="Trebuchet MS" w:hAnsi="Trebuchet MS"/>
              </w:rPr>
            </w:pPr>
          </w:p>
        </w:tc>
      </w:tr>
      <w:tr w:rsidR="00592537" w:rsidTr="00CC4596">
        <w:tc>
          <w:tcPr>
            <w:tcW w:w="720" w:type="dxa"/>
            <w:vAlign w:val="center"/>
          </w:tcPr>
          <w:p w:rsidR="00592537" w:rsidRDefault="00592537" w:rsidP="00C7140F">
            <w:pPr>
              <w:ind w:left="0"/>
              <w:jc w:val="center"/>
              <w:rPr>
                <w:rFonts w:ascii="Trebuchet MS" w:hAnsi="Trebuchet MS"/>
              </w:rPr>
            </w:pPr>
          </w:p>
        </w:tc>
        <w:tc>
          <w:tcPr>
            <w:tcW w:w="2880" w:type="dxa"/>
            <w:vAlign w:val="center"/>
          </w:tcPr>
          <w:p w:rsidR="00592537" w:rsidRDefault="00592537" w:rsidP="00C7140F">
            <w:pPr>
              <w:ind w:left="0"/>
              <w:jc w:val="left"/>
              <w:rPr>
                <w:rFonts w:ascii="Trebuchet MS" w:hAnsi="Trebuchet MS"/>
              </w:rPr>
            </w:pPr>
            <w:r>
              <w:rPr>
                <w:rFonts w:ascii="Trebuchet MS" w:hAnsi="Trebuchet MS"/>
              </w:rPr>
              <w:t>User should be able to change their password.</w:t>
            </w:r>
          </w:p>
        </w:tc>
        <w:tc>
          <w:tcPr>
            <w:tcW w:w="3870" w:type="dxa"/>
            <w:vAlign w:val="center"/>
          </w:tcPr>
          <w:p w:rsidR="00592537" w:rsidRDefault="00592537" w:rsidP="00035DE2">
            <w:pPr>
              <w:ind w:left="0"/>
              <w:jc w:val="left"/>
              <w:rPr>
                <w:rFonts w:ascii="Trebuchet MS" w:hAnsi="Trebuchet MS"/>
              </w:rPr>
            </w:pPr>
            <w:r>
              <w:rPr>
                <w:rFonts w:ascii="Trebuchet MS" w:hAnsi="Trebuchet MS"/>
              </w:rPr>
              <w:t>1. Open user account</w:t>
            </w:r>
          </w:p>
          <w:p w:rsidR="00592537" w:rsidRDefault="00592537" w:rsidP="00035DE2">
            <w:pPr>
              <w:ind w:left="0"/>
              <w:jc w:val="left"/>
              <w:rPr>
                <w:rFonts w:ascii="Trebuchet MS" w:hAnsi="Trebuchet MS"/>
              </w:rPr>
            </w:pPr>
            <w:r>
              <w:rPr>
                <w:rFonts w:ascii="Trebuchet MS" w:hAnsi="Trebuchet MS"/>
              </w:rPr>
              <w:t>2. Click 'Change Password'.</w:t>
            </w:r>
          </w:p>
          <w:p w:rsidR="00592537" w:rsidRDefault="00592537" w:rsidP="00035DE2">
            <w:pPr>
              <w:ind w:left="0"/>
              <w:jc w:val="left"/>
              <w:rPr>
                <w:rFonts w:ascii="Trebuchet MS" w:hAnsi="Trebuchet MS"/>
              </w:rPr>
            </w:pPr>
            <w:r>
              <w:rPr>
                <w:rFonts w:ascii="Trebuchet MS" w:hAnsi="Trebuchet MS"/>
              </w:rPr>
              <w:t>3. Enter new password.</w:t>
            </w:r>
          </w:p>
          <w:p w:rsidR="00592537" w:rsidRDefault="00592537" w:rsidP="00035DE2">
            <w:pPr>
              <w:ind w:left="0"/>
              <w:jc w:val="left"/>
              <w:rPr>
                <w:rFonts w:ascii="Trebuchet MS" w:hAnsi="Trebuchet MS"/>
              </w:rPr>
            </w:pPr>
            <w:r>
              <w:rPr>
                <w:rFonts w:ascii="Trebuchet MS" w:hAnsi="Trebuchet MS"/>
              </w:rPr>
              <w:t>4. Click 'Save changes' button.</w:t>
            </w:r>
          </w:p>
        </w:tc>
        <w:tc>
          <w:tcPr>
            <w:tcW w:w="3060" w:type="dxa"/>
            <w:vAlign w:val="center"/>
          </w:tcPr>
          <w:p w:rsidR="00592537" w:rsidRDefault="00592537" w:rsidP="007C1003">
            <w:pPr>
              <w:ind w:left="0"/>
              <w:jc w:val="left"/>
              <w:rPr>
                <w:rFonts w:ascii="Trebuchet MS" w:hAnsi="Trebuchet MS"/>
              </w:rPr>
            </w:pPr>
            <w:r>
              <w:rPr>
                <w:rFonts w:ascii="Trebuchet MS" w:hAnsi="Trebuchet MS"/>
              </w:rPr>
              <w:t xml:space="preserve">New password: </w:t>
            </w:r>
            <w:r w:rsidR="007C1003">
              <w:rPr>
                <w:rFonts w:ascii="Trebuchet MS" w:hAnsi="Trebuchet MS"/>
              </w:rPr>
              <w:t>maxim@123</w:t>
            </w:r>
          </w:p>
        </w:tc>
        <w:tc>
          <w:tcPr>
            <w:tcW w:w="1710" w:type="dxa"/>
            <w:vAlign w:val="center"/>
          </w:tcPr>
          <w:p w:rsidR="00592537" w:rsidRDefault="00592537" w:rsidP="007E5ED4">
            <w:pPr>
              <w:ind w:left="0"/>
              <w:jc w:val="center"/>
              <w:rPr>
                <w:rFonts w:ascii="Trebuchet MS" w:hAnsi="Trebuchet MS"/>
              </w:rPr>
            </w:pPr>
            <w:r>
              <w:rPr>
                <w:rFonts w:ascii="Trebuchet MS" w:hAnsi="Trebuchet MS"/>
              </w:rPr>
              <w:t>Password changed Successful</w:t>
            </w:r>
          </w:p>
        </w:tc>
        <w:tc>
          <w:tcPr>
            <w:tcW w:w="1917" w:type="dxa"/>
          </w:tcPr>
          <w:p w:rsidR="00592537" w:rsidRPr="009E2ACC" w:rsidRDefault="00592537" w:rsidP="008E12C1">
            <w:pPr>
              <w:ind w:left="0"/>
              <w:jc w:val="center"/>
              <w:rPr>
                <w:rFonts w:ascii="Trebuchet MS" w:hAnsi="Trebuchet MS"/>
              </w:rPr>
            </w:pPr>
          </w:p>
        </w:tc>
      </w:tr>
    </w:tbl>
    <w:p w:rsidR="00A40667" w:rsidRDefault="00A40667">
      <w:r>
        <w:br w:type="page"/>
      </w:r>
    </w:p>
    <w:tbl>
      <w:tblPr>
        <w:tblStyle w:val="TableGrid"/>
        <w:tblW w:w="0" w:type="auto"/>
        <w:tblInd w:w="18" w:type="dxa"/>
        <w:tblLook w:val="04A0"/>
      </w:tblPr>
      <w:tblGrid>
        <w:gridCol w:w="720"/>
        <w:gridCol w:w="2880"/>
        <w:gridCol w:w="3870"/>
        <w:gridCol w:w="3060"/>
        <w:gridCol w:w="1710"/>
        <w:gridCol w:w="1917"/>
      </w:tblGrid>
      <w:tr w:rsidR="003A1468" w:rsidTr="005E4D91">
        <w:tc>
          <w:tcPr>
            <w:tcW w:w="720" w:type="dxa"/>
            <w:vAlign w:val="center"/>
          </w:tcPr>
          <w:p w:rsidR="003A1468" w:rsidRPr="00CA37CF" w:rsidRDefault="00A40667" w:rsidP="0051556E">
            <w:pPr>
              <w:ind w:left="0"/>
              <w:jc w:val="center"/>
              <w:rPr>
                <w:rFonts w:ascii="Trebuchet MS" w:hAnsi="Trebuchet MS"/>
                <w:b/>
              </w:rPr>
            </w:pPr>
            <w:r>
              <w:rPr>
                <w:rFonts w:ascii="Trebuchet MS" w:hAnsi="Trebuchet MS"/>
                <w:b/>
              </w:rPr>
              <w:lastRenderedPageBreak/>
              <w:t>T</w:t>
            </w:r>
            <w:r w:rsidR="003A1468" w:rsidRPr="00CA37CF">
              <w:rPr>
                <w:rFonts w:ascii="Trebuchet MS" w:hAnsi="Trebuchet MS"/>
                <w:b/>
              </w:rPr>
              <w:t>est ID</w:t>
            </w:r>
          </w:p>
        </w:tc>
        <w:tc>
          <w:tcPr>
            <w:tcW w:w="2880" w:type="dxa"/>
            <w:vAlign w:val="center"/>
          </w:tcPr>
          <w:p w:rsidR="003A1468" w:rsidRPr="00CA37CF" w:rsidRDefault="003A1468" w:rsidP="0051556E">
            <w:pPr>
              <w:ind w:left="0"/>
              <w:jc w:val="center"/>
              <w:rPr>
                <w:rFonts w:ascii="Trebuchet MS" w:hAnsi="Trebuchet MS"/>
                <w:b/>
              </w:rPr>
            </w:pPr>
            <w:r w:rsidRPr="00CA37CF">
              <w:rPr>
                <w:rFonts w:ascii="Trebuchet MS" w:hAnsi="Trebuchet MS"/>
                <w:b/>
              </w:rPr>
              <w:t>Test condition</w:t>
            </w:r>
          </w:p>
        </w:tc>
        <w:tc>
          <w:tcPr>
            <w:tcW w:w="3870" w:type="dxa"/>
            <w:vAlign w:val="center"/>
          </w:tcPr>
          <w:p w:rsidR="003A1468" w:rsidRPr="00CA37CF" w:rsidRDefault="003A1468" w:rsidP="0051556E">
            <w:pPr>
              <w:ind w:left="0"/>
              <w:jc w:val="center"/>
              <w:rPr>
                <w:rFonts w:ascii="Trebuchet MS" w:hAnsi="Trebuchet MS"/>
                <w:b/>
              </w:rPr>
            </w:pPr>
            <w:r w:rsidRPr="00CA37CF">
              <w:rPr>
                <w:rFonts w:ascii="Trebuchet MS" w:hAnsi="Trebuchet MS"/>
                <w:b/>
              </w:rPr>
              <w:t>Test Steps</w:t>
            </w:r>
          </w:p>
        </w:tc>
        <w:tc>
          <w:tcPr>
            <w:tcW w:w="3060" w:type="dxa"/>
            <w:vAlign w:val="center"/>
          </w:tcPr>
          <w:p w:rsidR="003A1468" w:rsidRPr="00CA37CF" w:rsidRDefault="003A1468" w:rsidP="0051556E">
            <w:pPr>
              <w:ind w:left="0"/>
              <w:jc w:val="center"/>
              <w:rPr>
                <w:rFonts w:ascii="Trebuchet MS" w:hAnsi="Trebuchet MS"/>
                <w:b/>
              </w:rPr>
            </w:pPr>
            <w:r w:rsidRPr="00CA37CF">
              <w:rPr>
                <w:rFonts w:ascii="Trebuchet MS" w:hAnsi="Trebuchet MS"/>
                <w:b/>
              </w:rPr>
              <w:t>Test Input</w:t>
            </w:r>
          </w:p>
        </w:tc>
        <w:tc>
          <w:tcPr>
            <w:tcW w:w="1710" w:type="dxa"/>
            <w:vAlign w:val="center"/>
          </w:tcPr>
          <w:p w:rsidR="003A1468" w:rsidRPr="00CA37CF" w:rsidRDefault="003A1468" w:rsidP="0051556E">
            <w:pPr>
              <w:ind w:left="0"/>
              <w:jc w:val="center"/>
              <w:rPr>
                <w:rFonts w:ascii="Trebuchet MS" w:hAnsi="Trebuchet MS"/>
                <w:b/>
              </w:rPr>
            </w:pPr>
            <w:r w:rsidRPr="00CA37CF">
              <w:rPr>
                <w:rFonts w:ascii="Trebuchet MS" w:hAnsi="Trebuchet MS"/>
                <w:b/>
              </w:rPr>
              <w:t>Test Expected result</w:t>
            </w:r>
          </w:p>
        </w:tc>
        <w:tc>
          <w:tcPr>
            <w:tcW w:w="1917" w:type="dxa"/>
            <w:vAlign w:val="center"/>
          </w:tcPr>
          <w:p w:rsidR="003A1468" w:rsidRPr="00CA37CF" w:rsidRDefault="003A1468" w:rsidP="0051556E">
            <w:pPr>
              <w:ind w:left="0"/>
              <w:jc w:val="center"/>
              <w:rPr>
                <w:rFonts w:ascii="Trebuchet MS" w:hAnsi="Trebuchet MS"/>
                <w:b/>
              </w:rPr>
            </w:pPr>
            <w:r w:rsidRPr="00CA37CF">
              <w:rPr>
                <w:rFonts w:ascii="Trebuchet MS" w:hAnsi="Trebuchet MS"/>
                <w:b/>
              </w:rPr>
              <w:t>Actual result</w:t>
            </w:r>
          </w:p>
        </w:tc>
      </w:tr>
      <w:tr w:rsidR="001D3A57" w:rsidTr="00CC4596">
        <w:tc>
          <w:tcPr>
            <w:tcW w:w="720" w:type="dxa"/>
            <w:vAlign w:val="center"/>
          </w:tcPr>
          <w:p w:rsidR="001D3A57" w:rsidRDefault="001D3A57" w:rsidP="00C7140F">
            <w:pPr>
              <w:ind w:left="0"/>
              <w:jc w:val="center"/>
              <w:rPr>
                <w:rFonts w:ascii="Trebuchet MS" w:hAnsi="Trebuchet MS"/>
              </w:rPr>
            </w:pPr>
          </w:p>
        </w:tc>
        <w:tc>
          <w:tcPr>
            <w:tcW w:w="2880" w:type="dxa"/>
            <w:vAlign w:val="center"/>
          </w:tcPr>
          <w:p w:rsidR="001D3A57" w:rsidRDefault="001D3A57" w:rsidP="00C7140F">
            <w:pPr>
              <w:ind w:left="0"/>
              <w:jc w:val="left"/>
              <w:rPr>
                <w:rFonts w:ascii="Trebuchet MS" w:hAnsi="Trebuchet MS"/>
              </w:rPr>
            </w:pPr>
            <w:r>
              <w:rPr>
                <w:rFonts w:ascii="Trebuchet MS" w:hAnsi="Trebuchet MS"/>
              </w:rPr>
              <w:t>Check if user is able to change the password with less than 8 characters.</w:t>
            </w:r>
          </w:p>
        </w:tc>
        <w:tc>
          <w:tcPr>
            <w:tcW w:w="3870" w:type="dxa"/>
            <w:vAlign w:val="center"/>
          </w:tcPr>
          <w:p w:rsidR="001D3A57" w:rsidRDefault="001D3A57" w:rsidP="001D3A57">
            <w:pPr>
              <w:ind w:left="0"/>
              <w:jc w:val="left"/>
              <w:rPr>
                <w:rFonts w:ascii="Trebuchet MS" w:hAnsi="Trebuchet MS"/>
              </w:rPr>
            </w:pPr>
            <w:r>
              <w:rPr>
                <w:rFonts w:ascii="Trebuchet MS" w:hAnsi="Trebuchet MS"/>
              </w:rPr>
              <w:t>1. Open user account</w:t>
            </w:r>
          </w:p>
          <w:p w:rsidR="001D3A57" w:rsidRDefault="001D3A57" w:rsidP="001D3A57">
            <w:pPr>
              <w:ind w:left="0"/>
              <w:jc w:val="left"/>
              <w:rPr>
                <w:rFonts w:ascii="Trebuchet MS" w:hAnsi="Trebuchet MS"/>
              </w:rPr>
            </w:pPr>
            <w:r>
              <w:rPr>
                <w:rFonts w:ascii="Trebuchet MS" w:hAnsi="Trebuchet MS"/>
              </w:rPr>
              <w:t>2. Click 'Change Password'.</w:t>
            </w:r>
          </w:p>
          <w:p w:rsidR="001D3A57" w:rsidRDefault="001D3A57" w:rsidP="001D3A57">
            <w:pPr>
              <w:ind w:left="0"/>
              <w:jc w:val="left"/>
              <w:rPr>
                <w:rFonts w:ascii="Trebuchet MS" w:hAnsi="Trebuchet MS"/>
              </w:rPr>
            </w:pPr>
            <w:r>
              <w:rPr>
                <w:rFonts w:ascii="Trebuchet MS" w:hAnsi="Trebuchet MS"/>
              </w:rPr>
              <w:t>3. Enter new password.</w:t>
            </w:r>
          </w:p>
          <w:p w:rsidR="001D3A57" w:rsidRDefault="001D3A57" w:rsidP="001D3A57">
            <w:pPr>
              <w:ind w:left="0"/>
              <w:jc w:val="left"/>
              <w:rPr>
                <w:rFonts w:ascii="Trebuchet MS" w:hAnsi="Trebuchet MS"/>
              </w:rPr>
            </w:pPr>
            <w:r>
              <w:rPr>
                <w:rFonts w:ascii="Trebuchet MS" w:hAnsi="Trebuchet MS"/>
              </w:rPr>
              <w:t>4. Click 'Save changes' button.</w:t>
            </w:r>
          </w:p>
        </w:tc>
        <w:tc>
          <w:tcPr>
            <w:tcW w:w="3060" w:type="dxa"/>
            <w:vAlign w:val="center"/>
          </w:tcPr>
          <w:p w:rsidR="001D3A57" w:rsidRDefault="001D3A57" w:rsidP="00035DE2">
            <w:pPr>
              <w:ind w:left="0"/>
              <w:jc w:val="left"/>
              <w:rPr>
                <w:rFonts w:ascii="Trebuchet MS" w:hAnsi="Trebuchet MS"/>
              </w:rPr>
            </w:pPr>
            <w:r>
              <w:rPr>
                <w:rFonts w:ascii="Trebuchet MS" w:hAnsi="Trebuchet MS"/>
              </w:rPr>
              <w:t xml:space="preserve">New password: </w:t>
            </w:r>
            <w:r>
              <w:rPr>
                <w:rFonts w:ascii="Trebuchet MS" w:hAnsi="Trebuchet MS"/>
              </w:rPr>
              <w:t>max</w:t>
            </w:r>
          </w:p>
        </w:tc>
        <w:tc>
          <w:tcPr>
            <w:tcW w:w="1710" w:type="dxa"/>
            <w:vAlign w:val="center"/>
          </w:tcPr>
          <w:p w:rsidR="001D3A57" w:rsidRDefault="001D3A57" w:rsidP="00035DE2">
            <w:pPr>
              <w:ind w:left="0"/>
              <w:jc w:val="center"/>
              <w:rPr>
                <w:rFonts w:ascii="Trebuchet MS" w:hAnsi="Trebuchet MS"/>
              </w:rPr>
            </w:pPr>
            <w:r>
              <w:rPr>
                <w:rFonts w:ascii="Trebuchet MS" w:hAnsi="Trebuchet MS"/>
              </w:rPr>
              <w:t>Show error message</w:t>
            </w:r>
          </w:p>
        </w:tc>
        <w:tc>
          <w:tcPr>
            <w:tcW w:w="1917" w:type="dxa"/>
          </w:tcPr>
          <w:p w:rsidR="001D3A57" w:rsidRPr="009E2ACC" w:rsidRDefault="001D3A57" w:rsidP="008E12C1">
            <w:pPr>
              <w:ind w:left="0"/>
              <w:jc w:val="center"/>
              <w:rPr>
                <w:rFonts w:ascii="Trebuchet MS" w:hAnsi="Trebuchet MS"/>
              </w:rPr>
            </w:pPr>
          </w:p>
        </w:tc>
      </w:tr>
      <w:tr w:rsidR="003A1468" w:rsidTr="00CC4596">
        <w:tc>
          <w:tcPr>
            <w:tcW w:w="720" w:type="dxa"/>
            <w:vAlign w:val="center"/>
          </w:tcPr>
          <w:p w:rsidR="003A1468" w:rsidRDefault="003A1468" w:rsidP="00C7140F">
            <w:pPr>
              <w:ind w:left="0"/>
              <w:jc w:val="center"/>
              <w:rPr>
                <w:rFonts w:ascii="Trebuchet MS" w:hAnsi="Trebuchet MS"/>
              </w:rPr>
            </w:pPr>
          </w:p>
        </w:tc>
        <w:tc>
          <w:tcPr>
            <w:tcW w:w="2880" w:type="dxa"/>
            <w:vAlign w:val="center"/>
          </w:tcPr>
          <w:p w:rsidR="003A1468" w:rsidRDefault="003A1468" w:rsidP="00C7140F">
            <w:pPr>
              <w:ind w:left="0"/>
              <w:jc w:val="left"/>
              <w:rPr>
                <w:rFonts w:ascii="Trebuchet MS" w:hAnsi="Trebuchet MS"/>
              </w:rPr>
            </w:pPr>
            <w:r>
              <w:rPr>
                <w:rFonts w:ascii="Trebuchet MS" w:hAnsi="Trebuchet MS"/>
              </w:rPr>
              <w:t>Post a product</w:t>
            </w:r>
          </w:p>
        </w:tc>
        <w:tc>
          <w:tcPr>
            <w:tcW w:w="3870" w:type="dxa"/>
            <w:vAlign w:val="center"/>
          </w:tcPr>
          <w:p w:rsidR="003A1468" w:rsidRDefault="003A1468" w:rsidP="00035DE2">
            <w:pPr>
              <w:ind w:left="0"/>
              <w:jc w:val="left"/>
              <w:rPr>
                <w:rFonts w:ascii="Trebuchet MS" w:hAnsi="Trebuchet MS"/>
              </w:rPr>
            </w:pPr>
            <w:r>
              <w:rPr>
                <w:rFonts w:ascii="Trebuchet MS" w:hAnsi="Trebuchet MS"/>
              </w:rPr>
              <w:t>1. Click 'Post a product' button.</w:t>
            </w:r>
          </w:p>
          <w:p w:rsidR="003A1468" w:rsidRDefault="003A1468" w:rsidP="00035DE2">
            <w:pPr>
              <w:ind w:left="0"/>
              <w:jc w:val="left"/>
              <w:rPr>
                <w:rFonts w:ascii="Trebuchet MS" w:hAnsi="Trebuchet MS"/>
              </w:rPr>
            </w:pPr>
            <w:r>
              <w:rPr>
                <w:rFonts w:ascii="Trebuchet MS" w:hAnsi="Trebuchet MS"/>
              </w:rPr>
              <w:t>2. Enter product name.</w:t>
            </w:r>
          </w:p>
          <w:p w:rsidR="003A1468" w:rsidRDefault="003A1468" w:rsidP="00035DE2">
            <w:pPr>
              <w:ind w:left="0"/>
              <w:jc w:val="left"/>
              <w:rPr>
                <w:rFonts w:ascii="Trebuchet MS" w:hAnsi="Trebuchet MS"/>
              </w:rPr>
            </w:pPr>
            <w:r>
              <w:rPr>
                <w:rFonts w:ascii="Trebuchet MS" w:hAnsi="Trebuchet MS"/>
              </w:rPr>
              <w:t>3. Select condition.</w:t>
            </w:r>
          </w:p>
          <w:p w:rsidR="003A1468" w:rsidRDefault="003A1468" w:rsidP="00035DE2">
            <w:pPr>
              <w:ind w:left="0"/>
              <w:jc w:val="left"/>
              <w:rPr>
                <w:rFonts w:ascii="Trebuchet MS" w:hAnsi="Trebuchet MS"/>
              </w:rPr>
            </w:pPr>
            <w:r>
              <w:rPr>
                <w:rFonts w:ascii="Trebuchet MS" w:hAnsi="Trebuchet MS"/>
              </w:rPr>
              <w:t>4. Enter product description.</w:t>
            </w:r>
          </w:p>
          <w:p w:rsidR="003A1468" w:rsidRDefault="003A1468" w:rsidP="00035DE2">
            <w:pPr>
              <w:ind w:left="0"/>
              <w:jc w:val="left"/>
              <w:rPr>
                <w:rFonts w:ascii="Trebuchet MS" w:hAnsi="Trebuchet MS"/>
              </w:rPr>
            </w:pPr>
            <w:r>
              <w:rPr>
                <w:rFonts w:ascii="Trebuchet MS" w:hAnsi="Trebuchet MS"/>
              </w:rPr>
              <w:t>5. Add product image.</w:t>
            </w:r>
          </w:p>
          <w:p w:rsidR="003A1468" w:rsidRDefault="003A1468" w:rsidP="00035DE2">
            <w:pPr>
              <w:ind w:left="0"/>
              <w:jc w:val="left"/>
              <w:rPr>
                <w:rFonts w:ascii="Trebuchet MS" w:hAnsi="Trebuchet MS"/>
              </w:rPr>
            </w:pPr>
            <w:r>
              <w:rPr>
                <w:rFonts w:ascii="Trebuchet MS" w:hAnsi="Trebuchet MS"/>
              </w:rPr>
              <w:t>6. Select category.</w:t>
            </w:r>
          </w:p>
          <w:p w:rsidR="003A1468" w:rsidRDefault="003A1468" w:rsidP="00035DE2">
            <w:pPr>
              <w:ind w:left="0"/>
              <w:jc w:val="left"/>
              <w:rPr>
                <w:rFonts w:ascii="Trebuchet MS" w:hAnsi="Trebuchet MS"/>
              </w:rPr>
            </w:pPr>
            <w:r>
              <w:rPr>
                <w:rFonts w:ascii="Trebuchet MS" w:hAnsi="Trebuchet MS"/>
              </w:rPr>
              <w:t>7. Click 'Post product' button.</w:t>
            </w:r>
          </w:p>
        </w:tc>
        <w:tc>
          <w:tcPr>
            <w:tcW w:w="3060" w:type="dxa"/>
            <w:vAlign w:val="center"/>
          </w:tcPr>
          <w:p w:rsidR="003A1468" w:rsidRDefault="003A1468" w:rsidP="00035DE2">
            <w:pPr>
              <w:ind w:left="0"/>
              <w:jc w:val="left"/>
              <w:rPr>
                <w:rFonts w:ascii="Trebuchet MS" w:hAnsi="Trebuchet MS"/>
              </w:rPr>
            </w:pPr>
            <w:r>
              <w:rPr>
                <w:rFonts w:ascii="Trebuchet MS" w:hAnsi="Trebuchet MS"/>
              </w:rPr>
              <w:t>Product Name: Table lamp</w:t>
            </w:r>
          </w:p>
          <w:p w:rsidR="003A1468" w:rsidRDefault="003A1468" w:rsidP="00035DE2">
            <w:pPr>
              <w:ind w:left="0"/>
              <w:jc w:val="left"/>
              <w:rPr>
                <w:rFonts w:ascii="Trebuchet MS" w:hAnsi="Trebuchet MS"/>
              </w:rPr>
            </w:pPr>
            <w:r>
              <w:rPr>
                <w:rFonts w:ascii="Trebuchet MS" w:hAnsi="Trebuchet MS"/>
              </w:rPr>
              <w:t>Condition: Good</w:t>
            </w:r>
          </w:p>
          <w:p w:rsidR="003A1468" w:rsidRDefault="003A1468" w:rsidP="00035DE2">
            <w:pPr>
              <w:ind w:left="0"/>
              <w:jc w:val="left"/>
              <w:rPr>
                <w:rFonts w:ascii="Trebuchet MS" w:hAnsi="Trebuchet MS"/>
              </w:rPr>
            </w:pPr>
            <w:r>
              <w:rPr>
                <w:rFonts w:ascii="Trebuchet MS" w:hAnsi="Trebuchet MS"/>
              </w:rPr>
              <w:t>Description: Black in color, paint has been slightly scratched on the stand.</w:t>
            </w:r>
          </w:p>
          <w:p w:rsidR="003A1468" w:rsidRDefault="003A1468" w:rsidP="00035DE2">
            <w:pPr>
              <w:ind w:left="0"/>
              <w:jc w:val="left"/>
              <w:rPr>
                <w:rFonts w:ascii="Trebuchet MS" w:hAnsi="Trebuchet MS"/>
              </w:rPr>
            </w:pPr>
            <w:r>
              <w:rPr>
                <w:rFonts w:ascii="Trebuchet MS" w:hAnsi="Trebuchet MS"/>
              </w:rPr>
              <w:t>Image: choose a image file.</w:t>
            </w:r>
          </w:p>
          <w:p w:rsidR="003A1468" w:rsidRDefault="003A1468" w:rsidP="00035DE2">
            <w:pPr>
              <w:ind w:left="0"/>
              <w:jc w:val="left"/>
              <w:rPr>
                <w:rFonts w:ascii="Trebuchet MS" w:hAnsi="Trebuchet MS"/>
              </w:rPr>
            </w:pPr>
            <w:r>
              <w:rPr>
                <w:rFonts w:ascii="Trebuchet MS" w:hAnsi="Trebuchet MS"/>
              </w:rPr>
              <w:t>Category: Electronics</w:t>
            </w:r>
          </w:p>
        </w:tc>
        <w:tc>
          <w:tcPr>
            <w:tcW w:w="1710" w:type="dxa"/>
            <w:vAlign w:val="center"/>
          </w:tcPr>
          <w:p w:rsidR="003A1468" w:rsidRDefault="003A1468" w:rsidP="00035DE2">
            <w:pPr>
              <w:ind w:left="0"/>
              <w:jc w:val="center"/>
              <w:rPr>
                <w:rFonts w:ascii="Trebuchet MS" w:hAnsi="Trebuchet MS"/>
              </w:rPr>
            </w:pPr>
            <w:r>
              <w:rPr>
                <w:rFonts w:ascii="Trebuchet MS" w:hAnsi="Trebuchet MS"/>
              </w:rPr>
              <w:t>Post added for verification</w:t>
            </w:r>
          </w:p>
          <w:p w:rsidR="003A1468" w:rsidRDefault="003A1468" w:rsidP="00035DE2">
            <w:pPr>
              <w:ind w:left="0"/>
              <w:jc w:val="center"/>
              <w:rPr>
                <w:rFonts w:ascii="Trebuchet MS" w:hAnsi="Trebuchet MS"/>
              </w:rPr>
            </w:pPr>
            <w:r>
              <w:rPr>
                <w:rFonts w:ascii="Trebuchet MS" w:hAnsi="Trebuchet MS"/>
              </w:rPr>
              <w:t>Successful</w:t>
            </w:r>
          </w:p>
        </w:tc>
        <w:tc>
          <w:tcPr>
            <w:tcW w:w="1917" w:type="dxa"/>
          </w:tcPr>
          <w:p w:rsidR="003A1468" w:rsidRPr="009E2ACC" w:rsidRDefault="003A1468" w:rsidP="008E12C1">
            <w:pPr>
              <w:ind w:left="0"/>
              <w:jc w:val="center"/>
              <w:rPr>
                <w:rFonts w:ascii="Trebuchet MS" w:hAnsi="Trebuchet MS"/>
              </w:rPr>
            </w:pPr>
          </w:p>
        </w:tc>
      </w:tr>
      <w:tr w:rsidR="003A1468" w:rsidTr="00CC4596">
        <w:tc>
          <w:tcPr>
            <w:tcW w:w="720" w:type="dxa"/>
            <w:vAlign w:val="center"/>
          </w:tcPr>
          <w:p w:rsidR="003A1468" w:rsidRPr="009E2ACC" w:rsidRDefault="003A1468" w:rsidP="00C7140F">
            <w:pPr>
              <w:ind w:left="0"/>
              <w:jc w:val="center"/>
              <w:rPr>
                <w:rFonts w:ascii="Trebuchet MS" w:hAnsi="Trebuchet MS"/>
              </w:rPr>
            </w:pPr>
            <w:r>
              <w:rPr>
                <w:rFonts w:ascii="Trebuchet MS" w:hAnsi="Trebuchet MS"/>
              </w:rPr>
              <w:t>07</w:t>
            </w:r>
          </w:p>
        </w:tc>
        <w:tc>
          <w:tcPr>
            <w:tcW w:w="2880" w:type="dxa"/>
            <w:vAlign w:val="center"/>
          </w:tcPr>
          <w:p w:rsidR="003A1468" w:rsidRPr="009E2ACC" w:rsidRDefault="003A1468" w:rsidP="00C7140F">
            <w:pPr>
              <w:ind w:left="0"/>
              <w:jc w:val="left"/>
              <w:rPr>
                <w:rFonts w:ascii="Trebuchet MS" w:hAnsi="Trebuchet MS"/>
              </w:rPr>
            </w:pPr>
            <w:r>
              <w:rPr>
                <w:rFonts w:ascii="Trebuchet MS" w:hAnsi="Trebuchet MS"/>
              </w:rPr>
              <w:t>Post a product with empty fields.</w:t>
            </w:r>
          </w:p>
        </w:tc>
        <w:tc>
          <w:tcPr>
            <w:tcW w:w="3870" w:type="dxa"/>
            <w:vAlign w:val="center"/>
          </w:tcPr>
          <w:p w:rsidR="003A1468" w:rsidRDefault="003A1468" w:rsidP="00A82949">
            <w:pPr>
              <w:ind w:left="0"/>
              <w:jc w:val="left"/>
              <w:rPr>
                <w:rFonts w:ascii="Trebuchet MS" w:hAnsi="Trebuchet MS"/>
              </w:rPr>
            </w:pPr>
            <w:r>
              <w:rPr>
                <w:rFonts w:ascii="Trebuchet MS" w:hAnsi="Trebuchet MS"/>
              </w:rPr>
              <w:t>1. Click 'Post a product' button.</w:t>
            </w:r>
          </w:p>
          <w:p w:rsidR="003A1468" w:rsidRDefault="003A1468" w:rsidP="00A82949">
            <w:pPr>
              <w:ind w:left="0"/>
              <w:jc w:val="left"/>
              <w:rPr>
                <w:rFonts w:ascii="Trebuchet MS" w:hAnsi="Trebuchet MS"/>
              </w:rPr>
            </w:pPr>
            <w:r>
              <w:rPr>
                <w:rFonts w:ascii="Trebuchet MS" w:hAnsi="Trebuchet MS"/>
              </w:rPr>
              <w:t>2. Enter product name.</w:t>
            </w:r>
          </w:p>
          <w:p w:rsidR="003A1468" w:rsidRDefault="003A1468" w:rsidP="00A82949">
            <w:pPr>
              <w:ind w:left="0"/>
              <w:jc w:val="left"/>
              <w:rPr>
                <w:rFonts w:ascii="Trebuchet MS" w:hAnsi="Trebuchet MS"/>
              </w:rPr>
            </w:pPr>
            <w:r>
              <w:rPr>
                <w:rFonts w:ascii="Trebuchet MS" w:hAnsi="Trebuchet MS"/>
              </w:rPr>
              <w:t>3. Select condition.</w:t>
            </w:r>
          </w:p>
          <w:p w:rsidR="003A1468" w:rsidRDefault="003A1468" w:rsidP="00A82949">
            <w:pPr>
              <w:ind w:left="0"/>
              <w:jc w:val="left"/>
              <w:rPr>
                <w:rFonts w:ascii="Trebuchet MS" w:hAnsi="Trebuchet MS"/>
              </w:rPr>
            </w:pPr>
            <w:r>
              <w:rPr>
                <w:rFonts w:ascii="Trebuchet MS" w:hAnsi="Trebuchet MS"/>
              </w:rPr>
              <w:t>4. Enter product description.</w:t>
            </w:r>
          </w:p>
          <w:p w:rsidR="003A1468" w:rsidRDefault="003A1468" w:rsidP="00A82949">
            <w:pPr>
              <w:ind w:left="0"/>
              <w:jc w:val="left"/>
              <w:rPr>
                <w:rFonts w:ascii="Trebuchet MS" w:hAnsi="Trebuchet MS"/>
              </w:rPr>
            </w:pPr>
            <w:r>
              <w:rPr>
                <w:rFonts w:ascii="Trebuchet MS" w:hAnsi="Trebuchet MS"/>
              </w:rPr>
              <w:t>5. Add product image.</w:t>
            </w:r>
          </w:p>
          <w:p w:rsidR="003A1468" w:rsidRDefault="003A1468" w:rsidP="00A82949">
            <w:pPr>
              <w:ind w:left="0"/>
              <w:jc w:val="left"/>
              <w:rPr>
                <w:rFonts w:ascii="Trebuchet MS" w:hAnsi="Trebuchet MS"/>
              </w:rPr>
            </w:pPr>
            <w:r>
              <w:rPr>
                <w:rFonts w:ascii="Trebuchet MS" w:hAnsi="Trebuchet MS"/>
              </w:rPr>
              <w:t>6. Select category.</w:t>
            </w:r>
          </w:p>
          <w:p w:rsidR="003A1468" w:rsidRPr="009E2ACC" w:rsidRDefault="003A1468" w:rsidP="00A82949">
            <w:pPr>
              <w:ind w:left="0"/>
              <w:jc w:val="left"/>
              <w:rPr>
                <w:rFonts w:ascii="Trebuchet MS" w:hAnsi="Trebuchet MS"/>
              </w:rPr>
            </w:pPr>
            <w:r>
              <w:rPr>
                <w:rFonts w:ascii="Trebuchet MS" w:hAnsi="Trebuchet MS"/>
              </w:rPr>
              <w:t>7. Click 'Post product' button.</w:t>
            </w:r>
          </w:p>
        </w:tc>
        <w:tc>
          <w:tcPr>
            <w:tcW w:w="3060" w:type="dxa"/>
            <w:vAlign w:val="center"/>
          </w:tcPr>
          <w:p w:rsidR="003A1468" w:rsidRDefault="003A1468" w:rsidP="0051556E">
            <w:pPr>
              <w:ind w:left="0"/>
              <w:jc w:val="left"/>
              <w:rPr>
                <w:rFonts w:ascii="Trebuchet MS" w:hAnsi="Trebuchet MS"/>
              </w:rPr>
            </w:pPr>
            <w:r>
              <w:rPr>
                <w:rFonts w:ascii="Trebuchet MS" w:hAnsi="Trebuchet MS"/>
              </w:rPr>
              <w:t xml:space="preserve">Product Name: </w:t>
            </w:r>
          </w:p>
          <w:p w:rsidR="003A1468" w:rsidRDefault="003A1468" w:rsidP="0051556E">
            <w:pPr>
              <w:ind w:left="0"/>
              <w:jc w:val="left"/>
              <w:rPr>
                <w:rFonts w:ascii="Trebuchet MS" w:hAnsi="Trebuchet MS"/>
              </w:rPr>
            </w:pPr>
            <w:r>
              <w:rPr>
                <w:rFonts w:ascii="Trebuchet MS" w:hAnsi="Trebuchet MS"/>
              </w:rPr>
              <w:t xml:space="preserve">Condition: </w:t>
            </w:r>
          </w:p>
          <w:p w:rsidR="003A1468" w:rsidRDefault="003A1468" w:rsidP="0051556E">
            <w:pPr>
              <w:ind w:left="0"/>
              <w:jc w:val="left"/>
              <w:rPr>
                <w:rFonts w:ascii="Trebuchet MS" w:hAnsi="Trebuchet MS"/>
              </w:rPr>
            </w:pPr>
            <w:r>
              <w:rPr>
                <w:rFonts w:ascii="Trebuchet MS" w:hAnsi="Trebuchet MS"/>
              </w:rPr>
              <w:t xml:space="preserve">Description: </w:t>
            </w:r>
          </w:p>
          <w:p w:rsidR="003A1468" w:rsidRDefault="003A1468" w:rsidP="0051556E">
            <w:pPr>
              <w:ind w:left="0"/>
              <w:jc w:val="left"/>
              <w:rPr>
                <w:rFonts w:ascii="Trebuchet MS" w:hAnsi="Trebuchet MS"/>
              </w:rPr>
            </w:pPr>
            <w:r>
              <w:rPr>
                <w:rFonts w:ascii="Trebuchet MS" w:hAnsi="Trebuchet MS"/>
              </w:rPr>
              <w:t xml:space="preserve">Image: </w:t>
            </w:r>
          </w:p>
          <w:p w:rsidR="003A1468" w:rsidRDefault="003A1468" w:rsidP="00A82949">
            <w:pPr>
              <w:ind w:left="0"/>
              <w:jc w:val="left"/>
              <w:rPr>
                <w:rFonts w:ascii="Trebuchet MS" w:hAnsi="Trebuchet MS"/>
              </w:rPr>
            </w:pPr>
            <w:r>
              <w:rPr>
                <w:rFonts w:ascii="Trebuchet MS" w:hAnsi="Trebuchet MS"/>
              </w:rPr>
              <w:t>Category:</w:t>
            </w:r>
          </w:p>
        </w:tc>
        <w:tc>
          <w:tcPr>
            <w:tcW w:w="1710" w:type="dxa"/>
            <w:vAlign w:val="center"/>
          </w:tcPr>
          <w:p w:rsidR="003A1468" w:rsidRPr="009E2ACC" w:rsidRDefault="003A1468" w:rsidP="007E5ED4">
            <w:pPr>
              <w:ind w:left="0"/>
              <w:jc w:val="center"/>
              <w:rPr>
                <w:rFonts w:ascii="Trebuchet MS" w:hAnsi="Trebuchet MS"/>
              </w:rPr>
            </w:pPr>
            <w:r>
              <w:rPr>
                <w:rFonts w:ascii="Trebuchet MS" w:hAnsi="Trebuchet MS"/>
              </w:rPr>
              <w:t>Show error message</w:t>
            </w:r>
          </w:p>
        </w:tc>
        <w:tc>
          <w:tcPr>
            <w:tcW w:w="1917" w:type="dxa"/>
          </w:tcPr>
          <w:p w:rsidR="003A1468" w:rsidRPr="009E2ACC" w:rsidRDefault="003A1468" w:rsidP="008E12C1">
            <w:pPr>
              <w:ind w:left="0"/>
              <w:jc w:val="center"/>
              <w:rPr>
                <w:rFonts w:ascii="Trebuchet MS" w:hAnsi="Trebuchet MS"/>
              </w:rPr>
            </w:pPr>
          </w:p>
        </w:tc>
      </w:tr>
      <w:tr w:rsidR="009D6100" w:rsidTr="00CC4596">
        <w:tc>
          <w:tcPr>
            <w:tcW w:w="720" w:type="dxa"/>
            <w:vAlign w:val="center"/>
          </w:tcPr>
          <w:p w:rsidR="009D6100" w:rsidRDefault="009D6100" w:rsidP="00C7140F">
            <w:pPr>
              <w:ind w:left="0"/>
              <w:jc w:val="center"/>
              <w:rPr>
                <w:rFonts w:ascii="Trebuchet MS" w:hAnsi="Trebuchet MS"/>
              </w:rPr>
            </w:pPr>
          </w:p>
        </w:tc>
        <w:tc>
          <w:tcPr>
            <w:tcW w:w="2880" w:type="dxa"/>
            <w:vAlign w:val="center"/>
          </w:tcPr>
          <w:p w:rsidR="009D6100" w:rsidRDefault="009D6100" w:rsidP="00C7140F">
            <w:pPr>
              <w:ind w:left="0"/>
              <w:jc w:val="left"/>
              <w:rPr>
                <w:rFonts w:ascii="Trebuchet MS" w:hAnsi="Trebuchet MS"/>
              </w:rPr>
            </w:pPr>
            <w:r>
              <w:rPr>
                <w:rFonts w:ascii="Trebuchet MS" w:hAnsi="Trebuchet MS"/>
              </w:rPr>
              <w:t>Check if user is able to delete post which has been posted</w:t>
            </w:r>
          </w:p>
        </w:tc>
        <w:tc>
          <w:tcPr>
            <w:tcW w:w="3870" w:type="dxa"/>
            <w:vAlign w:val="center"/>
          </w:tcPr>
          <w:p w:rsidR="009D6100" w:rsidRDefault="009D6100" w:rsidP="00A82949">
            <w:pPr>
              <w:ind w:left="0"/>
              <w:jc w:val="left"/>
              <w:rPr>
                <w:rFonts w:ascii="Trebuchet MS" w:hAnsi="Trebuchet MS"/>
              </w:rPr>
            </w:pPr>
            <w:r>
              <w:rPr>
                <w:rFonts w:ascii="Trebuchet MS" w:hAnsi="Trebuchet MS"/>
              </w:rPr>
              <w:t>1. Open user account.</w:t>
            </w:r>
          </w:p>
          <w:p w:rsidR="009D6100" w:rsidRDefault="009D6100" w:rsidP="00A82949">
            <w:pPr>
              <w:ind w:left="0"/>
              <w:jc w:val="left"/>
              <w:rPr>
                <w:rFonts w:ascii="Trebuchet MS" w:hAnsi="Trebuchet MS"/>
              </w:rPr>
            </w:pPr>
            <w:r>
              <w:rPr>
                <w:rFonts w:ascii="Trebuchet MS" w:hAnsi="Trebuchet MS"/>
              </w:rPr>
              <w:t>2. Click 'Edit' button on post.</w:t>
            </w:r>
          </w:p>
          <w:p w:rsidR="009D6100" w:rsidRDefault="009D6100" w:rsidP="00A82949">
            <w:pPr>
              <w:ind w:left="0"/>
              <w:jc w:val="left"/>
              <w:rPr>
                <w:rFonts w:ascii="Trebuchet MS" w:hAnsi="Trebuchet MS"/>
              </w:rPr>
            </w:pPr>
            <w:r>
              <w:rPr>
                <w:rFonts w:ascii="Trebuchet MS" w:hAnsi="Trebuchet MS"/>
              </w:rPr>
              <w:t>3. Click 'Delete' button.</w:t>
            </w:r>
          </w:p>
        </w:tc>
        <w:tc>
          <w:tcPr>
            <w:tcW w:w="3060" w:type="dxa"/>
            <w:vAlign w:val="center"/>
          </w:tcPr>
          <w:p w:rsidR="009D6100" w:rsidRDefault="009D6100" w:rsidP="0051556E">
            <w:pPr>
              <w:ind w:left="0"/>
              <w:jc w:val="left"/>
              <w:rPr>
                <w:rFonts w:ascii="Trebuchet MS" w:hAnsi="Trebuchet MS"/>
              </w:rPr>
            </w:pPr>
            <w:r>
              <w:rPr>
                <w:rFonts w:ascii="Trebuchet MS" w:hAnsi="Trebuchet MS"/>
              </w:rPr>
              <w:t>None</w:t>
            </w:r>
          </w:p>
        </w:tc>
        <w:tc>
          <w:tcPr>
            <w:tcW w:w="1710" w:type="dxa"/>
            <w:vAlign w:val="center"/>
          </w:tcPr>
          <w:p w:rsidR="009D6100" w:rsidRDefault="009D6100" w:rsidP="007E5ED4">
            <w:pPr>
              <w:ind w:left="0"/>
              <w:jc w:val="center"/>
              <w:rPr>
                <w:rFonts w:ascii="Trebuchet MS" w:hAnsi="Trebuchet MS"/>
              </w:rPr>
            </w:pPr>
            <w:r>
              <w:rPr>
                <w:rFonts w:ascii="Trebuchet MS" w:hAnsi="Trebuchet MS"/>
              </w:rPr>
              <w:t>Delete post Successful</w:t>
            </w:r>
          </w:p>
        </w:tc>
        <w:tc>
          <w:tcPr>
            <w:tcW w:w="1917" w:type="dxa"/>
          </w:tcPr>
          <w:p w:rsidR="009D6100" w:rsidRPr="009E2ACC" w:rsidRDefault="009D6100" w:rsidP="008E12C1">
            <w:pPr>
              <w:ind w:left="0"/>
              <w:jc w:val="center"/>
              <w:rPr>
                <w:rFonts w:ascii="Trebuchet MS" w:hAnsi="Trebuchet MS"/>
              </w:rPr>
            </w:pPr>
          </w:p>
        </w:tc>
      </w:tr>
      <w:tr w:rsidR="000C7E4E" w:rsidTr="00C22389">
        <w:tc>
          <w:tcPr>
            <w:tcW w:w="720" w:type="dxa"/>
            <w:vAlign w:val="center"/>
          </w:tcPr>
          <w:p w:rsidR="000C7E4E" w:rsidRDefault="000C7E4E" w:rsidP="00C7140F">
            <w:pPr>
              <w:ind w:left="0"/>
              <w:jc w:val="center"/>
              <w:rPr>
                <w:rFonts w:ascii="Trebuchet MS" w:hAnsi="Trebuchet MS"/>
              </w:rPr>
            </w:pPr>
          </w:p>
        </w:tc>
        <w:tc>
          <w:tcPr>
            <w:tcW w:w="2880" w:type="dxa"/>
            <w:vAlign w:val="center"/>
          </w:tcPr>
          <w:p w:rsidR="000C7E4E" w:rsidRDefault="000C7E4E" w:rsidP="0051556E">
            <w:pPr>
              <w:ind w:left="0"/>
              <w:jc w:val="left"/>
            </w:pPr>
            <w:r>
              <w:rPr>
                <w:rFonts w:ascii="Trebuchet MS" w:hAnsi="Trebuchet MS"/>
              </w:rPr>
              <w:t>Check if user is able to login with correct username and password.</w:t>
            </w:r>
          </w:p>
        </w:tc>
        <w:tc>
          <w:tcPr>
            <w:tcW w:w="3870" w:type="dxa"/>
          </w:tcPr>
          <w:p w:rsidR="000C7E4E" w:rsidRDefault="000C7E4E" w:rsidP="0051556E">
            <w:pPr>
              <w:ind w:left="0"/>
              <w:jc w:val="left"/>
              <w:rPr>
                <w:rFonts w:ascii="Trebuchet MS" w:hAnsi="Trebuchet MS"/>
              </w:rPr>
            </w:pPr>
            <w:r>
              <w:rPr>
                <w:rFonts w:ascii="Trebuchet MS" w:hAnsi="Trebuchet MS"/>
              </w:rPr>
              <w:t>1. Enter email.</w:t>
            </w:r>
          </w:p>
          <w:p w:rsidR="000C7E4E" w:rsidRDefault="000C7E4E" w:rsidP="0051556E">
            <w:pPr>
              <w:ind w:left="0"/>
              <w:jc w:val="left"/>
              <w:rPr>
                <w:rFonts w:ascii="Trebuchet MS" w:hAnsi="Trebuchet MS"/>
              </w:rPr>
            </w:pPr>
            <w:r>
              <w:rPr>
                <w:rFonts w:ascii="Trebuchet MS" w:hAnsi="Trebuchet MS"/>
              </w:rPr>
              <w:t>2. Enter password.</w:t>
            </w:r>
          </w:p>
          <w:p w:rsidR="000C7E4E" w:rsidRPr="00B50102" w:rsidRDefault="000C7E4E" w:rsidP="0051556E">
            <w:pPr>
              <w:ind w:left="0"/>
              <w:jc w:val="left"/>
              <w:rPr>
                <w:rFonts w:ascii="Trebuchet MS" w:hAnsi="Trebuchet MS"/>
              </w:rPr>
            </w:pPr>
            <w:r>
              <w:rPr>
                <w:rFonts w:ascii="Trebuchet MS" w:hAnsi="Trebuchet MS"/>
              </w:rPr>
              <w:t>3. Click 'Login'.</w:t>
            </w:r>
          </w:p>
        </w:tc>
        <w:tc>
          <w:tcPr>
            <w:tcW w:w="3060" w:type="dxa"/>
            <w:vAlign w:val="center"/>
          </w:tcPr>
          <w:p w:rsidR="000C7E4E" w:rsidRDefault="000C7E4E" w:rsidP="0051556E">
            <w:pPr>
              <w:ind w:left="0"/>
              <w:jc w:val="left"/>
              <w:rPr>
                <w:rFonts w:ascii="Trebuchet MS" w:hAnsi="Trebuchet MS"/>
              </w:rPr>
            </w:pPr>
            <w:r>
              <w:rPr>
                <w:rFonts w:ascii="Trebuchet MS" w:hAnsi="Trebuchet MS"/>
              </w:rPr>
              <w:t>Email: john@gmail.com</w:t>
            </w:r>
          </w:p>
          <w:p w:rsidR="000C7E4E" w:rsidRPr="009E2ACC" w:rsidRDefault="000C7E4E" w:rsidP="0051556E">
            <w:pPr>
              <w:ind w:left="0"/>
              <w:jc w:val="left"/>
              <w:rPr>
                <w:rFonts w:ascii="Trebuchet MS" w:hAnsi="Trebuchet MS"/>
              </w:rPr>
            </w:pPr>
            <w:r>
              <w:rPr>
                <w:rFonts w:ascii="Trebuchet MS" w:hAnsi="Trebuchet MS"/>
              </w:rPr>
              <w:t>Password: john@123</w:t>
            </w:r>
          </w:p>
        </w:tc>
        <w:tc>
          <w:tcPr>
            <w:tcW w:w="1710" w:type="dxa"/>
            <w:vAlign w:val="center"/>
          </w:tcPr>
          <w:p w:rsidR="000C7E4E" w:rsidRPr="009E2ACC" w:rsidRDefault="000C7E4E" w:rsidP="0051556E">
            <w:pPr>
              <w:ind w:left="0"/>
              <w:jc w:val="center"/>
              <w:rPr>
                <w:rFonts w:ascii="Trebuchet MS" w:hAnsi="Trebuchet MS"/>
              </w:rPr>
            </w:pPr>
            <w:r>
              <w:rPr>
                <w:rFonts w:ascii="Trebuchet MS" w:hAnsi="Trebuchet MS"/>
              </w:rPr>
              <w:t>Login Successful</w:t>
            </w:r>
          </w:p>
        </w:tc>
        <w:tc>
          <w:tcPr>
            <w:tcW w:w="1917" w:type="dxa"/>
          </w:tcPr>
          <w:p w:rsidR="000C7E4E" w:rsidRPr="009E2ACC" w:rsidRDefault="000C7E4E" w:rsidP="008E12C1">
            <w:pPr>
              <w:ind w:left="0"/>
              <w:jc w:val="center"/>
              <w:rPr>
                <w:rFonts w:ascii="Trebuchet MS" w:hAnsi="Trebuchet MS"/>
              </w:rPr>
            </w:pPr>
          </w:p>
        </w:tc>
      </w:tr>
      <w:tr w:rsidR="00F5111F" w:rsidTr="00C24D1E">
        <w:tc>
          <w:tcPr>
            <w:tcW w:w="720" w:type="dxa"/>
            <w:vAlign w:val="center"/>
          </w:tcPr>
          <w:p w:rsidR="00F5111F" w:rsidRDefault="00F5111F" w:rsidP="00C7140F">
            <w:pPr>
              <w:ind w:left="0"/>
              <w:jc w:val="center"/>
              <w:rPr>
                <w:rFonts w:ascii="Trebuchet MS" w:hAnsi="Trebuchet MS"/>
              </w:rPr>
            </w:pPr>
          </w:p>
        </w:tc>
        <w:tc>
          <w:tcPr>
            <w:tcW w:w="2880" w:type="dxa"/>
            <w:vAlign w:val="center"/>
          </w:tcPr>
          <w:p w:rsidR="00F5111F" w:rsidRDefault="00F5111F" w:rsidP="0051556E">
            <w:pPr>
              <w:ind w:left="0"/>
              <w:jc w:val="left"/>
            </w:pPr>
            <w:r>
              <w:rPr>
                <w:rFonts w:ascii="Trebuchet MS" w:hAnsi="Trebuchet MS"/>
              </w:rPr>
              <w:t>Check if user is able to login with incorrect username and password.</w:t>
            </w:r>
          </w:p>
        </w:tc>
        <w:tc>
          <w:tcPr>
            <w:tcW w:w="3870" w:type="dxa"/>
          </w:tcPr>
          <w:p w:rsidR="00F5111F" w:rsidRDefault="00F5111F" w:rsidP="0051556E">
            <w:pPr>
              <w:ind w:left="0"/>
              <w:jc w:val="left"/>
              <w:rPr>
                <w:rFonts w:ascii="Trebuchet MS" w:hAnsi="Trebuchet MS"/>
              </w:rPr>
            </w:pPr>
            <w:r>
              <w:rPr>
                <w:rFonts w:ascii="Trebuchet MS" w:hAnsi="Trebuchet MS"/>
              </w:rPr>
              <w:t>1. Enter email.</w:t>
            </w:r>
          </w:p>
          <w:p w:rsidR="00F5111F" w:rsidRDefault="00F5111F" w:rsidP="0051556E">
            <w:pPr>
              <w:ind w:left="0"/>
              <w:jc w:val="left"/>
              <w:rPr>
                <w:rFonts w:ascii="Trebuchet MS" w:hAnsi="Trebuchet MS"/>
              </w:rPr>
            </w:pPr>
            <w:r>
              <w:rPr>
                <w:rFonts w:ascii="Trebuchet MS" w:hAnsi="Trebuchet MS"/>
              </w:rPr>
              <w:t>2. Enter password.</w:t>
            </w:r>
          </w:p>
          <w:p w:rsidR="00F5111F" w:rsidRPr="00B50102" w:rsidRDefault="00F5111F" w:rsidP="0051556E">
            <w:pPr>
              <w:ind w:left="0"/>
              <w:jc w:val="left"/>
              <w:rPr>
                <w:rFonts w:ascii="Trebuchet MS" w:hAnsi="Trebuchet MS"/>
              </w:rPr>
            </w:pPr>
            <w:r>
              <w:rPr>
                <w:rFonts w:ascii="Trebuchet MS" w:hAnsi="Trebuchet MS"/>
              </w:rPr>
              <w:t>3. Click 'Login'.</w:t>
            </w:r>
          </w:p>
        </w:tc>
        <w:tc>
          <w:tcPr>
            <w:tcW w:w="3060" w:type="dxa"/>
          </w:tcPr>
          <w:p w:rsidR="00F5111F" w:rsidRPr="00B50102" w:rsidRDefault="00F5111F" w:rsidP="0051556E">
            <w:pPr>
              <w:ind w:left="0"/>
              <w:jc w:val="left"/>
              <w:rPr>
                <w:rFonts w:ascii="Trebuchet MS" w:hAnsi="Trebuchet MS"/>
              </w:rPr>
            </w:pPr>
            <w:r>
              <w:rPr>
                <w:rFonts w:ascii="Trebuchet MS" w:hAnsi="Trebuchet MS"/>
              </w:rPr>
              <w:t>Email: john@gmail.comPassword: john123</w:t>
            </w:r>
          </w:p>
        </w:tc>
        <w:tc>
          <w:tcPr>
            <w:tcW w:w="1710" w:type="dxa"/>
            <w:vAlign w:val="center"/>
          </w:tcPr>
          <w:p w:rsidR="00F5111F" w:rsidRDefault="00F5111F" w:rsidP="0051556E">
            <w:pPr>
              <w:ind w:left="0"/>
              <w:jc w:val="center"/>
            </w:pPr>
            <w:r>
              <w:rPr>
                <w:rFonts w:ascii="Trebuchet MS" w:hAnsi="Trebuchet MS"/>
              </w:rPr>
              <w:t>Login Failed</w:t>
            </w:r>
          </w:p>
        </w:tc>
        <w:tc>
          <w:tcPr>
            <w:tcW w:w="1917" w:type="dxa"/>
          </w:tcPr>
          <w:p w:rsidR="00F5111F" w:rsidRPr="009E2ACC" w:rsidRDefault="00F5111F" w:rsidP="008E12C1">
            <w:pPr>
              <w:ind w:left="0"/>
              <w:jc w:val="center"/>
              <w:rPr>
                <w:rFonts w:ascii="Trebuchet MS" w:hAnsi="Trebuchet MS"/>
              </w:rPr>
            </w:pPr>
          </w:p>
        </w:tc>
      </w:tr>
      <w:tr w:rsidR="00F5111F" w:rsidTr="004633EB">
        <w:tc>
          <w:tcPr>
            <w:tcW w:w="720" w:type="dxa"/>
            <w:vAlign w:val="center"/>
          </w:tcPr>
          <w:p w:rsidR="00F5111F" w:rsidRDefault="00F5111F" w:rsidP="00C7140F">
            <w:pPr>
              <w:ind w:left="0"/>
              <w:jc w:val="center"/>
              <w:rPr>
                <w:rFonts w:ascii="Trebuchet MS" w:hAnsi="Trebuchet MS"/>
              </w:rPr>
            </w:pPr>
          </w:p>
        </w:tc>
        <w:tc>
          <w:tcPr>
            <w:tcW w:w="2880" w:type="dxa"/>
            <w:vAlign w:val="center"/>
          </w:tcPr>
          <w:p w:rsidR="00F5111F" w:rsidRDefault="00F5111F" w:rsidP="0051556E">
            <w:pPr>
              <w:ind w:left="0"/>
              <w:jc w:val="left"/>
            </w:pPr>
            <w:r>
              <w:rPr>
                <w:rFonts w:ascii="Trebuchet MS" w:hAnsi="Trebuchet MS"/>
              </w:rPr>
              <w:t>View account details after login.</w:t>
            </w:r>
          </w:p>
        </w:tc>
        <w:tc>
          <w:tcPr>
            <w:tcW w:w="3870" w:type="dxa"/>
          </w:tcPr>
          <w:p w:rsidR="00F5111F" w:rsidRDefault="00F5111F" w:rsidP="0051556E">
            <w:pPr>
              <w:ind w:left="0"/>
              <w:jc w:val="left"/>
              <w:rPr>
                <w:rFonts w:ascii="Trebuchet MS" w:hAnsi="Trebuchet MS"/>
              </w:rPr>
            </w:pPr>
            <w:r>
              <w:rPr>
                <w:rFonts w:ascii="Trebuchet MS" w:hAnsi="Trebuchet MS"/>
              </w:rPr>
              <w:t>1. Open user account.</w:t>
            </w:r>
          </w:p>
          <w:p w:rsidR="00F5111F" w:rsidRPr="00BA0F20" w:rsidRDefault="00F5111F" w:rsidP="0051556E">
            <w:pPr>
              <w:ind w:left="0"/>
              <w:jc w:val="left"/>
              <w:rPr>
                <w:rFonts w:ascii="Trebuchet MS" w:hAnsi="Trebuchet MS"/>
              </w:rPr>
            </w:pPr>
            <w:r>
              <w:rPr>
                <w:rFonts w:ascii="Trebuchet MS" w:hAnsi="Trebuchet MS"/>
              </w:rPr>
              <w:t>2. Click 'Account details' button.</w:t>
            </w:r>
          </w:p>
        </w:tc>
        <w:tc>
          <w:tcPr>
            <w:tcW w:w="3060" w:type="dxa"/>
            <w:vAlign w:val="center"/>
          </w:tcPr>
          <w:p w:rsidR="00F5111F" w:rsidRDefault="00F5111F" w:rsidP="0051556E">
            <w:pPr>
              <w:ind w:left="0"/>
              <w:jc w:val="left"/>
              <w:rPr>
                <w:rFonts w:ascii="Trebuchet MS" w:hAnsi="Trebuchet MS"/>
              </w:rPr>
            </w:pPr>
            <w:r>
              <w:rPr>
                <w:rFonts w:ascii="Trebuchet MS" w:hAnsi="Trebuchet MS"/>
              </w:rPr>
              <w:t>None</w:t>
            </w:r>
          </w:p>
        </w:tc>
        <w:tc>
          <w:tcPr>
            <w:tcW w:w="1710" w:type="dxa"/>
          </w:tcPr>
          <w:p w:rsidR="00F5111F" w:rsidRDefault="00F5111F" w:rsidP="0051556E">
            <w:pPr>
              <w:ind w:left="0"/>
              <w:jc w:val="center"/>
              <w:rPr>
                <w:rFonts w:ascii="Trebuchet MS" w:hAnsi="Trebuchet MS"/>
              </w:rPr>
            </w:pPr>
            <w:r>
              <w:rPr>
                <w:rFonts w:ascii="Trebuchet MS" w:hAnsi="Trebuchet MS"/>
              </w:rPr>
              <w:t>View account details</w:t>
            </w:r>
          </w:p>
          <w:p w:rsidR="00F5111F" w:rsidRDefault="00F5111F" w:rsidP="0051556E">
            <w:pPr>
              <w:ind w:left="0"/>
              <w:jc w:val="center"/>
            </w:pPr>
            <w:r>
              <w:rPr>
                <w:rFonts w:ascii="Trebuchet MS" w:hAnsi="Trebuchet MS"/>
              </w:rPr>
              <w:t>Successful</w:t>
            </w:r>
          </w:p>
        </w:tc>
        <w:tc>
          <w:tcPr>
            <w:tcW w:w="1917" w:type="dxa"/>
          </w:tcPr>
          <w:p w:rsidR="00F5111F" w:rsidRPr="009E2ACC" w:rsidRDefault="00F5111F" w:rsidP="008E12C1">
            <w:pPr>
              <w:ind w:left="0"/>
              <w:jc w:val="center"/>
              <w:rPr>
                <w:rFonts w:ascii="Trebuchet MS" w:hAnsi="Trebuchet MS"/>
              </w:rPr>
            </w:pPr>
          </w:p>
        </w:tc>
      </w:tr>
    </w:tbl>
    <w:p w:rsidR="00CC4596" w:rsidRDefault="00CC4596">
      <w:r>
        <w:br w:type="page"/>
      </w:r>
    </w:p>
    <w:tbl>
      <w:tblPr>
        <w:tblStyle w:val="TableGrid"/>
        <w:tblW w:w="0" w:type="auto"/>
        <w:tblLook w:val="04A0"/>
      </w:tblPr>
      <w:tblGrid>
        <w:gridCol w:w="738"/>
        <w:gridCol w:w="2880"/>
        <w:gridCol w:w="3870"/>
        <w:gridCol w:w="3060"/>
        <w:gridCol w:w="1710"/>
        <w:gridCol w:w="1917"/>
      </w:tblGrid>
      <w:tr w:rsidR="00914113" w:rsidTr="00275132">
        <w:tc>
          <w:tcPr>
            <w:tcW w:w="738" w:type="dxa"/>
          </w:tcPr>
          <w:p w:rsidR="00914113" w:rsidRDefault="00914113" w:rsidP="00914113">
            <w:pPr>
              <w:ind w:left="0"/>
              <w:jc w:val="center"/>
            </w:pPr>
            <w:r w:rsidRPr="00CA37CF">
              <w:rPr>
                <w:rFonts w:ascii="Trebuchet MS" w:hAnsi="Trebuchet MS"/>
                <w:b/>
              </w:rPr>
              <w:lastRenderedPageBreak/>
              <w:t>Test ID</w:t>
            </w:r>
          </w:p>
        </w:tc>
        <w:tc>
          <w:tcPr>
            <w:tcW w:w="2880" w:type="dxa"/>
            <w:vAlign w:val="center"/>
          </w:tcPr>
          <w:p w:rsidR="00914113" w:rsidRPr="00CA37CF" w:rsidRDefault="00914113" w:rsidP="0051556E">
            <w:pPr>
              <w:ind w:left="0"/>
              <w:jc w:val="center"/>
              <w:rPr>
                <w:rFonts w:ascii="Trebuchet MS" w:hAnsi="Trebuchet MS"/>
                <w:b/>
              </w:rPr>
            </w:pPr>
            <w:r w:rsidRPr="00CA37CF">
              <w:rPr>
                <w:rFonts w:ascii="Trebuchet MS" w:hAnsi="Trebuchet MS"/>
                <w:b/>
              </w:rPr>
              <w:t>Test condition</w:t>
            </w:r>
          </w:p>
        </w:tc>
        <w:tc>
          <w:tcPr>
            <w:tcW w:w="3870" w:type="dxa"/>
            <w:vAlign w:val="center"/>
          </w:tcPr>
          <w:p w:rsidR="00914113" w:rsidRPr="00CA37CF" w:rsidRDefault="00914113" w:rsidP="0051556E">
            <w:pPr>
              <w:ind w:left="0"/>
              <w:jc w:val="center"/>
              <w:rPr>
                <w:rFonts w:ascii="Trebuchet MS" w:hAnsi="Trebuchet MS"/>
                <w:b/>
              </w:rPr>
            </w:pPr>
            <w:r w:rsidRPr="00CA37CF">
              <w:rPr>
                <w:rFonts w:ascii="Trebuchet MS" w:hAnsi="Trebuchet MS"/>
                <w:b/>
              </w:rPr>
              <w:t>Test Steps</w:t>
            </w:r>
          </w:p>
        </w:tc>
        <w:tc>
          <w:tcPr>
            <w:tcW w:w="3060" w:type="dxa"/>
            <w:vAlign w:val="center"/>
          </w:tcPr>
          <w:p w:rsidR="00914113" w:rsidRPr="00CA37CF" w:rsidRDefault="00914113" w:rsidP="0051556E">
            <w:pPr>
              <w:ind w:left="0"/>
              <w:jc w:val="center"/>
              <w:rPr>
                <w:rFonts w:ascii="Trebuchet MS" w:hAnsi="Trebuchet MS"/>
                <w:b/>
              </w:rPr>
            </w:pPr>
            <w:r w:rsidRPr="00CA37CF">
              <w:rPr>
                <w:rFonts w:ascii="Trebuchet MS" w:hAnsi="Trebuchet MS"/>
                <w:b/>
              </w:rPr>
              <w:t>Test Input</w:t>
            </w:r>
          </w:p>
        </w:tc>
        <w:tc>
          <w:tcPr>
            <w:tcW w:w="1710" w:type="dxa"/>
            <w:vAlign w:val="center"/>
          </w:tcPr>
          <w:p w:rsidR="00914113" w:rsidRPr="00CA37CF" w:rsidRDefault="00914113" w:rsidP="0051556E">
            <w:pPr>
              <w:ind w:left="0"/>
              <w:jc w:val="center"/>
              <w:rPr>
                <w:rFonts w:ascii="Trebuchet MS" w:hAnsi="Trebuchet MS"/>
                <w:b/>
              </w:rPr>
            </w:pPr>
            <w:r w:rsidRPr="00CA37CF">
              <w:rPr>
                <w:rFonts w:ascii="Trebuchet MS" w:hAnsi="Trebuchet MS"/>
                <w:b/>
              </w:rPr>
              <w:t>Test Expected result</w:t>
            </w:r>
          </w:p>
        </w:tc>
        <w:tc>
          <w:tcPr>
            <w:tcW w:w="1917" w:type="dxa"/>
            <w:vAlign w:val="center"/>
          </w:tcPr>
          <w:p w:rsidR="00914113" w:rsidRPr="00CA37CF" w:rsidRDefault="00914113" w:rsidP="0051556E">
            <w:pPr>
              <w:ind w:left="0"/>
              <w:jc w:val="center"/>
              <w:rPr>
                <w:rFonts w:ascii="Trebuchet MS" w:hAnsi="Trebuchet MS"/>
                <w:b/>
              </w:rPr>
            </w:pPr>
            <w:r w:rsidRPr="00CA37CF">
              <w:rPr>
                <w:rFonts w:ascii="Trebuchet MS" w:hAnsi="Trebuchet MS"/>
                <w:b/>
              </w:rPr>
              <w:t>Actual result</w:t>
            </w:r>
          </w:p>
        </w:tc>
      </w:tr>
      <w:tr w:rsidR="00CC4596" w:rsidTr="003F6173">
        <w:tc>
          <w:tcPr>
            <w:tcW w:w="738" w:type="dxa"/>
          </w:tcPr>
          <w:p w:rsidR="00CC4596" w:rsidRPr="007C3C21" w:rsidRDefault="00CC4596" w:rsidP="00914113">
            <w:pPr>
              <w:ind w:left="0"/>
              <w:jc w:val="center"/>
              <w:rPr>
                <w:rFonts w:ascii="Trebuchet MS" w:hAnsi="Trebuchet MS"/>
              </w:rPr>
            </w:pPr>
          </w:p>
        </w:tc>
        <w:tc>
          <w:tcPr>
            <w:tcW w:w="2880" w:type="dxa"/>
            <w:vAlign w:val="center"/>
          </w:tcPr>
          <w:p w:rsidR="00CC4596" w:rsidRPr="007C3C21" w:rsidRDefault="007C3C21" w:rsidP="007C3C21">
            <w:pPr>
              <w:ind w:left="0"/>
              <w:jc w:val="left"/>
              <w:rPr>
                <w:rFonts w:ascii="Trebuchet MS" w:hAnsi="Trebuchet MS"/>
              </w:rPr>
            </w:pPr>
            <w:r>
              <w:rPr>
                <w:rFonts w:ascii="Trebuchet MS" w:hAnsi="Trebuchet MS"/>
              </w:rPr>
              <w:t>Check if admin is able to login to dashboard</w:t>
            </w:r>
            <w:r w:rsidR="003E71A4">
              <w:rPr>
                <w:rFonts w:ascii="Trebuchet MS" w:hAnsi="Trebuchet MS"/>
              </w:rPr>
              <w:t xml:space="preserve"> with correct email and password</w:t>
            </w:r>
            <w:r>
              <w:rPr>
                <w:rFonts w:ascii="Trebuchet MS" w:hAnsi="Trebuchet MS"/>
              </w:rPr>
              <w:t>.</w:t>
            </w:r>
          </w:p>
        </w:tc>
        <w:tc>
          <w:tcPr>
            <w:tcW w:w="3870" w:type="dxa"/>
          </w:tcPr>
          <w:p w:rsidR="006E1FE3" w:rsidRDefault="006E1FE3" w:rsidP="006E1FE3">
            <w:pPr>
              <w:ind w:left="0"/>
              <w:jc w:val="left"/>
              <w:rPr>
                <w:rFonts w:ascii="Trebuchet MS" w:hAnsi="Trebuchet MS"/>
              </w:rPr>
            </w:pPr>
            <w:r>
              <w:rPr>
                <w:rFonts w:ascii="Trebuchet MS" w:hAnsi="Trebuchet MS"/>
              </w:rPr>
              <w:t xml:space="preserve">1. </w:t>
            </w:r>
            <w:r>
              <w:rPr>
                <w:rFonts w:ascii="Trebuchet MS" w:hAnsi="Trebuchet MS"/>
              </w:rPr>
              <w:t>Open admin login page</w:t>
            </w:r>
          </w:p>
          <w:p w:rsidR="006E1FE3" w:rsidRDefault="006E1FE3" w:rsidP="006E1FE3">
            <w:pPr>
              <w:ind w:left="0"/>
              <w:jc w:val="left"/>
              <w:rPr>
                <w:rFonts w:ascii="Trebuchet MS" w:hAnsi="Trebuchet MS"/>
              </w:rPr>
            </w:pPr>
            <w:r>
              <w:rPr>
                <w:rFonts w:ascii="Trebuchet MS" w:hAnsi="Trebuchet MS"/>
              </w:rPr>
              <w:t xml:space="preserve">2. </w:t>
            </w:r>
            <w:r>
              <w:rPr>
                <w:rFonts w:ascii="Trebuchet MS" w:hAnsi="Trebuchet MS"/>
              </w:rPr>
              <w:t>Enter email.</w:t>
            </w:r>
          </w:p>
          <w:p w:rsidR="006E1FE3" w:rsidRDefault="006E1FE3" w:rsidP="006E1FE3">
            <w:pPr>
              <w:ind w:left="0"/>
              <w:jc w:val="left"/>
              <w:rPr>
                <w:rFonts w:ascii="Trebuchet MS" w:hAnsi="Trebuchet MS"/>
              </w:rPr>
            </w:pPr>
            <w:r>
              <w:rPr>
                <w:rFonts w:ascii="Trebuchet MS" w:hAnsi="Trebuchet MS"/>
              </w:rPr>
              <w:t>3</w:t>
            </w:r>
            <w:r>
              <w:rPr>
                <w:rFonts w:ascii="Trebuchet MS" w:hAnsi="Trebuchet MS"/>
              </w:rPr>
              <w:t>. Enter password.</w:t>
            </w:r>
          </w:p>
          <w:p w:rsidR="00CC4596" w:rsidRPr="007C3C21" w:rsidRDefault="006E1FE3" w:rsidP="006E1FE3">
            <w:pPr>
              <w:ind w:left="0"/>
              <w:jc w:val="left"/>
              <w:rPr>
                <w:rFonts w:ascii="Trebuchet MS" w:hAnsi="Trebuchet MS"/>
              </w:rPr>
            </w:pPr>
            <w:r>
              <w:rPr>
                <w:rFonts w:ascii="Trebuchet MS" w:hAnsi="Trebuchet MS"/>
              </w:rPr>
              <w:t>4</w:t>
            </w:r>
            <w:r>
              <w:rPr>
                <w:rFonts w:ascii="Trebuchet MS" w:hAnsi="Trebuchet MS"/>
              </w:rPr>
              <w:t>. Click 'Login'.</w:t>
            </w:r>
          </w:p>
        </w:tc>
        <w:tc>
          <w:tcPr>
            <w:tcW w:w="3060" w:type="dxa"/>
            <w:vAlign w:val="center"/>
          </w:tcPr>
          <w:p w:rsidR="00CC4596" w:rsidRDefault="007B4EDE" w:rsidP="0051556E">
            <w:pPr>
              <w:ind w:left="0"/>
              <w:jc w:val="left"/>
              <w:rPr>
                <w:rFonts w:ascii="Trebuchet MS" w:hAnsi="Trebuchet MS"/>
              </w:rPr>
            </w:pPr>
            <w:r>
              <w:rPr>
                <w:rFonts w:ascii="Trebuchet MS" w:hAnsi="Trebuchet MS"/>
              </w:rPr>
              <w:t>Email: admin@admin.com</w:t>
            </w:r>
          </w:p>
          <w:p w:rsidR="007B4EDE" w:rsidRPr="007C3C21" w:rsidRDefault="007B4EDE" w:rsidP="0051556E">
            <w:pPr>
              <w:ind w:left="0"/>
              <w:jc w:val="left"/>
              <w:rPr>
                <w:rFonts w:ascii="Trebuchet MS" w:hAnsi="Trebuchet MS"/>
              </w:rPr>
            </w:pPr>
            <w:r>
              <w:rPr>
                <w:rFonts w:ascii="Trebuchet MS" w:hAnsi="Trebuchet MS"/>
              </w:rPr>
              <w:t>Password: admin</w:t>
            </w:r>
          </w:p>
        </w:tc>
        <w:tc>
          <w:tcPr>
            <w:tcW w:w="1710" w:type="dxa"/>
            <w:vAlign w:val="center"/>
          </w:tcPr>
          <w:p w:rsidR="00CC4596" w:rsidRDefault="003E71A4" w:rsidP="0051556E">
            <w:pPr>
              <w:ind w:left="0"/>
              <w:jc w:val="center"/>
              <w:rPr>
                <w:rFonts w:ascii="Trebuchet MS" w:hAnsi="Trebuchet MS"/>
              </w:rPr>
            </w:pPr>
            <w:r>
              <w:rPr>
                <w:rFonts w:ascii="Trebuchet MS" w:hAnsi="Trebuchet MS"/>
              </w:rPr>
              <w:t>Login</w:t>
            </w:r>
          </w:p>
          <w:p w:rsidR="003E71A4" w:rsidRPr="007C3C21" w:rsidRDefault="003E71A4" w:rsidP="0051556E">
            <w:pPr>
              <w:ind w:left="0"/>
              <w:jc w:val="center"/>
              <w:rPr>
                <w:rFonts w:ascii="Trebuchet MS" w:hAnsi="Trebuchet MS"/>
              </w:rPr>
            </w:pPr>
            <w:r>
              <w:rPr>
                <w:rFonts w:ascii="Trebuchet MS" w:hAnsi="Trebuchet MS"/>
              </w:rPr>
              <w:t>Successful</w:t>
            </w:r>
          </w:p>
        </w:tc>
        <w:tc>
          <w:tcPr>
            <w:tcW w:w="1917" w:type="dxa"/>
          </w:tcPr>
          <w:p w:rsidR="00CC4596" w:rsidRPr="007C3C21" w:rsidRDefault="00CC4596" w:rsidP="00914113">
            <w:pPr>
              <w:ind w:left="0"/>
              <w:jc w:val="center"/>
              <w:rPr>
                <w:rFonts w:ascii="Trebuchet MS" w:hAnsi="Trebuchet MS"/>
              </w:rPr>
            </w:pPr>
          </w:p>
        </w:tc>
      </w:tr>
      <w:tr w:rsidR="00CC4596" w:rsidTr="0068701F">
        <w:tc>
          <w:tcPr>
            <w:tcW w:w="738" w:type="dxa"/>
          </w:tcPr>
          <w:p w:rsidR="00CC4596" w:rsidRPr="007C3C21" w:rsidRDefault="00CC4596" w:rsidP="00914113">
            <w:pPr>
              <w:ind w:left="0"/>
              <w:jc w:val="center"/>
              <w:rPr>
                <w:rFonts w:ascii="Trebuchet MS" w:hAnsi="Trebuchet MS"/>
              </w:rPr>
            </w:pPr>
          </w:p>
        </w:tc>
        <w:tc>
          <w:tcPr>
            <w:tcW w:w="2880" w:type="dxa"/>
            <w:vAlign w:val="center"/>
          </w:tcPr>
          <w:p w:rsidR="00CC4596" w:rsidRPr="007C3C21" w:rsidRDefault="0068701F" w:rsidP="00CC4596">
            <w:pPr>
              <w:ind w:left="0"/>
              <w:jc w:val="left"/>
              <w:rPr>
                <w:rFonts w:ascii="Trebuchet MS" w:hAnsi="Trebuchet MS"/>
              </w:rPr>
            </w:pPr>
            <w:r>
              <w:rPr>
                <w:rFonts w:ascii="Trebuchet MS" w:hAnsi="Trebuchet MS"/>
              </w:rPr>
              <w:t>Check if admin is able to login to dashboard with incorrect email and password.</w:t>
            </w:r>
          </w:p>
        </w:tc>
        <w:tc>
          <w:tcPr>
            <w:tcW w:w="3870" w:type="dxa"/>
          </w:tcPr>
          <w:p w:rsidR="0068701F" w:rsidRDefault="0068701F" w:rsidP="0068701F">
            <w:pPr>
              <w:ind w:left="0"/>
              <w:jc w:val="left"/>
              <w:rPr>
                <w:rFonts w:ascii="Trebuchet MS" w:hAnsi="Trebuchet MS"/>
              </w:rPr>
            </w:pPr>
            <w:r>
              <w:rPr>
                <w:rFonts w:ascii="Trebuchet MS" w:hAnsi="Trebuchet MS"/>
              </w:rPr>
              <w:t xml:space="preserve">1. </w:t>
            </w:r>
            <w:r>
              <w:rPr>
                <w:rFonts w:ascii="Trebuchet MS" w:hAnsi="Trebuchet MS"/>
              </w:rPr>
              <w:t>Open admin login page</w:t>
            </w:r>
          </w:p>
          <w:p w:rsidR="0068701F" w:rsidRDefault="0068701F" w:rsidP="0068701F">
            <w:pPr>
              <w:ind w:left="0"/>
              <w:jc w:val="left"/>
              <w:rPr>
                <w:rFonts w:ascii="Trebuchet MS" w:hAnsi="Trebuchet MS"/>
              </w:rPr>
            </w:pPr>
            <w:r>
              <w:rPr>
                <w:rFonts w:ascii="Trebuchet MS" w:hAnsi="Trebuchet MS"/>
              </w:rPr>
              <w:t xml:space="preserve">2. </w:t>
            </w:r>
            <w:r>
              <w:rPr>
                <w:rFonts w:ascii="Trebuchet MS" w:hAnsi="Trebuchet MS"/>
              </w:rPr>
              <w:t>Enter email.</w:t>
            </w:r>
          </w:p>
          <w:p w:rsidR="0068701F" w:rsidRDefault="0068701F" w:rsidP="0068701F">
            <w:pPr>
              <w:ind w:left="0"/>
              <w:jc w:val="left"/>
              <w:rPr>
                <w:rFonts w:ascii="Trebuchet MS" w:hAnsi="Trebuchet MS"/>
              </w:rPr>
            </w:pPr>
            <w:r>
              <w:rPr>
                <w:rFonts w:ascii="Trebuchet MS" w:hAnsi="Trebuchet MS"/>
              </w:rPr>
              <w:t>3</w:t>
            </w:r>
            <w:r>
              <w:rPr>
                <w:rFonts w:ascii="Trebuchet MS" w:hAnsi="Trebuchet MS"/>
              </w:rPr>
              <w:t>. Enter password.</w:t>
            </w:r>
          </w:p>
          <w:p w:rsidR="00CC4596" w:rsidRPr="007C3C21" w:rsidRDefault="0068701F" w:rsidP="0068701F">
            <w:pPr>
              <w:ind w:left="0"/>
              <w:jc w:val="left"/>
              <w:rPr>
                <w:rFonts w:ascii="Trebuchet MS" w:hAnsi="Trebuchet MS"/>
              </w:rPr>
            </w:pPr>
            <w:r>
              <w:rPr>
                <w:rFonts w:ascii="Trebuchet MS" w:hAnsi="Trebuchet MS"/>
              </w:rPr>
              <w:t>4</w:t>
            </w:r>
            <w:r>
              <w:rPr>
                <w:rFonts w:ascii="Trebuchet MS" w:hAnsi="Trebuchet MS"/>
              </w:rPr>
              <w:t>. Click 'Login'.</w:t>
            </w:r>
          </w:p>
        </w:tc>
        <w:tc>
          <w:tcPr>
            <w:tcW w:w="3060" w:type="dxa"/>
            <w:vAlign w:val="center"/>
          </w:tcPr>
          <w:p w:rsidR="0068701F" w:rsidRDefault="0068701F" w:rsidP="0068701F">
            <w:pPr>
              <w:ind w:left="0"/>
              <w:jc w:val="left"/>
              <w:rPr>
                <w:rFonts w:ascii="Trebuchet MS" w:hAnsi="Trebuchet MS"/>
              </w:rPr>
            </w:pPr>
            <w:r>
              <w:rPr>
                <w:rFonts w:ascii="Trebuchet MS" w:hAnsi="Trebuchet MS"/>
              </w:rPr>
              <w:t>Email: admin@gmail.com</w:t>
            </w:r>
          </w:p>
          <w:p w:rsidR="00CC4596" w:rsidRPr="007C3C21" w:rsidRDefault="0068701F" w:rsidP="0068701F">
            <w:pPr>
              <w:ind w:left="0"/>
              <w:jc w:val="left"/>
              <w:rPr>
                <w:rFonts w:ascii="Trebuchet MS" w:hAnsi="Trebuchet MS"/>
              </w:rPr>
            </w:pPr>
            <w:r>
              <w:rPr>
                <w:rFonts w:ascii="Trebuchet MS" w:hAnsi="Trebuchet MS"/>
              </w:rPr>
              <w:t>Password: admin</w:t>
            </w:r>
          </w:p>
        </w:tc>
        <w:tc>
          <w:tcPr>
            <w:tcW w:w="1710" w:type="dxa"/>
            <w:vAlign w:val="center"/>
          </w:tcPr>
          <w:p w:rsidR="00CC4596" w:rsidRDefault="00B0299E" w:rsidP="00BF4D5F">
            <w:pPr>
              <w:ind w:left="0"/>
              <w:jc w:val="center"/>
              <w:rPr>
                <w:rFonts w:ascii="Trebuchet MS" w:hAnsi="Trebuchet MS"/>
              </w:rPr>
            </w:pPr>
            <w:r>
              <w:rPr>
                <w:rFonts w:ascii="Trebuchet MS" w:hAnsi="Trebuchet MS"/>
              </w:rPr>
              <w:t>Login</w:t>
            </w:r>
          </w:p>
          <w:p w:rsidR="00B0299E" w:rsidRPr="007C3C21" w:rsidRDefault="00B0299E" w:rsidP="00BF4D5F">
            <w:pPr>
              <w:ind w:left="0"/>
              <w:jc w:val="center"/>
              <w:rPr>
                <w:rFonts w:ascii="Trebuchet MS" w:hAnsi="Trebuchet MS"/>
              </w:rPr>
            </w:pPr>
            <w:r>
              <w:rPr>
                <w:rFonts w:ascii="Trebuchet MS" w:hAnsi="Trebuchet MS"/>
              </w:rPr>
              <w:t>Failed</w:t>
            </w:r>
          </w:p>
        </w:tc>
        <w:tc>
          <w:tcPr>
            <w:tcW w:w="1917" w:type="dxa"/>
          </w:tcPr>
          <w:p w:rsidR="00CC4596" w:rsidRPr="007C3C21" w:rsidRDefault="00CC4596" w:rsidP="00914113">
            <w:pPr>
              <w:ind w:left="0"/>
              <w:jc w:val="center"/>
              <w:rPr>
                <w:rFonts w:ascii="Trebuchet MS" w:hAnsi="Trebuchet MS"/>
              </w:rPr>
            </w:pPr>
          </w:p>
        </w:tc>
      </w:tr>
      <w:tr w:rsidR="00B50102" w:rsidTr="0044153B">
        <w:tc>
          <w:tcPr>
            <w:tcW w:w="738" w:type="dxa"/>
          </w:tcPr>
          <w:p w:rsidR="00B50102" w:rsidRPr="007C3C21" w:rsidRDefault="00B50102" w:rsidP="00914113">
            <w:pPr>
              <w:ind w:left="0"/>
              <w:jc w:val="center"/>
              <w:rPr>
                <w:rFonts w:ascii="Trebuchet MS" w:hAnsi="Trebuchet MS"/>
              </w:rPr>
            </w:pPr>
          </w:p>
        </w:tc>
        <w:tc>
          <w:tcPr>
            <w:tcW w:w="2880" w:type="dxa"/>
            <w:vAlign w:val="center"/>
          </w:tcPr>
          <w:p w:rsidR="00B50102" w:rsidRPr="007C3C21" w:rsidRDefault="003F11A9" w:rsidP="00CC4596">
            <w:pPr>
              <w:ind w:left="0"/>
              <w:jc w:val="left"/>
              <w:rPr>
                <w:rFonts w:ascii="Trebuchet MS" w:hAnsi="Trebuchet MS"/>
              </w:rPr>
            </w:pPr>
            <w:r>
              <w:rPr>
                <w:rFonts w:ascii="Trebuchet MS" w:hAnsi="Trebuchet MS"/>
              </w:rPr>
              <w:t>A new admin should be able to sign up.</w:t>
            </w:r>
          </w:p>
        </w:tc>
        <w:tc>
          <w:tcPr>
            <w:tcW w:w="3870" w:type="dxa"/>
          </w:tcPr>
          <w:p w:rsidR="003F11A9" w:rsidRDefault="003F11A9" w:rsidP="003F11A9">
            <w:pPr>
              <w:ind w:left="0"/>
              <w:jc w:val="left"/>
              <w:rPr>
                <w:rFonts w:ascii="Trebuchet MS" w:hAnsi="Trebuchet MS"/>
              </w:rPr>
            </w:pPr>
            <w:r>
              <w:rPr>
                <w:rFonts w:ascii="Trebuchet MS" w:hAnsi="Trebuchet MS"/>
              </w:rPr>
              <w:t>1. Enter first name.</w:t>
            </w:r>
          </w:p>
          <w:p w:rsidR="003F11A9" w:rsidRDefault="003F11A9" w:rsidP="003F11A9">
            <w:pPr>
              <w:ind w:left="0"/>
              <w:jc w:val="left"/>
              <w:rPr>
                <w:rFonts w:ascii="Trebuchet MS" w:hAnsi="Trebuchet MS"/>
              </w:rPr>
            </w:pPr>
            <w:r>
              <w:rPr>
                <w:rFonts w:ascii="Trebuchet MS" w:hAnsi="Trebuchet MS"/>
              </w:rPr>
              <w:t>2. Enter last name.</w:t>
            </w:r>
          </w:p>
          <w:p w:rsidR="003F11A9" w:rsidRDefault="003F11A9" w:rsidP="003F11A9">
            <w:pPr>
              <w:ind w:left="0"/>
              <w:jc w:val="left"/>
              <w:rPr>
                <w:rFonts w:ascii="Trebuchet MS" w:hAnsi="Trebuchet MS"/>
              </w:rPr>
            </w:pPr>
            <w:r>
              <w:rPr>
                <w:rFonts w:ascii="Trebuchet MS" w:hAnsi="Trebuchet MS"/>
              </w:rPr>
              <w:t>3. Enter email.</w:t>
            </w:r>
          </w:p>
          <w:p w:rsidR="003F11A9" w:rsidRDefault="003F11A9" w:rsidP="003F11A9">
            <w:pPr>
              <w:ind w:left="0"/>
              <w:jc w:val="left"/>
              <w:rPr>
                <w:rFonts w:ascii="Trebuchet MS" w:hAnsi="Trebuchet MS"/>
              </w:rPr>
            </w:pPr>
            <w:r>
              <w:rPr>
                <w:rFonts w:ascii="Trebuchet MS" w:hAnsi="Trebuchet MS"/>
              </w:rPr>
              <w:t>4. Enter password.</w:t>
            </w:r>
          </w:p>
          <w:p w:rsidR="003F11A9" w:rsidRDefault="003F11A9" w:rsidP="003F11A9">
            <w:pPr>
              <w:ind w:left="0"/>
              <w:jc w:val="left"/>
              <w:rPr>
                <w:rFonts w:ascii="Trebuchet MS" w:hAnsi="Trebuchet MS"/>
              </w:rPr>
            </w:pPr>
            <w:r>
              <w:rPr>
                <w:rFonts w:ascii="Trebuchet MS" w:hAnsi="Trebuchet MS"/>
              </w:rPr>
              <w:t>5. Enter mobile number.</w:t>
            </w:r>
          </w:p>
          <w:p w:rsidR="00B50102" w:rsidRPr="007C3C21" w:rsidRDefault="003F11A9" w:rsidP="003F11A9">
            <w:pPr>
              <w:ind w:left="0"/>
              <w:jc w:val="left"/>
              <w:rPr>
                <w:rFonts w:ascii="Trebuchet MS" w:hAnsi="Trebuchet MS"/>
              </w:rPr>
            </w:pPr>
            <w:r>
              <w:rPr>
                <w:rFonts w:ascii="Trebuchet MS" w:hAnsi="Trebuchet MS"/>
              </w:rPr>
              <w:t>6. Click 'Sign Up' button.</w:t>
            </w:r>
          </w:p>
        </w:tc>
        <w:tc>
          <w:tcPr>
            <w:tcW w:w="3060" w:type="dxa"/>
            <w:vAlign w:val="center"/>
          </w:tcPr>
          <w:p w:rsidR="003F11A9" w:rsidRDefault="003F11A9" w:rsidP="003F11A9">
            <w:pPr>
              <w:ind w:left="0"/>
              <w:jc w:val="left"/>
              <w:rPr>
                <w:rFonts w:ascii="Trebuchet MS" w:hAnsi="Trebuchet MS"/>
              </w:rPr>
            </w:pPr>
            <w:r>
              <w:rPr>
                <w:rFonts w:ascii="Trebuchet MS" w:hAnsi="Trebuchet MS"/>
              </w:rPr>
              <w:t>First_name: John</w:t>
            </w:r>
            <w:r w:rsidR="00A605D6">
              <w:rPr>
                <w:rFonts w:ascii="Trebuchet MS" w:hAnsi="Trebuchet MS"/>
              </w:rPr>
              <w:t xml:space="preserve"> </w:t>
            </w:r>
            <w:r>
              <w:rPr>
                <w:rFonts w:ascii="Trebuchet MS" w:hAnsi="Trebuchet MS"/>
              </w:rPr>
              <w:t>L</w:t>
            </w:r>
            <w:r>
              <w:rPr>
                <w:rFonts w:ascii="Trebuchet MS" w:hAnsi="Trebuchet MS"/>
              </w:rPr>
              <w:t>ast_name: Doe</w:t>
            </w:r>
          </w:p>
          <w:p w:rsidR="003F11A9" w:rsidRDefault="003F11A9" w:rsidP="003F11A9">
            <w:pPr>
              <w:ind w:left="0"/>
              <w:jc w:val="left"/>
              <w:rPr>
                <w:rFonts w:ascii="Trebuchet MS" w:hAnsi="Trebuchet MS"/>
              </w:rPr>
            </w:pPr>
            <w:r>
              <w:rPr>
                <w:rFonts w:ascii="Trebuchet MS" w:hAnsi="Trebuchet MS"/>
              </w:rPr>
              <w:t xml:space="preserve">Email: </w:t>
            </w:r>
            <w:r>
              <w:rPr>
                <w:rFonts w:ascii="Trebuchet MS" w:hAnsi="Trebuchet MS"/>
              </w:rPr>
              <w:t>maxim@gmail.com</w:t>
            </w:r>
          </w:p>
          <w:p w:rsidR="003F11A9" w:rsidRDefault="003F11A9" w:rsidP="003F11A9">
            <w:pPr>
              <w:ind w:left="0"/>
              <w:jc w:val="left"/>
              <w:rPr>
                <w:rFonts w:ascii="Trebuchet MS" w:hAnsi="Trebuchet MS"/>
              </w:rPr>
            </w:pPr>
            <w:r>
              <w:rPr>
                <w:rFonts w:ascii="Trebuchet MS" w:hAnsi="Trebuchet MS"/>
              </w:rPr>
              <w:t xml:space="preserve">Password: </w:t>
            </w:r>
            <w:r>
              <w:rPr>
                <w:rFonts w:ascii="Trebuchet MS" w:hAnsi="Trebuchet MS"/>
              </w:rPr>
              <w:t>maxim123</w:t>
            </w:r>
          </w:p>
          <w:p w:rsidR="00B50102" w:rsidRPr="007C3C21" w:rsidRDefault="003F11A9" w:rsidP="003F11A9">
            <w:pPr>
              <w:ind w:left="0"/>
              <w:jc w:val="left"/>
              <w:rPr>
                <w:rFonts w:ascii="Trebuchet MS" w:hAnsi="Trebuchet MS"/>
              </w:rPr>
            </w:pPr>
            <w:r>
              <w:rPr>
                <w:rFonts w:ascii="Trebuchet MS" w:hAnsi="Trebuchet MS"/>
              </w:rPr>
              <w:t>Mobile: 076</w:t>
            </w:r>
            <w:r>
              <w:rPr>
                <w:rFonts w:ascii="Trebuchet MS" w:hAnsi="Trebuchet MS"/>
              </w:rPr>
              <w:t>5847385</w:t>
            </w:r>
          </w:p>
        </w:tc>
        <w:tc>
          <w:tcPr>
            <w:tcW w:w="1710" w:type="dxa"/>
            <w:vAlign w:val="center"/>
          </w:tcPr>
          <w:p w:rsidR="00B50102" w:rsidRDefault="0044153B" w:rsidP="0044153B">
            <w:pPr>
              <w:ind w:left="0"/>
              <w:jc w:val="center"/>
              <w:rPr>
                <w:rFonts w:ascii="Trebuchet MS" w:hAnsi="Trebuchet MS"/>
              </w:rPr>
            </w:pPr>
            <w:r>
              <w:rPr>
                <w:rFonts w:ascii="Trebuchet MS" w:hAnsi="Trebuchet MS"/>
              </w:rPr>
              <w:t>Sign Up</w:t>
            </w:r>
          </w:p>
          <w:p w:rsidR="0044153B" w:rsidRPr="007C3C21" w:rsidRDefault="0044153B" w:rsidP="0044153B">
            <w:pPr>
              <w:ind w:left="0"/>
              <w:jc w:val="center"/>
              <w:rPr>
                <w:rFonts w:ascii="Trebuchet MS" w:hAnsi="Trebuchet MS"/>
              </w:rPr>
            </w:pPr>
            <w:r>
              <w:rPr>
                <w:rFonts w:ascii="Trebuchet MS" w:hAnsi="Trebuchet MS"/>
              </w:rPr>
              <w:t>Successful</w:t>
            </w:r>
          </w:p>
        </w:tc>
        <w:tc>
          <w:tcPr>
            <w:tcW w:w="1917" w:type="dxa"/>
          </w:tcPr>
          <w:p w:rsidR="00B50102" w:rsidRPr="007C3C21" w:rsidRDefault="00B50102" w:rsidP="00914113">
            <w:pPr>
              <w:ind w:left="0"/>
              <w:jc w:val="center"/>
              <w:rPr>
                <w:rFonts w:ascii="Trebuchet MS" w:hAnsi="Trebuchet MS"/>
              </w:rPr>
            </w:pPr>
          </w:p>
        </w:tc>
      </w:tr>
      <w:tr w:rsidR="00A605D6" w:rsidTr="0044153B">
        <w:tc>
          <w:tcPr>
            <w:tcW w:w="738" w:type="dxa"/>
          </w:tcPr>
          <w:p w:rsidR="00A605D6" w:rsidRPr="007C3C21" w:rsidRDefault="00A605D6" w:rsidP="00914113">
            <w:pPr>
              <w:ind w:left="0"/>
              <w:jc w:val="center"/>
              <w:rPr>
                <w:rFonts w:ascii="Trebuchet MS" w:hAnsi="Trebuchet MS"/>
              </w:rPr>
            </w:pPr>
          </w:p>
        </w:tc>
        <w:tc>
          <w:tcPr>
            <w:tcW w:w="2880" w:type="dxa"/>
            <w:vAlign w:val="center"/>
          </w:tcPr>
          <w:p w:rsidR="00A605D6" w:rsidRDefault="00A605D6" w:rsidP="00A605D6">
            <w:pPr>
              <w:ind w:left="0"/>
              <w:jc w:val="left"/>
              <w:rPr>
                <w:rFonts w:ascii="Trebuchet MS" w:hAnsi="Trebuchet MS"/>
              </w:rPr>
            </w:pPr>
            <w:r>
              <w:rPr>
                <w:rFonts w:ascii="Trebuchet MS" w:hAnsi="Trebuchet MS"/>
              </w:rPr>
              <w:t>Check if admin can enter more than 20 characters for first name and sign up.</w:t>
            </w:r>
          </w:p>
        </w:tc>
        <w:tc>
          <w:tcPr>
            <w:tcW w:w="3870" w:type="dxa"/>
          </w:tcPr>
          <w:p w:rsidR="00A605D6" w:rsidRDefault="00A605D6" w:rsidP="00A605D6">
            <w:pPr>
              <w:ind w:left="0"/>
              <w:jc w:val="left"/>
              <w:rPr>
                <w:rFonts w:ascii="Trebuchet MS" w:hAnsi="Trebuchet MS"/>
              </w:rPr>
            </w:pPr>
            <w:r>
              <w:rPr>
                <w:rFonts w:ascii="Trebuchet MS" w:hAnsi="Trebuchet MS"/>
              </w:rPr>
              <w:t>1. Enter first name.</w:t>
            </w:r>
          </w:p>
          <w:p w:rsidR="00A605D6" w:rsidRDefault="00A605D6" w:rsidP="00A605D6">
            <w:pPr>
              <w:ind w:left="0"/>
              <w:jc w:val="left"/>
              <w:rPr>
                <w:rFonts w:ascii="Trebuchet MS" w:hAnsi="Trebuchet MS"/>
              </w:rPr>
            </w:pPr>
            <w:r>
              <w:rPr>
                <w:rFonts w:ascii="Trebuchet MS" w:hAnsi="Trebuchet MS"/>
              </w:rPr>
              <w:t>2. Enter last name.</w:t>
            </w:r>
          </w:p>
          <w:p w:rsidR="00A605D6" w:rsidRDefault="00A605D6" w:rsidP="00A605D6">
            <w:pPr>
              <w:ind w:left="0"/>
              <w:jc w:val="left"/>
              <w:rPr>
                <w:rFonts w:ascii="Trebuchet MS" w:hAnsi="Trebuchet MS"/>
              </w:rPr>
            </w:pPr>
            <w:r>
              <w:rPr>
                <w:rFonts w:ascii="Trebuchet MS" w:hAnsi="Trebuchet MS"/>
              </w:rPr>
              <w:t>3. Enter email.</w:t>
            </w:r>
          </w:p>
          <w:p w:rsidR="00A605D6" w:rsidRDefault="00A605D6" w:rsidP="00A605D6">
            <w:pPr>
              <w:ind w:left="0"/>
              <w:jc w:val="left"/>
              <w:rPr>
                <w:rFonts w:ascii="Trebuchet MS" w:hAnsi="Trebuchet MS"/>
              </w:rPr>
            </w:pPr>
            <w:r>
              <w:rPr>
                <w:rFonts w:ascii="Trebuchet MS" w:hAnsi="Trebuchet MS"/>
              </w:rPr>
              <w:t>4. Enter password.</w:t>
            </w:r>
          </w:p>
          <w:p w:rsidR="00A605D6" w:rsidRDefault="00A605D6" w:rsidP="00A605D6">
            <w:pPr>
              <w:ind w:left="0"/>
              <w:jc w:val="left"/>
              <w:rPr>
                <w:rFonts w:ascii="Trebuchet MS" w:hAnsi="Trebuchet MS"/>
              </w:rPr>
            </w:pPr>
            <w:r>
              <w:rPr>
                <w:rFonts w:ascii="Trebuchet MS" w:hAnsi="Trebuchet MS"/>
              </w:rPr>
              <w:t>5. Enter mobile number.</w:t>
            </w:r>
          </w:p>
          <w:p w:rsidR="00A605D6" w:rsidRDefault="00A605D6" w:rsidP="00A605D6">
            <w:pPr>
              <w:ind w:left="0"/>
              <w:jc w:val="left"/>
              <w:rPr>
                <w:rFonts w:ascii="Trebuchet MS" w:hAnsi="Trebuchet MS"/>
              </w:rPr>
            </w:pPr>
            <w:r>
              <w:rPr>
                <w:rFonts w:ascii="Trebuchet MS" w:hAnsi="Trebuchet MS"/>
              </w:rPr>
              <w:t>6. Click 'Sign Up' button.</w:t>
            </w:r>
          </w:p>
        </w:tc>
        <w:tc>
          <w:tcPr>
            <w:tcW w:w="3060" w:type="dxa"/>
            <w:vAlign w:val="center"/>
          </w:tcPr>
          <w:p w:rsidR="00A605D6" w:rsidRDefault="00A605D6" w:rsidP="00A605D6">
            <w:pPr>
              <w:ind w:left="0"/>
              <w:jc w:val="left"/>
              <w:rPr>
                <w:rFonts w:ascii="Trebuchet MS" w:hAnsi="Trebuchet MS"/>
              </w:rPr>
            </w:pPr>
            <w:r>
              <w:rPr>
                <w:rFonts w:ascii="Trebuchet MS" w:hAnsi="Trebuchet MS"/>
              </w:rPr>
              <w:t>First_name: John Francisco Christopher</w:t>
            </w:r>
          </w:p>
          <w:p w:rsidR="00A605D6" w:rsidRDefault="00A605D6" w:rsidP="00A605D6">
            <w:pPr>
              <w:ind w:left="0"/>
              <w:jc w:val="left"/>
              <w:rPr>
                <w:rFonts w:ascii="Trebuchet MS" w:hAnsi="Trebuchet MS"/>
              </w:rPr>
            </w:pPr>
            <w:r>
              <w:rPr>
                <w:rFonts w:ascii="Trebuchet MS" w:hAnsi="Trebuchet MS"/>
              </w:rPr>
              <w:t>L</w:t>
            </w:r>
            <w:r>
              <w:rPr>
                <w:rFonts w:ascii="Trebuchet MS" w:hAnsi="Trebuchet MS"/>
              </w:rPr>
              <w:t>ast_name: Doe</w:t>
            </w:r>
          </w:p>
          <w:p w:rsidR="00A605D6" w:rsidRDefault="00A605D6" w:rsidP="00A605D6">
            <w:pPr>
              <w:ind w:left="0"/>
              <w:jc w:val="left"/>
              <w:rPr>
                <w:rFonts w:ascii="Trebuchet MS" w:hAnsi="Trebuchet MS"/>
              </w:rPr>
            </w:pPr>
            <w:r>
              <w:rPr>
                <w:rFonts w:ascii="Trebuchet MS" w:hAnsi="Trebuchet MS"/>
              </w:rPr>
              <w:t xml:space="preserve">Email: </w:t>
            </w:r>
            <w:r>
              <w:rPr>
                <w:rFonts w:ascii="Trebuchet MS" w:hAnsi="Trebuchet MS"/>
              </w:rPr>
              <w:t>maxim@gmail.com</w:t>
            </w:r>
          </w:p>
          <w:p w:rsidR="00A605D6" w:rsidRDefault="00A605D6" w:rsidP="00A605D6">
            <w:pPr>
              <w:ind w:left="0"/>
              <w:jc w:val="left"/>
              <w:rPr>
                <w:rFonts w:ascii="Trebuchet MS" w:hAnsi="Trebuchet MS"/>
              </w:rPr>
            </w:pPr>
            <w:r>
              <w:rPr>
                <w:rFonts w:ascii="Trebuchet MS" w:hAnsi="Trebuchet MS"/>
              </w:rPr>
              <w:t xml:space="preserve">Password: </w:t>
            </w:r>
            <w:r>
              <w:rPr>
                <w:rFonts w:ascii="Trebuchet MS" w:hAnsi="Trebuchet MS"/>
              </w:rPr>
              <w:t>maxim123</w:t>
            </w:r>
          </w:p>
          <w:p w:rsidR="00A605D6" w:rsidRDefault="00A605D6" w:rsidP="00A605D6">
            <w:pPr>
              <w:ind w:left="0"/>
              <w:jc w:val="left"/>
              <w:rPr>
                <w:rFonts w:ascii="Trebuchet MS" w:hAnsi="Trebuchet MS"/>
              </w:rPr>
            </w:pPr>
            <w:r>
              <w:rPr>
                <w:rFonts w:ascii="Trebuchet MS" w:hAnsi="Trebuchet MS"/>
              </w:rPr>
              <w:t>Mobile: 076</w:t>
            </w:r>
            <w:r>
              <w:rPr>
                <w:rFonts w:ascii="Trebuchet MS" w:hAnsi="Trebuchet MS"/>
              </w:rPr>
              <w:t>5847385</w:t>
            </w:r>
          </w:p>
        </w:tc>
        <w:tc>
          <w:tcPr>
            <w:tcW w:w="1710" w:type="dxa"/>
            <w:vAlign w:val="center"/>
          </w:tcPr>
          <w:p w:rsidR="00A605D6" w:rsidRDefault="00BF5CF6" w:rsidP="0044153B">
            <w:pPr>
              <w:ind w:left="0"/>
              <w:jc w:val="center"/>
              <w:rPr>
                <w:rFonts w:ascii="Trebuchet MS" w:hAnsi="Trebuchet MS"/>
              </w:rPr>
            </w:pPr>
            <w:r>
              <w:rPr>
                <w:rFonts w:ascii="Trebuchet MS" w:hAnsi="Trebuchet MS"/>
              </w:rPr>
              <w:t>Show error</w:t>
            </w:r>
          </w:p>
          <w:p w:rsidR="00BF5CF6" w:rsidRDefault="00BF5CF6" w:rsidP="0044153B">
            <w:pPr>
              <w:ind w:left="0"/>
              <w:jc w:val="center"/>
              <w:rPr>
                <w:rFonts w:ascii="Trebuchet MS" w:hAnsi="Trebuchet MS"/>
              </w:rPr>
            </w:pPr>
            <w:r>
              <w:rPr>
                <w:rFonts w:ascii="Trebuchet MS" w:hAnsi="Trebuchet MS"/>
              </w:rPr>
              <w:t>message</w:t>
            </w:r>
          </w:p>
        </w:tc>
        <w:tc>
          <w:tcPr>
            <w:tcW w:w="1917" w:type="dxa"/>
          </w:tcPr>
          <w:p w:rsidR="00A605D6" w:rsidRPr="007C3C21" w:rsidRDefault="00A605D6" w:rsidP="00914113">
            <w:pPr>
              <w:ind w:left="0"/>
              <w:jc w:val="center"/>
              <w:rPr>
                <w:rFonts w:ascii="Trebuchet MS" w:hAnsi="Trebuchet MS"/>
              </w:rPr>
            </w:pPr>
          </w:p>
        </w:tc>
      </w:tr>
      <w:tr w:rsidR="00BF5CF6" w:rsidTr="0044153B">
        <w:tc>
          <w:tcPr>
            <w:tcW w:w="738" w:type="dxa"/>
          </w:tcPr>
          <w:p w:rsidR="00BF5CF6" w:rsidRPr="007C3C21" w:rsidRDefault="00BF5CF6" w:rsidP="00914113">
            <w:pPr>
              <w:ind w:left="0"/>
              <w:jc w:val="center"/>
              <w:rPr>
                <w:rFonts w:ascii="Trebuchet MS" w:hAnsi="Trebuchet MS"/>
              </w:rPr>
            </w:pPr>
          </w:p>
        </w:tc>
        <w:tc>
          <w:tcPr>
            <w:tcW w:w="2880" w:type="dxa"/>
            <w:vAlign w:val="center"/>
          </w:tcPr>
          <w:p w:rsidR="00BF5CF6" w:rsidRDefault="00BF5CF6" w:rsidP="00A605D6">
            <w:pPr>
              <w:ind w:left="0"/>
              <w:jc w:val="left"/>
              <w:rPr>
                <w:rFonts w:ascii="Trebuchet MS" w:hAnsi="Trebuchet MS"/>
              </w:rPr>
            </w:pPr>
            <w:r>
              <w:rPr>
                <w:rFonts w:ascii="Trebuchet MS" w:hAnsi="Trebuchet MS"/>
              </w:rPr>
              <w:t>Check if admin can enter more than 20 characters for last name and sign up.</w:t>
            </w:r>
          </w:p>
        </w:tc>
        <w:tc>
          <w:tcPr>
            <w:tcW w:w="3870" w:type="dxa"/>
          </w:tcPr>
          <w:p w:rsidR="00BF5CF6" w:rsidRDefault="00BF5CF6" w:rsidP="00BF5CF6">
            <w:pPr>
              <w:ind w:left="0"/>
              <w:jc w:val="left"/>
              <w:rPr>
                <w:rFonts w:ascii="Trebuchet MS" w:hAnsi="Trebuchet MS"/>
              </w:rPr>
            </w:pPr>
            <w:r>
              <w:rPr>
                <w:rFonts w:ascii="Trebuchet MS" w:hAnsi="Trebuchet MS"/>
              </w:rPr>
              <w:t>1. Enter first name.</w:t>
            </w:r>
          </w:p>
          <w:p w:rsidR="00BF5CF6" w:rsidRDefault="00BF5CF6" w:rsidP="00BF5CF6">
            <w:pPr>
              <w:ind w:left="0"/>
              <w:jc w:val="left"/>
              <w:rPr>
                <w:rFonts w:ascii="Trebuchet MS" w:hAnsi="Trebuchet MS"/>
              </w:rPr>
            </w:pPr>
            <w:r>
              <w:rPr>
                <w:rFonts w:ascii="Trebuchet MS" w:hAnsi="Trebuchet MS"/>
              </w:rPr>
              <w:t>2. Enter last name.</w:t>
            </w:r>
          </w:p>
          <w:p w:rsidR="00BF5CF6" w:rsidRDefault="00BF5CF6" w:rsidP="00BF5CF6">
            <w:pPr>
              <w:ind w:left="0"/>
              <w:jc w:val="left"/>
              <w:rPr>
                <w:rFonts w:ascii="Trebuchet MS" w:hAnsi="Trebuchet MS"/>
              </w:rPr>
            </w:pPr>
            <w:r>
              <w:rPr>
                <w:rFonts w:ascii="Trebuchet MS" w:hAnsi="Trebuchet MS"/>
              </w:rPr>
              <w:t>3. Enter email.</w:t>
            </w:r>
          </w:p>
          <w:p w:rsidR="00BF5CF6" w:rsidRDefault="00BF5CF6" w:rsidP="00BF5CF6">
            <w:pPr>
              <w:ind w:left="0"/>
              <w:jc w:val="left"/>
              <w:rPr>
                <w:rFonts w:ascii="Trebuchet MS" w:hAnsi="Trebuchet MS"/>
              </w:rPr>
            </w:pPr>
            <w:r>
              <w:rPr>
                <w:rFonts w:ascii="Trebuchet MS" w:hAnsi="Trebuchet MS"/>
              </w:rPr>
              <w:t>4. Enter password.</w:t>
            </w:r>
          </w:p>
          <w:p w:rsidR="00BF5CF6" w:rsidRDefault="00BF5CF6" w:rsidP="00BF5CF6">
            <w:pPr>
              <w:ind w:left="0"/>
              <w:jc w:val="left"/>
              <w:rPr>
                <w:rFonts w:ascii="Trebuchet MS" w:hAnsi="Trebuchet MS"/>
              </w:rPr>
            </w:pPr>
            <w:r>
              <w:rPr>
                <w:rFonts w:ascii="Trebuchet MS" w:hAnsi="Trebuchet MS"/>
              </w:rPr>
              <w:t>5. Enter mobile number.</w:t>
            </w:r>
          </w:p>
          <w:p w:rsidR="00BF5CF6" w:rsidRDefault="00BF5CF6" w:rsidP="00BF5CF6">
            <w:pPr>
              <w:ind w:left="0"/>
              <w:jc w:val="left"/>
              <w:rPr>
                <w:rFonts w:ascii="Trebuchet MS" w:hAnsi="Trebuchet MS"/>
              </w:rPr>
            </w:pPr>
            <w:r>
              <w:rPr>
                <w:rFonts w:ascii="Trebuchet MS" w:hAnsi="Trebuchet MS"/>
              </w:rPr>
              <w:t>6. Click 'Sign Up' button.</w:t>
            </w:r>
          </w:p>
        </w:tc>
        <w:tc>
          <w:tcPr>
            <w:tcW w:w="3060" w:type="dxa"/>
            <w:vAlign w:val="center"/>
          </w:tcPr>
          <w:p w:rsidR="00BF5CF6" w:rsidRDefault="00BF5CF6" w:rsidP="00BF5CF6">
            <w:pPr>
              <w:ind w:left="0"/>
              <w:jc w:val="left"/>
              <w:rPr>
                <w:rFonts w:ascii="Trebuchet MS" w:hAnsi="Trebuchet MS"/>
              </w:rPr>
            </w:pPr>
            <w:r>
              <w:rPr>
                <w:rFonts w:ascii="Trebuchet MS" w:hAnsi="Trebuchet MS"/>
              </w:rPr>
              <w:t>First_name: John L</w:t>
            </w:r>
            <w:r>
              <w:rPr>
                <w:rFonts w:ascii="Trebuchet MS" w:hAnsi="Trebuchet MS"/>
              </w:rPr>
              <w:t>ast_name: Doe</w:t>
            </w:r>
            <w:r w:rsidR="007C7E5C">
              <w:rPr>
                <w:rFonts w:ascii="Trebuchet MS" w:hAnsi="Trebuchet MS"/>
              </w:rPr>
              <w:t xml:space="preserve"> Remington </w:t>
            </w:r>
            <w:r w:rsidR="00BD56A1">
              <w:rPr>
                <w:rFonts w:ascii="Trebuchet MS" w:hAnsi="Trebuchet MS"/>
              </w:rPr>
              <w:t>Jo</w:t>
            </w:r>
            <w:r w:rsidR="007C7E5C">
              <w:rPr>
                <w:rFonts w:ascii="Trebuchet MS" w:hAnsi="Trebuchet MS"/>
              </w:rPr>
              <w:t>nathon</w:t>
            </w:r>
          </w:p>
          <w:p w:rsidR="00BF5CF6" w:rsidRDefault="00BF5CF6" w:rsidP="00BF5CF6">
            <w:pPr>
              <w:ind w:left="0"/>
              <w:jc w:val="left"/>
              <w:rPr>
                <w:rFonts w:ascii="Trebuchet MS" w:hAnsi="Trebuchet MS"/>
              </w:rPr>
            </w:pPr>
            <w:r>
              <w:rPr>
                <w:rFonts w:ascii="Trebuchet MS" w:hAnsi="Trebuchet MS"/>
              </w:rPr>
              <w:t xml:space="preserve">Email: </w:t>
            </w:r>
            <w:r>
              <w:rPr>
                <w:rFonts w:ascii="Trebuchet MS" w:hAnsi="Trebuchet MS"/>
              </w:rPr>
              <w:t>maxim@gmail.com</w:t>
            </w:r>
          </w:p>
          <w:p w:rsidR="00BF5CF6" w:rsidRDefault="00BF5CF6" w:rsidP="00BF5CF6">
            <w:pPr>
              <w:ind w:left="0"/>
              <w:jc w:val="left"/>
              <w:rPr>
                <w:rFonts w:ascii="Trebuchet MS" w:hAnsi="Trebuchet MS"/>
              </w:rPr>
            </w:pPr>
            <w:r>
              <w:rPr>
                <w:rFonts w:ascii="Trebuchet MS" w:hAnsi="Trebuchet MS"/>
              </w:rPr>
              <w:t xml:space="preserve">Password: </w:t>
            </w:r>
            <w:r>
              <w:rPr>
                <w:rFonts w:ascii="Trebuchet MS" w:hAnsi="Trebuchet MS"/>
              </w:rPr>
              <w:t>maxim123</w:t>
            </w:r>
          </w:p>
          <w:p w:rsidR="00BF5CF6" w:rsidRDefault="00BF5CF6" w:rsidP="00BF5CF6">
            <w:pPr>
              <w:ind w:left="0"/>
              <w:jc w:val="left"/>
              <w:rPr>
                <w:rFonts w:ascii="Trebuchet MS" w:hAnsi="Trebuchet MS"/>
              </w:rPr>
            </w:pPr>
            <w:r>
              <w:rPr>
                <w:rFonts w:ascii="Trebuchet MS" w:hAnsi="Trebuchet MS"/>
              </w:rPr>
              <w:t>Mobile: 076</w:t>
            </w:r>
            <w:r>
              <w:rPr>
                <w:rFonts w:ascii="Trebuchet MS" w:hAnsi="Trebuchet MS"/>
              </w:rPr>
              <w:t>5847385</w:t>
            </w:r>
          </w:p>
        </w:tc>
        <w:tc>
          <w:tcPr>
            <w:tcW w:w="1710" w:type="dxa"/>
            <w:vAlign w:val="center"/>
          </w:tcPr>
          <w:p w:rsidR="00BF5CF6" w:rsidRDefault="00BF5CF6" w:rsidP="00BF5CF6">
            <w:pPr>
              <w:ind w:left="0"/>
              <w:jc w:val="center"/>
              <w:rPr>
                <w:rFonts w:ascii="Trebuchet MS" w:hAnsi="Trebuchet MS"/>
              </w:rPr>
            </w:pPr>
            <w:r>
              <w:rPr>
                <w:rFonts w:ascii="Trebuchet MS" w:hAnsi="Trebuchet MS"/>
              </w:rPr>
              <w:t>Show error</w:t>
            </w:r>
          </w:p>
          <w:p w:rsidR="00BF5CF6" w:rsidRDefault="00BF5CF6" w:rsidP="00BF5CF6">
            <w:pPr>
              <w:ind w:left="0"/>
              <w:jc w:val="center"/>
              <w:rPr>
                <w:rFonts w:ascii="Trebuchet MS" w:hAnsi="Trebuchet MS"/>
              </w:rPr>
            </w:pPr>
            <w:r>
              <w:rPr>
                <w:rFonts w:ascii="Trebuchet MS" w:hAnsi="Trebuchet MS"/>
              </w:rPr>
              <w:t>message</w:t>
            </w:r>
          </w:p>
        </w:tc>
        <w:tc>
          <w:tcPr>
            <w:tcW w:w="1917" w:type="dxa"/>
          </w:tcPr>
          <w:p w:rsidR="00BF5CF6" w:rsidRPr="007C3C21" w:rsidRDefault="00BF5CF6" w:rsidP="00914113">
            <w:pPr>
              <w:ind w:left="0"/>
              <w:jc w:val="center"/>
              <w:rPr>
                <w:rFonts w:ascii="Trebuchet MS" w:hAnsi="Trebuchet MS"/>
              </w:rPr>
            </w:pPr>
          </w:p>
        </w:tc>
      </w:tr>
    </w:tbl>
    <w:p w:rsidR="00914113" w:rsidRDefault="00914113" w:rsidP="00914113">
      <w:pPr>
        <w:ind w:left="0"/>
        <w:jc w:val="center"/>
      </w:pPr>
    </w:p>
    <w:p w:rsidR="00511436" w:rsidRDefault="00511436" w:rsidP="008E12C1">
      <w:pPr>
        <w:jc w:val="center"/>
        <w:sectPr w:rsidR="00511436" w:rsidSect="00511436">
          <w:pgSz w:w="16839" w:h="11907" w:orient="landscape" w:code="9"/>
          <w:pgMar w:top="1440" w:right="1440" w:bottom="1440" w:left="1440" w:header="720" w:footer="720" w:gutter="0"/>
          <w:pgNumType w:fmt="upperLetter"/>
          <w:cols w:space="720"/>
          <w:docGrid w:linePitch="360"/>
        </w:sectPr>
      </w:pPr>
    </w:p>
    <w:p w:rsidR="0067041E" w:rsidRDefault="0067041E" w:rsidP="008E12C1">
      <w:pPr>
        <w:jc w:val="center"/>
      </w:pPr>
    </w:p>
    <w:p w:rsidR="00F95145" w:rsidRDefault="00F95145" w:rsidP="008E12C1">
      <w:pPr>
        <w:jc w:val="center"/>
      </w:pPr>
    </w:p>
    <w:p w:rsidR="00F95145" w:rsidRDefault="00F95145" w:rsidP="008E12C1">
      <w:pPr>
        <w:jc w:val="center"/>
      </w:pPr>
    </w:p>
    <w:p w:rsidR="00F95145" w:rsidRPr="008E12C1" w:rsidRDefault="00F95145" w:rsidP="008E12C1">
      <w:pPr>
        <w:jc w:val="center"/>
      </w:pPr>
    </w:p>
    <w:sectPr w:rsidR="00F95145" w:rsidRPr="008E12C1" w:rsidSect="001140BB">
      <w:pgSz w:w="11907" w:h="16839" w:code="9"/>
      <w:pgMar w:top="1440" w:right="1440" w:bottom="1440" w:left="1440" w:header="720" w:footer="720" w:gutter="0"/>
      <w:pgNumType w:fmt="upperLetter"/>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F3796" w:rsidRDefault="00AF3796" w:rsidP="008559FA">
      <w:pPr>
        <w:spacing w:after="0"/>
      </w:pPr>
      <w:r>
        <w:separator/>
      </w:r>
    </w:p>
  </w:endnote>
  <w:endnote w:type="continuationSeparator" w:id="1">
    <w:p w:rsidR="00AF3796" w:rsidRDefault="00AF3796" w:rsidP="008559FA">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48E9" w:rsidRDefault="005248E9">
    <w:pPr>
      <w:pStyle w:val="Footer"/>
      <w:jc w:val="center"/>
    </w:pPr>
  </w:p>
  <w:p w:rsidR="005248E9" w:rsidRDefault="005248E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408"/>
      <w:docPartObj>
        <w:docPartGallery w:val="Page Numbers (Bottom of Page)"/>
        <w:docPartUnique/>
      </w:docPartObj>
    </w:sdtPr>
    <w:sdtContent>
      <w:p w:rsidR="005248E9" w:rsidRDefault="005248E9">
        <w:pPr>
          <w:pStyle w:val="Footer"/>
          <w:jc w:val="right"/>
        </w:pPr>
        <w:fldSimple w:instr=" PAGE   \* MERGEFORMAT ">
          <w:r w:rsidR="00A67743">
            <w:rPr>
              <w:noProof/>
            </w:rPr>
            <w:t>v</w:t>
          </w:r>
        </w:fldSimple>
      </w:p>
    </w:sdtContent>
  </w:sdt>
  <w:p w:rsidR="005248E9" w:rsidRDefault="005248E9">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885385"/>
      <w:docPartObj>
        <w:docPartGallery w:val="Page Numbers (Bottom of Page)"/>
        <w:docPartUnique/>
      </w:docPartObj>
    </w:sdtPr>
    <w:sdtContent>
      <w:p w:rsidR="005248E9" w:rsidRDefault="005248E9">
        <w:pPr>
          <w:pStyle w:val="Footer"/>
          <w:jc w:val="right"/>
        </w:pPr>
        <w:fldSimple w:instr=" PAGE   \* MERGEFORMAT ">
          <w:r w:rsidR="00A67743">
            <w:rPr>
              <w:noProof/>
            </w:rPr>
            <w:t>25</w:t>
          </w:r>
        </w:fldSimple>
      </w:p>
    </w:sdtContent>
  </w:sdt>
  <w:p w:rsidR="005248E9" w:rsidRDefault="005248E9">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48E9" w:rsidRDefault="005248E9">
    <w:pPr>
      <w:pStyle w:val="Footer"/>
      <w:jc w:val="right"/>
    </w:pPr>
    <w:fldSimple w:instr=" PAGE   \* MERGEFORMAT ">
      <w:r w:rsidR="00A67743">
        <w:rPr>
          <w:noProof/>
        </w:rPr>
        <w:t>M</w:t>
      </w:r>
    </w:fldSimple>
  </w:p>
  <w:p w:rsidR="005248E9" w:rsidRDefault="005248E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F3796" w:rsidRDefault="00AF3796" w:rsidP="008559FA">
      <w:pPr>
        <w:spacing w:after="0"/>
      </w:pPr>
      <w:r>
        <w:separator/>
      </w:r>
    </w:p>
  </w:footnote>
  <w:footnote w:type="continuationSeparator" w:id="1">
    <w:p w:rsidR="00AF3796" w:rsidRDefault="00AF3796" w:rsidP="008559FA">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248E9" w:rsidRDefault="005248E9">
    <w:pPr>
      <w:pStyle w:val="Header"/>
    </w:pPr>
    <w:r>
      <w:ptab w:relativeTo="margin" w:alignment="center" w:leader="none"/>
    </w:r>
    <w:r>
      <w:ptab w:relativeTo="margin" w:alignment="right" w:leader="none"/>
    </w:r>
    <w:r>
      <w:t>16120302 - BCC605</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0663DA"/>
    <w:multiLevelType w:val="hybridMultilevel"/>
    <w:tmpl w:val="E4E4B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D743163"/>
    <w:multiLevelType w:val="hybridMultilevel"/>
    <w:tmpl w:val="EEDCF96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30C76CAD"/>
    <w:multiLevelType w:val="hybridMultilevel"/>
    <w:tmpl w:val="D3B8E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6FB5B86"/>
    <w:multiLevelType w:val="hybridMultilevel"/>
    <w:tmpl w:val="E9145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3D2902"/>
    <w:multiLevelType w:val="hybridMultilevel"/>
    <w:tmpl w:val="B9824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A791D8F"/>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19A6918"/>
    <w:multiLevelType w:val="hybridMultilevel"/>
    <w:tmpl w:val="2D44E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423250A"/>
    <w:multiLevelType w:val="hybridMultilevel"/>
    <w:tmpl w:val="70E6BAE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79F174E2"/>
    <w:multiLevelType w:val="hybridMultilevel"/>
    <w:tmpl w:val="A7FC0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7FB87FE5"/>
    <w:multiLevelType w:val="hybridMultilevel"/>
    <w:tmpl w:val="CD1677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7"/>
  </w:num>
  <w:num w:numId="3">
    <w:abstractNumId w:val="5"/>
  </w:num>
  <w:num w:numId="4">
    <w:abstractNumId w:val="6"/>
  </w:num>
  <w:num w:numId="5">
    <w:abstractNumId w:val="0"/>
  </w:num>
  <w:num w:numId="6">
    <w:abstractNumId w:val="4"/>
  </w:num>
  <w:num w:numId="7">
    <w:abstractNumId w:val="3"/>
  </w:num>
  <w:num w:numId="8">
    <w:abstractNumId w:val="9"/>
  </w:num>
  <w:num w:numId="9">
    <w:abstractNumId w:val="8"/>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defaultTabStop w:val="720"/>
  <w:drawingGridHorizontalSpacing w:val="110"/>
  <w:displayHorizontalDrawingGridEvery w:val="2"/>
  <w:displayVerticalDrawingGridEvery w:val="2"/>
  <w:characterSpacingControl w:val="doNotCompress"/>
  <w:footnotePr>
    <w:footnote w:id="0"/>
    <w:footnote w:id="1"/>
  </w:footnotePr>
  <w:endnotePr>
    <w:endnote w:id="0"/>
    <w:endnote w:id="1"/>
  </w:endnotePr>
  <w:compat/>
  <w:rsids>
    <w:rsidRoot w:val="00506A2F"/>
    <w:rsid w:val="0000049B"/>
    <w:rsid w:val="000010E3"/>
    <w:rsid w:val="00001859"/>
    <w:rsid w:val="00001C04"/>
    <w:rsid w:val="00001DD8"/>
    <w:rsid w:val="00002236"/>
    <w:rsid w:val="000022C4"/>
    <w:rsid w:val="00002346"/>
    <w:rsid w:val="000024CC"/>
    <w:rsid w:val="00002823"/>
    <w:rsid w:val="00002F1B"/>
    <w:rsid w:val="00003F85"/>
    <w:rsid w:val="00003F93"/>
    <w:rsid w:val="00003FCF"/>
    <w:rsid w:val="00005282"/>
    <w:rsid w:val="000054EB"/>
    <w:rsid w:val="00005670"/>
    <w:rsid w:val="000063E5"/>
    <w:rsid w:val="00007D4F"/>
    <w:rsid w:val="00007D66"/>
    <w:rsid w:val="00007F42"/>
    <w:rsid w:val="000103E8"/>
    <w:rsid w:val="00011181"/>
    <w:rsid w:val="00011277"/>
    <w:rsid w:val="00011908"/>
    <w:rsid w:val="00011CB6"/>
    <w:rsid w:val="00013110"/>
    <w:rsid w:val="000132D4"/>
    <w:rsid w:val="0001455A"/>
    <w:rsid w:val="000153BC"/>
    <w:rsid w:val="00015795"/>
    <w:rsid w:val="00015ADF"/>
    <w:rsid w:val="0001705A"/>
    <w:rsid w:val="00017141"/>
    <w:rsid w:val="0001744E"/>
    <w:rsid w:val="0002047C"/>
    <w:rsid w:val="00020D21"/>
    <w:rsid w:val="000218C4"/>
    <w:rsid w:val="00022457"/>
    <w:rsid w:val="00022A0A"/>
    <w:rsid w:val="00022A4E"/>
    <w:rsid w:val="00023096"/>
    <w:rsid w:val="000231C5"/>
    <w:rsid w:val="00023731"/>
    <w:rsid w:val="00023929"/>
    <w:rsid w:val="000239EF"/>
    <w:rsid w:val="00023BD5"/>
    <w:rsid w:val="00024EB6"/>
    <w:rsid w:val="00024F22"/>
    <w:rsid w:val="000255E4"/>
    <w:rsid w:val="00025C6B"/>
    <w:rsid w:val="00025E2C"/>
    <w:rsid w:val="00026D15"/>
    <w:rsid w:val="00030195"/>
    <w:rsid w:val="000308F0"/>
    <w:rsid w:val="00030B22"/>
    <w:rsid w:val="00030EC7"/>
    <w:rsid w:val="000318CF"/>
    <w:rsid w:val="00031AB5"/>
    <w:rsid w:val="000321FF"/>
    <w:rsid w:val="0003243F"/>
    <w:rsid w:val="00033292"/>
    <w:rsid w:val="00033334"/>
    <w:rsid w:val="00033700"/>
    <w:rsid w:val="000339B8"/>
    <w:rsid w:val="000341ED"/>
    <w:rsid w:val="000344CA"/>
    <w:rsid w:val="000349CA"/>
    <w:rsid w:val="00034F36"/>
    <w:rsid w:val="000357F3"/>
    <w:rsid w:val="00035DE2"/>
    <w:rsid w:val="000361C1"/>
    <w:rsid w:val="0003661B"/>
    <w:rsid w:val="00036C6A"/>
    <w:rsid w:val="00036E91"/>
    <w:rsid w:val="000374F2"/>
    <w:rsid w:val="00037580"/>
    <w:rsid w:val="00037698"/>
    <w:rsid w:val="00037C17"/>
    <w:rsid w:val="00040AC0"/>
    <w:rsid w:val="00041765"/>
    <w:rsid w:val="00042265"/>
    <w:rsid w:val="000429C8"/>
    <w:rsid w:val="00042D1F"/>
    <w:rsid w:val="00042F52"/>
    <w:rsid w:val="000431BA"/>
    <w:rsid w:val="000435BF"/>
    <w:rsid w:val="000436E6"/>
    <w:rsid w:val="00043BB0"/>
    <w:rsid w:val="00043EB0"/>
    <w:rsid w:val="00043EDE"/>
    <w:rsid w:val="000442A5"/>
    <w:rsid w:val="00044CE9"/>
    <w:rsid w:val="00044EFA"/>
    <w:rsid w:val="00045D2F"/>
    <w:rsid w:val="00045D36"/>
    <w:rsid w:val="0004600A"/>
    <w:rsid w:val="00046941"/>
    <w:rsid w:val="00046B62"/>
    <w:rsid w:val="0005003E"/>
    <w:rsid w:val="00050218"/>
    <w:rsid w:val="00050EE5"/>
    <w:rsid w:val="0005111C"/>
    <w:rsid w:val="00051A67"/>
    <w:rsid w:val="00051C67"/>
    <w:rsid w:val="000522D5"/>
    <w:rsid w:val="00052AA2"/>
    <w:rsid w:val="00053CDD"/>
    <w:rsid w:val="00054B77"/>
    <w:rsid w:val="00054C33"/>
    <w:rsid w:val="00054EB2"/>
    <w:rsid w:val="0005582C"/>
    <w:rsid w:val="00057768"/>
    <w:rsid w:val="00057C36"/>
    <w:rsid w:val="00060088"/>
    <w:rsid w:val="0006124E"/>
    <w:rsid w:val="00061420"/>
    <w:rsid w:val="00061CFB"/>
    <w:rsid w:val="0006268B"/>
    <w:rsid w:val="00063664"/>
    <w:rsid w:val="000637DB"/>
    <w:rsid w:val="00064674"/>
    <w:rsid w:val="00064ABF"/>
    <w:rsid w:val="00065CC8"/>
    <w:rsid w:val="00066871"/>
    <w:rsid w:val="00066B9C"/>
    <w:rsid w:val="00067103"/>
    <w:rsid w:val="000677DC"/>
    <w:rsid w:val="000678BE"/>
    <w:rsid w:val="000679E5"/>
    <w:rsid w:val="00067F47"/>
    <w:rsid w:val="00071468"/>
    <w:rsid w:val="00071938"/>
    <w:rsid w:val="000719B0"/>
    <w:rsid w:val="00071AD4"/>
    <w:rsid w:val="00072455"/>
    <w:rsid w:val="00072558"/>
    <w:rsid w:val="00072796"/>
    <w:rsid w:val="00072A37"/>
    <w:rsid w:val="000735A2"/>
    <w:rsid w:val="00073622"/>
    <w:rsid w:val="00073AE9"/>
    <w:rsid w:val="00074086"/>
    <w:rsid w:val="00074226"/>
    <w:rsid w:val="000742DB"/>
    <w:rsid w:val="000743A6"/>
    <w:rsid w:val="000749D4"/>
    <w:rsid w:val="00074C8D"/>
    <w:rsid w:val="00074D18"/>
    <w:rsid w:val="0007577A"/>
    <w:rsid w:val="00075886"/>
    <w:rsid w:val="00075909"/>
    <w:rsid w:val="00075AF0"/>
    <w:rsid w:val="00075DC7"/>
    <w:rsid w:val="000765F9"/>
    <w:rsid w:val="000766BA"/>
    <w:rsid w:val="00076824"/>
    <w:rsid w:val="00076F9E"/>
    <w:rsid w:val="00077017"/>
    <w:rsid w:val="0007704E"/>
    <w:rsid w:val="000770FB"/>
    <w:rsid w:val="00077816"/>
    <w:rsid w:val="0007785D"/>
    <w:rsid w:val="00077FA7"/>
    <w:rsid w:val="000803A1"/>
    <w:rsid w:val="000803E2"/>
    <w:rsid w:val="000815C8"/>
    <w:rsid w:val="00081671"/>
    <w:rsid w:val="000818FD"/>
    <w:rsid w:val="00081F32"/>
    <w:rsid w:val="00082280"/>
    <w:rsid w:val="00082C2A"/>
    <w:rsid w:val="00083058"/>
    <w:rsid w:val="00083D49"/>
    <w:rsid w:val="00083FB9"/>
    <w:rsid w:val="000844B4"/>
    <w:rsid w:val="00084FB8"/>
    <w:rsid w:val="000850A4"/>
    <w:rsid w:val="000852EC"/>
    <w:rsid w:val="0008554B"/>
    <w:rsid w:val="00085641"/>
    <w:rsid w:val="00085CD4"/>
    <w:rsid w:val="00086022"/>
    <w:rsid w:val="000865B4"/>
    <w:rsid w:val="000870EF"/>
    <w:rsid w:val="00087713"/>
    <w:rsid w:val="00090B66"/>
    <w:rsid w:val="00090D17"/>
    <w:rsid w:val="00090DAB"/>
    <w:rsid w:val="000916F9"/>
    <w:rsid w:val="00091F92"/>
    <w:rsid w:val="00092896"/>
    <w:rsid w:val="00093617"/>
    <w:rsid w:val="0009372B"/>
    <w:rsid w:val="00093BAE"/>
    <w:rsid w:val="00093D87"/>
    <w:rsid w:val="0009502F"/>
    <w:rsid w:val="000958E5"/>
    <w:rsid w:val="00095A7F"/>
    <w:rsid w:val="00095C9E"/>
    <w:rsid w:val="00096463"/>
    <w:rsid w:val="00096477"/>
    <w:rsid w:val="000966AD"/>
    <w:rsid w:val="000967C0"/>
    <w:rsid w:val="00096AA6"/>
    <w:rsid w:val="00096FDC"/>
    <w:rsid w:val="0009721F"/>
    <w:rsid w:val="00097280"/>
    <w:rsid w:val="000974E5"/>
    <w:rsid w:val="000976CE"/>
    <w:rsid w:val="00097A78"/>
    <w:rsid w:val="000A011A"/>
    <w:rsid w:val="000A0551"/>
    <w:rsid w:val="000A06D0"/>
    <w:rsid w:val="000A08CF"/>
    <w:rsid w:val="000A0F2E"/>
    <w:rsid w:val="000A16A8"/>
    <w:rsid w:val="000A1772"/>
    <w:rsid w:val="000A2036"/>
    <w:rsid w:val="000A204E"/>
    <w:rsid w:val="000A255D"/>
    <w:rsid w:val="000A3A93"/>
    <w:rsid w:val="000A3E07"/>
    <w:rsid w:val="000A4032"/>
    <w:rsid w:val="000A4C63"/>
    <w:rsid w:val="000A5147"/>
    <w:rsid w:val="000A5EB7"/>
    <w:rsid w:val="000A6045"/>
    <w:rsid w:val="000A6341"/>
    <w:rsid w:val="000A68C3"/>
    <w:rsid w:val="000A6A32"/>
    <w:rsid w:val="000A76E3"/>
    <w:rsid w:val="000A780A"/>
    <w:rsid w:val="000A7F6B"/>
    <w:rsid w:val="000B0409"/>
    <w:rsid w:val="000B0EBC"/>
    <w:rsid w:val="000B11EF"/>
    <w:rsid w:val="000B1CAC"/>
    <w:rsid w:val="000B1D23"/>
    <w:rsid w:val="000B2853"/>
    <w:rsid w:val="000B2888"/>
    <w:rsid w:val="000B28D1"/>
    <w:rsid w:val="000B2968"/>
    <w:rsid w:val="000B2D64"/>
    <w:rsid w:val="000B2E53"/>
    <w:rsid w:val="000B2ECF"/>
    <w:rsid w:val="000B363A"/>
    <w:rsid w:val="000B3643"/>
    <w:rsid w:val="000B39EA"/>
    <w:rsid w:val="000B3C19"/>
    <w:rsid w:val="000B4043"/>
    <w:rsid w:val="000B4322"/>
    <w:rsid w:val="000B45D4"/>
    <w:rsid w:val="000B4F3F"/>
    <w:rsid w:val="000B565F"/>
    <w:rsid w:val="000B59F5"/>
    <w:rsid w:val="000B5BAD"/>
    <w:rsid w:val="000B61E1"/>
    <w:rsid w:val="000B6595"/>
    <w:rsid w:val="000B67F4"/>
    <w:rsid w:val="000B6806"/>
    <w:rsid w:val="000B6D67"/>
    <w:rsid w:val="000B7A7C"/>
    <w:rsid w:val="000B7A92"/>
    <w:rsid w:val="000B7C0F"/>
    <w:rsid w:val="000B7D11"/>
    <w:rsid w:val="000C0095"/>
    <w:rsid w:val="000C00FC"/>
    <w:rsid w:val="000C0CDF"/>
    <w:rsid w:val="000C13A9"/>
    <w:rsid w:val="000C1B03"/>
    <w:rsid w:val="000C2279"/>
    <w:rsid w:val="000C2AC3"/>
    <w:rsid w:val="000C33A8"/>
    <w:rsid w:val="000C3EED"/>
    <w:rsid w:val="000C418A"/>
    <w:rsid w:val="000C426D"/>
    <w:rsid w:val="000C4292"/>
    <w:rsid w:val="000C4EAD"/>
    <w:rsid w:val="000C58C0"/>
    <w:rsid w:val="000C5CE8"/>
    <w:rsid w:val="000C6199"/>
    <w:rsid w:val="000C7072"/>
    <w:rsid w:val="000C7085"/>
    <w:rsid w:val="000C7BBA"/>
    <w:rsid w:val="000C7C61"/>
    <w:rsid w:val="000C7CA0"/>
    <w:rsid w:val="000C7CF7"/>
    <w:rsid w:val="000C7E4E"/>
    <w:rsid w:val="000D0815"/>
    <w:rsid w:val="000D0A67"/>
    <w:rsid w:val="000D20F4"/>
    <w:rsid w:val="000D22FC"/>
    <w:rsid w:val="000D24E6"/>
    <w:rsid w:val="000D2D60"/>
    <w:rsid w:val="000D355A"/>
    <w:rsid w:val="000D38A9"/>
    <w:rsid w:val="000D3A9A"/>
    <w:rsid w:val="000D3E2A"/>
    <w:rsid w:val="000D40D1"/>
    <w:rsid w:val="000D4D0A"/>
    <w:rsid w:val="000D4F62"/>
    <w:rsid w:val="000D5DC3"/>
    <w:rsid w:val="000D6120"/>
    <w:rsid w:val="000D6AC4"/>
    <w:rsid w:val="000D6E6E"/>
    <w:rsid w:val="000D72E1"/>
    <w:rsid w:val="000D795B"/>
    <w:rsid w:val="000E0DA3"/>
    <w:rsid w:val="000E14A8"/>
    <w:rsid w:val="000E1635"/>
    <w:rsid w:val="000E1668"/>
    <w:rsid w:val="000E2372"/>
    <w:rsid w:val="000E2571"/>
    <w:rsid w:val="000E2983"/>
    <w:rsid w:val="000E2A14"/>
    <w:rsid w:val="000E348D"/>
    <w:rsid w:val="000E38AE"/>
    <w:rsid w:val="000E3B4D"/>
    <w:rsid w:val="000E4235"/>
    <w:rsid w:val="000E4238"/>
    <w:rsid w:val="000E4B99"/>
    <w:rsid w:val="000E4E25"/>
    <w:rsid w:val="000E4ED1"/>
    <w:rsid w:val="000E52B5"/>
    <w:rsid w:val="000E52EB"/>
    <w:rsid w:val="000E5946"/>
    <w:rsid w:val="000E5A21"/>
    <w:rsid w:val="000E5CF0"/>
    <w:rsid w:val="000E6153"/>
    <w:rsid w:val="000E6D26"/>
    <w:rsid w:val="000E71E2"/>
    <w:rsid w:val="000E7D63"/>
    <w:rsid w:val="000E7DA6"/>
    <w:rsid w:val="000E7ED3"/>
    <w:rsid w:val="000E7F15"/>
    <w:rsid w:val="000F08D0"/>
    <w:rsid w:val="000F0B8E"/>
    <w:rsid w:val="000F0EEE"/>
    <w:rsid w:val="000F0FC4"/>
    <w:rsid w:val="000F1168"/>
    <w:rsid w:val="000F15EA"/>
    <w:rsid w:val="000F1E33"/>
    <w:rsid w:val="000F24F9"/>
    <w:rsid w:val="000F2643"/>
    <w:rsid w:val="000F2EEB"/>
    <w:rsid w:val="000F3C11"/>
    <w:rsid w:val="000F3EE8"/>
    <w:rsid w:val="000F3F54"/>
    <w:rsid w:val="000F3FE4"/>
    <w:rsid w:val="000F4732"/>
    <w:rsid w:val="000F4905"/>
    <w:rsid w:val="000F4955"/>
    <w:rsid w:val="000F4A8C"/>
    <w:rsid w:val="000F4C1A"/>
    <w:rsid w:val="000F50C7"/>
    <w:rsid w:val="000F53D4"/>
    <w:rsid w:val="000F5E6F"/>
    <w:rsid w:val="000F69B0"/>
    <w:rsid w:val="000F6F6A"/>
    <w:rsid w:val="000F7C13"/>
    <w:rsid w:val="001003D9"/>
    <w:rsid w:val="00100AC4"/>
    <w:rsid w:val="00100B61"/>
    <w:rsid w:val="00100DB3"/>
    <w:rsid w:val="00101719"/>
    <w:rsid w:val="00101DBB"/>
    <w:rsid w:val="00101E2E"/>
    <w:rsid w:val="00101F4D"/>
    <w:rsid w:val="001027BF"/>
    <w:rsid w:val="00103236"/>
    <w:rsid w:val="001033C3"/>
    <w:rsid w:val="0010393E"/>
    <w:rsid w:val="00103A40"/>
    <w:rsid w:val="00104AFC"/>
    <w:rsid w:val="001057C6"/>
    <w:rsid w:val="00105902"/>
    <w:rsid w:val="00105A0B"/>
    <w:rsid w:val="00105BA9"/>
    <w:rsid w:val="00106329"/>
    <w:rsid w:val="00106345"/>
    <w:rsid w:val="00106624"/>
    <w:rsid w:val="0010666B"/>
    <w:rsid w:val="00106840"/>
    <w:rsid w:val="00106EBD"/>
    <w:rsid w:val="001072E9"/>
    <w:rsid w:val="00107606"/>
    <w:rsid w:val="0011009D"/>
    <w:rsid w:val="00111BEB"/>
    <w:rsid w:val="00111D3F"/>
    <w:rsid w:val="0011225F"/>
    <w:rsid w:val="00112CC2"/>
    <w:rsid w:val="00112D51"/>
    <w:rsid w:val="00112E12"/>
    <w:rsid w:val="00112E4A"/>
    <w:rsid w:val="001130D4"/>
    <w:rsid w:val="00113BAF"/>
    <w:rsid w:val="00113F62"/>
    <w:rsid w:val="001140BB"/>
    <w:rsid w:val="00114276"/>
    <w:rsid w:val="0011474F"/>
    <w:rsid w:val="001149AF"/>
    <w:rsid w:val="00114A71"/>
    <w:rsid w:val="0011529C"/>
    <w:rsid w:val="00115327"/>
    <w:rsid w:val="00115D85"/>
    <w:rsid w:val="001160DD"/>
    <w:rsid w:val="00116216"/>
    <w:rsid w:val="0011687D"/>
    <w:rsid w:val="001176F6"/>
    <w:rsid w:val="00117886"/>
    <w:rsid w:val="001203E2"/>
    <w:rsid w:val="001206EE"/>
    <w:rsid w:val="00122592"/>
    <w:rsid w:val="00122937"/>
    <w:rsid w:val="00123348"/>
    <w:rsid w:val="00123745"/>
    <w:rsid w:val="0012391D"/>
    <w:rsid w:val="00123B22"/>
    <w:rsid w:val="00123D3A"/>
    <w:rsid w:val="00123EB1"/>
    <w:rsid w:val="001245D5"/>
    <w:rsid w:val="00124910"/>
    <w:rsid w:val="0012497C"/>
    <w:rsid w:val="001249CC"/>
    <w:rsid w:val="00124A27"/>
    <w:rsid w:val="00124D9E"/>
    <w:rsid w:val="00125AED"/>
    <w:rsid w:val="001262AD"/>
    <w:rsid w:val="0012695D"/>
    <w:rsid w:val="00126C81"/>
    <w:rsid w:val="00126EF7"/>
    <w:rsid w:val="0012783E"/>
    <w:rsid w:val="00127918"/>
    <w:rsid w:val="00127D92"/>
    <w:rsid w:val="00127F6F"/>
    <w:rsid w:val="00127FA2"/>
    <w:rsid w:val="00130693"/>
    <w:rsid w:val="00130889"/>
    <w:rsid w:val="00130891"/>
    <w:rsid w:val="00130B99"/>
    <w:rsid w:val="00130FEE"/>
    <w:rsid w:val="00131A3C"/>
    <w:rsid w:val="001321CC"/>
    <w:rsid w:val="0013253E"/>
    <w:rsid w:val="001328B5"/>
    <w:rsid w:val="001333B5"/>
    <w:rsid w:val="00134DB7"/>
    <w:rsid w:val="00135271"/>
    <w:rsid w:val="001353C0"/>
    <w:rsid w:val="001359C4"/>
    <w:rsid w:val="00136FAE"/>
    <w:rsid w:val="00137480"/>
    <w:rsid w:val="00137A8F"/>
    <w:rsid w:val="00137D15"/>
    <w:rsid w:val="00137D4E"/>
    <w:rsid w:val="0014006C"/>
    <w:rsid w:val="0014078E"/>
    <w:rsid w:val="001407FD"/>
    <w:rsid w:val="0014114B"/>
    <w:rsid w:val="001413B7"/>
    <w:rsid w:val="00141409"/>
    <w:rsid w:val="00141E58"/>
    <w:rsid w:val="00141FD3"/>
    <w:rsid w:val="001422E3"/>
    <w:rsid w:val="00142523"/>
    <w:rsid w:val="00143543"/>
    <w:rsid w:val="00143784"/>
    <w:rsid w:val="00143AD3"/>
    <w:rsid w:val="00143BE1"/>
    <w:rsid w:val="0014408F"/>
    <w:rsid w:val="00144224"/>
    <w:rsid w:val="0014452A"/>
    <w:rsid w:val="0014504F"/>
    <w:rsid w:val="001453B1"/>
    <w:rsid w:val="00145990"/>
    <w:rsid w:val="00146B44"/>
    <w:rsid w:val="0014760C"/>
    <w:rsid w:val="0015094A"/>
    <w:rsid w:val="00150AB4"/>
    <w:rsid w:val="00151316"/>
    <w:rsid w:val="00151D14"/>
    <w:rsid w:val="00152523"/>
    <w:rsid w:val="00152CFB"/>
    <w:rsid w:val="00153204"/>
    <w:rsid w:val="0015327E"/>
    <w:rsid w:val="00153FE6"/>
    <w:rsid w:val="001541D1"/>
    <w:rsid w:val="00154470"/>
    <w:rsid w:val="001552B3"/>
    <w:rsid w:val="00155652"/>
    <w:rsid w:val="001558B3"/>
    <w:rsid w:val="00155A39"/>
    <w:rsid w:val="00155BC6"/>
    <w:rsid w:val="001561C3"/>
    <w:rsid w:val="00156470"/>
    <w:rsid w:val="001569EB"/>
    <w:rsid w:val="00157823"/>
    <w:rsid w:val="00157D72"/>
    <w:rsid w:val="00157E94"/>
    <w:rsid w:val="001606E3"/>
    <w:rsid w:val="00160CF7"/>
    <w:rsid w:val="00160E78"/>
    <w:rsid w:val="00160EB8"/>
    <w:rsid w:val="00160F72"/>
    <w:rsid w:val="001611E7"/>
    <w:rsid w:val="00161680"/>
    <w:rsid w:val="001619BE"/>
    <w:rsid w:val="00161ADA"/>
    <w:rsid w:val="00161BF5"/>
    <w:rsid w:val="00161FDC"/>
    <w:rsid w:val="001621E6"/>
    <w:rsid w:val="001623EC"/>
    <w:rsid w:val="0016356E"/>
    <w:rsid w:val="00164042"/>
    <w:rsid w:val="0016410A"/>
    <w:rsid w:val="0016426B"/>
    <w:rsid w:val="00164626"/>
    <w:rsid w:val="00164AB0"/>
    <w:rsid w:val="001651D8"/>
    <w:rsid w:val="00165298"/>
    <w:rsid w:val="00165372"/>
    <w:rsid w:val="00165E25"/>
    <w:rsid w:val="001670E3"/>
    <w:rsid w:val="001675CD"/>
    <w:rsid w:val="00170875"/>
    <w:rsid w:val="00170936"/>
    <w:rsid w:val="0017142D"/>
    <w:rsid w:val="00171765"/>
    <w:rsid w:val="001718A7"/>
    <w:rsid w:val="00171EF9"/>
    <w:rsid w:val="00171F38"/>
    <w:rsid w:val="00172079"/>
    <w:rsid w:val="00172601"/>
    <w:rsid w:val="00172B89"/>
    <w:rsid w:val="00172BA8"/>
    <w:rsid w:val="001731A8"/>
    <w:rsid w:val="00173381"/>
    <w:rsid w:val="00173947"/>
    <w:rsid w:val="00173BE0"/>
    <w:rsid w:val="00174011"/>
    <w:rsid w:val="00174056"/>
    <w:rsid w:val="00174160"/>
    <w:rsid w:val="001741E3"/>
    <w:rsid w:val="0017449E"/>
    <w:rsid w:val="00174510"/>
    <w:rsid w:val="00175125"/>
    <w:rsid w:val="0017572F"/>
    <w:rsid w:val="00175F1F"/>
    <w:rsid w:val="001761AC"/>
    <w:rsid w:val="0017626C"/>
    <w:rsid w:val="001768A0"/>
    <w:rsid w:val="00177151"/>
    <w:rsid w:val="001776A4"/>
    <w:rsid w:val="00177B33"/>
    <w:rsid w:val="00177B88"/>
    <w:rsid w:val="00177BDF"/>
    <w:rsid w:val="00180548"/>
    <w:rsid w:val="00180B86"/>
    <w:rsid w:val="0018187C"/>
    <w:rsid w:val="00181D55"/>
    <w:rsid w:val="00181DC6"/>
    <w:rsid w:val="001820AB"/>
    <w:rsid w:val="00182AAF"/>
    <w:rsid w:val="00183333"/>
    <w:rsid w:val="00183A15"/>
    <w:rsid w:val="001846CC"/>
    <w:rsid w:val="00184D1E"/>
    <w:rsid w:val="0018506F"/>
    <w:rsid w:val="001851F7"/>
    <w:rsid w:val="001852EC"/>
    <w:rsid w:val="00185CB2"/>
    <w:rsid w:val="00186212"/>
    <w:rsid w:val="001867A8"/>
    <w:rsid w:val="00187B13"/>
    <w:rsid w:val="00187E5A"/>
    <w:rsid w:val="00190F23"/>
    <w:rsid w:val="00190F2E"/>
    <w:rsid w:val="00191490"/>
    <w:rsid w:val="0019205E"/>
    <w:rsid w:val="001920F9"/>
    <w:rsid w:val="00192A65"/>
    <w:rsid w:val="00192AED"/>
    <w:rsid w:val="00193388"/>
    <w:rsid w:val="00193C0B"/>
    <w:rsid w:val="001942F4"/>
    <w:rsid w:val="00194458"/>
    <w:rsid w:val="001947DA"/>
    <w:rsid w:val="00194837"/>
    <w:rsid w:val="00194B97"/>
    <w:rsid w:val="0019501E"/>
    <w:rsid w:val="00195815"/>
    <w:rsid w:val="00195966"/>
    <w:rsid w:val="00196875"/>
    <w:rsid w:val="00196EAC"/>
    <w:rsid w:val="00197009"/>
    <w:rsid w:val="001975DF"/>
    <w:rsid w:val="00197D66"/>
    <w:rsid w:val="001A0AB7"/>
    <w:rsid w:val="001A134E"/>
    <w:rsid w:val="001A1F90"/>
    <w:rsid w:val="001A2395"/>
    <w:rsid w:val="001A2529"/>
    <w:rsid w:val="001A263B"/>
    <w:rsid w:val="001A26D7"/>
    <w:rsid w:val="001A2B25"/>
    <w:rsid w:val="001A3128"/>
    <w:rsid w:val="001A33C2"/>
    <w:rsid w:val="001A3BE4"/>
    <w:rsid w:val="001A4402"/>
    <w:rsid w:val="001A4DAC"/>
    <w:rsid w:val="001A515D"/>
    <w:rsid w:val="001A5164"/>
    <w:rsid w:val="001A5465"/>
    <w:rsid w:val="001A58E6"/>
    <w:rsid w:val="001A5C3C"/>
    <w:rsid w:val="001A5F52"/>
    <w:rsid w:val="001A609F"/>
    <w:rsid w:val="001A6129"/>
    <w:rsid w:val="001A7053"/>
    <w:rsid w:val="001A7928"/>
    <w:rsid w:val="001A79A8"/>
    <w:rsid w:val="001A7FDE"/>
    <w:rsid w:val="001B07AF"/>
    <w:rsid w:val="001B0F58"/>
    <w:rsid w:val="001B17C3"/>
    <w:rsid w:val="001B1B79"/>
    <w:rsid w:val="001B2E18"/>
    <w:rsid w:val="001B32BF"/>
    <w:rsid w:val="001B37FD"/>
    <w:rsid w:val="001B3841"/>
    <w:rsid w:val="001B3C53"/>
    <w:rsid w:val="001B3F82"/>
    <w:rsid w:val="001B4652"/>
    <w:rsid w:val="001B4690"/>
    <w:rsid w:val="001B46C0"/>
    <w:rsid w:val="001B4A15"/>
    <w:rsid w:val="001B4D9E"/>
    <w:rsid w:val="001B4E50"/>
    <w:rsid w:val="001B55A7"/>
    <w:rsid w:val="001B6731"/>
    <w:rsid w:val="001B6FC8"/>
    <w:rsid w:val="001B7AAD"/>
    <w:rsid w:val="001C006F"/>
    <w:rsid w:val="001C013F"/>
    <w:rsid w:val="001C0B23"/>
    <w:rsid w:val="001C0CC0"/>
    <w:rsid w:val="001C1B2D"/>
    <w:rsid w:val="001C1D2B"/>
    <w:rsid w:val="001C1F0B"/>
    <w:rsid w:val="001C218A"/>
    <w:rsid w:val="001C250E"/>
    <w:rsid w:val="001C272E"/>
    <w:rsid w:val="001C291B"/>
    <w:rsid w:val="001C2E27"/>
    <w:rsid w:val="001C30F9"/>
    <w:rsid w:val="001C3153"/>
    <w:rsid w:val="001C3660"/>
    <w:rsid w:val="001C3CBD"/>
    <w:rsid w:val="001C4B29"/>
    <w:rsid w:val="001C4FF3"/>
    <w:rsid w:val="001C5197"/>
    <w:rsid w:val="001C57CF"/>
    <w:rsid w:val="001C5802"/>
    <w:rsid w:val="001C6808"/>
    <w:rsid w:val="001C6A87"/>
    <w:rsid w:val="001C6CE9"/>
    <w:rsid w:val="001C6D14"/>
    <w:rsid w:val="001C72D7"/>
    <w:rsid w:val="001C7C4A"/>
    <w:rsid w:val="001D02A9"/>
    <w:rsid w:val="001D05F8"/>
    <w:rsid w:val="001D0A9E"/>
    <w:rsid w:val="001D0E47"/>
    <w:rsid w:val="001D0EE9"/>
    <w:rsid w:val="001D13A8"/>
    <w:rsid w:val="001D1D79"/>
    <w:rsid w:val="001D1EFC"/>
    <w:rsid w:val="001D237D"/>
    <w:rsid w:val="001D25FF"/>
    <w:rsid w:val="001D2A7A"/>
    <w:rsid w:val="001D2CD5"/>
    <w:rsid w:val="001D30F5"/>
    <w:rsid w:val="001D3A57"/>
    <w:rsid w:val="001D3A5A"/>
    <w:rsid w:val="001D3D00"/>
    <w:rsid w:val="001D427C"/>
    <w:rsid w:val="001D4A5C"/>
    <w:rsid w:val="001D4E7D"/>
    <w:rsid w:val="001D4F8F"/>
    <w:rsid w:val="001D5091"/>
    <w:rsid w:val="001D594B"/>
    <w:rsid w:val="001D6D5A"/>
    <w:rsid w:val="001D728A"/>
    <w:rsid w:val="001D7696"/>
    <w:rsid w:val="001D7C1D"/>
    <w:rsid w:val="001D7C84"/>
    <w:rsid w:val="001E011E"/>
    <w:rsid w:val="001E0179"/>
    <w:rsid w:val="001E034C"/>
    <w:rsid w:val="001E0519"/>
    <w:rsid w:val="001E06FD"/>
    <w:rsid w:val="001E0758"/>
    <w:rsid w:val="001E08B2"/>
    <w:rsid w:val="001E0999"/>
    <w:rsid w:val="001E0C23"/>
    <w:rsid w:val="001E1617"/>
    <w:rsid w:val="001E1645"/>
    <w:rsid w:val="001E1C15"/>
    <w:rsid w:val="001E1DF7"/>
    <w:rsid w:val="001E3415"/>
    <w:rsid w:val="001E3BD2"/>
    <w:rsid w:val="001E3E0F"/>
    <w:rsid w:val="001E42CA"/>
    <w:rsid w:val="001E47EA"/>
    <w:rsid w:val="001E4B68"/>
    <w:rsid w:val="001E569A"/>
    <w:rsid w:val="001E6D99"/>
    <w:rsid w:val="001E6E7D"/>
    <w:rsid w:val="001E73CC"/>
    <w:rsid w:val="001E7606"/>
    <w:rsid w:val="001F0A2E"/>
    <w:rsid w:val="001F0B26"/>
    <w:rsid w:val="001F10A3"/>
    <w:rsid w:val="001F15DC"/>
    <w:rsid w:val="001F1A99"/>
    <w:rsid w:val="001F1B3A"/>
    <w:rsid w:val="001F1C68"/>
    <w:rsid w:val="001F1E0D"/>
    <w:rsid w:val="001F21E4"/>
    <w:rsid w:val="001F28B1"/>
    <w:rsid w:val="001F2B78"/>
    <w:rsid w:val="001F397B"/>
    <w:rsid w:val="001F39FD"/>
    <w:rsid w:val="001F3A06"/>
    <w:rsid w:val="001F3BE0"/>
    <w:rsid w:val="001F5050"/>
    <w:rsid w:val="001F55D9"/>
    <w:rsid w:val="001F56FD"/>
    <w:rsid w:val="001F5F36"/>
    <w:rsid w:val="001F688D"/>
    <w:rsid w:val="001F75C9"/>
    <w:rsid w:val="001F7DA4"/>
    <w:rsid w:val="002001A5"/>
    <w:rsid w:val="0020044A"/>
    <w:rsid w:val="002004D3"/>
    <w:rsid w:val="00200CDE"/>
    <w:rsid w:val="002016A5"/>
    <w:rsid w:val="002018B4"/>
    <w:rsid w:val="0020213E"/>
    <w:rsid w:val="00202312"/>
    <w:rsid w:val="002024DB"/>
    <w:rsid w:val="00202A6E"/>
    <w:rsid w:val="00202B4C"/>
    <w:rsid w:val="00202F25"/>
    <w:rsid w:val="002035FD"/>
    <w:rsid w:val="002037D5"/>
    <w:rsid w:val="002039FA"/>
    <w:rsid w:val="002047CE"/>
    <w:rsid w:val="002054ED"/>
    <w:rsid w:val="002056B0"/>
    <w:rsid w:val="00205E8E"/>
    <w:rsid w:val="002063EC"/>
    <w:rsid w:val="002070E9"/>
    <w:rsid w:val="002074C9"/>
    <w:rsid w:val="00207EBC"/>
    <w:rsid w:val="00210083"/>
    <w:rsid w:val="002102D4"/>
    <w:rsid w:val="0021088D"/>
    <w:rsid w:val="00210BAA"/>
    <w:rsid w:val="00210EBC"/>
    <w:rsid w:val="002116F0"/>
    <w:rsid w:val="002117A5"/>
    <w:rsid w:val="00211C75"/>
    <w:rsid w:val="002124F7"/>
    <w:rsid w:val="0021254F"/>
    <w:rsid w:val="002126ED"/>
    <w:rsid w:val="0021347C"/>
    <w:rsid w:val="00213530"/>
    <w:rsid w:val="00213678"/>
    <w:rsid w:val="00214136"/>
    <w:rsid w:val="002145B1"/>
    <w:rsid w:val="00214D07"/>
    <w:rsid w:val="00214DB7"/>
    <w:rsid w:val="00215C12"/>
    <w:rsid w:val="00215D0F"/>
    <w:rsid w:val="00216207"/>
    <w:rsid w:val="00216230"/>
    <w:rsid w:val="002171A8"/>
    <w:rsid w:val="002172E1"/>
    <w:rsid w:val="00217779"/>
    <w:rsid w:val="00217A2A"/>
    <w:rsid w:val="002201B8"/>
    <w:rsid w:val="00220337"/>
    <w:rsid w:val="002203AE"/>
    <w:rsid w:val="0022043F"/>
    <w:rsid w:val="002209F5"/>
    <w:rsid w:val="00220BB0"/>
    <w:rsid w:val="00220BEB"/>
    <w:rsid w:val="00221D37"/>
    <w:rsid w:val="00221E06"/>
    <w:rsid w:val="00221EA9"/>
    <w:rsid w:val="00221F94"/>
    <w:rsid w:val="002222A7"/>
    <w:rsid w:val="002223CB"/>
    <w:rsid w:val="0022298F"/>
    <w:rsid w:val="00222D34"/>
    <w:rsid w:val="00222D84"/>
    <w:rsid w:val="00222DC4"/>
    <w:rsid w:val="00223167"/>
    <w:rsid w:val="002249E2"/>
    <w:rsid w:val="00224B62"/>
    <w:rsid w:val="00224B96"/>
    <w:rsid w:val="00225582"/>
    <w:rsid w:val="002257CC"/>
    <w:rsid w:val="002258AB"/>
    <w:rsid w:val="00225E5D"/>
    <w:rsid w:val="00226522"/>
    <w:rsid w:val="0022678B"/>
    <w:rsid w:val="00226CCD"/>
    <w:rsid w:val="00226DDD"/>
    <w:rsid w:val="0022789F"/>
    <w:rsid w:val="00227AA9"/>
    <w:rsid w:val="00227CFF"/>
    <w:rsid w:val="00230854"/>
    <w:rsid w:val="002315E0"/>
    <w:rsid w:val="00231FC4"/>
    <w:rsid w:val="0023218A"/>
    <w:rsid w:val="00232251"/>
    <w:rsid w:val="00232AC7"/>
    <w:rsid w:val="00232D50"/>
    <w:rsid w:val="00233330"/>
    <w:rsid w:val="002333C4"/>
    <w:rsid w:val="002333FC"/>
    <w:rsid w:val="00233B89"/>
    <w:rsid w:val="00233BDB"/>
    <w:rsid w:val="00233F0C"/>
    <w:rsid w:val="002341EA"/>
    <w:rsid w:val="00234475"/>
    <w:rsid w:val="002347FE"/>
    <w:rsid w:val="002349D6"/>
    <w:rsid w:val="0023507C"/>
    <w:rsid w:val="002350BD"/>
    <w:rsid w:val="00235CC9"/>
    <w:rsid w:val="00235F80"/>
    <w:rsid w:val="00236368"/>
    <w:rsid w:val="002366EE"/>
    <w:rsid w:val="0023670C"/>
    <w:rsid w:val="00236E65"/>
    <w:rsid w:val="00236F36"/>
    <w:rsid w:val="002376CB"/>
    <w:rsid w:val="00237D9C"/>
    <w:rsid w:val="00237E6D"/>
    <w:rsid w:val="00237F5A"/>
    <w:rsid w:val="00237F5E"/>
    <w:rsid w:val="0024010C"/>
    <w:rsid w:val="00240327"/>
    <w:rsid w:val="00240DE3"/>
    <w:rsid w:val="00240E39"/>
    <w:rsid w:val="00241770"/>
    <w:rsid w:val="002418F6"/>
    <w:rsid w:val="00241C37"/>
    <w:rsid w:val="00242163"/>
    <w:rsid w:val="00242BD2"/>
    <w:rsid w:val="002430C0"/>
    <w:rsid w:val="00243171"/>
    <w:rsid w:val="0024332E"/>
    <w:rsid w:val="002433FC"/>
    <w:rsid w:val="00243729"/>
    <w:rsid w:val="00243DB3"/>
    <w:rsid w:val="00243F4E"/>
    <w:rsid w:val="00244814"/>
    <w:rsid w:val="00244CD6"/>
    <w:rsid w:val="00245E92"/>
    <w:rsid w:val="002466E7"/>
    <w:rsid w:val="00246912"/>
    <w:rsid w:val="00246A06"/>
    <w:rsid w:val="00246A68"/>
    <w:rsid w:val="00246CBA"/>
    <w:rsid w:val="00246D7A"/>
    <w:rsid w:val="00246ED1"/>
    <w:rsid w:val="00246F11"/>
    <w:rsid w:val="0024758D"/>
    <w:rsid w:val="002512BD"/>
    <w:rsid w:val="0025145D"/>
    <w:rsid w:val="0025256E"/>
    <w:rsid w:val="00252678"/>
    <w:rsid w:val="00252804"/>
    <w:rsid w:val="002529BD"/>
    <w:rsid w:val="00254188"/>
    <w:rsid w:val="00254263"/>
    <w:rsid w:val="00254742"/>
    <w:rsid w:val="002548AF"/>
    <w:rsid w:val="00254C37"/>
    <w:rsid w:val="0026078A"/>
    <w:rsid w:val="00260BD8"/>
    <w:rsid w:val="00260BE4"/>
    <w:rsid w:val="00260F2B"/>
    <w:rsid w:val="00261711"/>
    <w:rsid w:val="002629CE"/>
    <w:rsid w:val="002638B0"/>
    <w:rsid w:val="002640D2"/>
    <w:rsid w:val="0026411D"/>
    <w:rsid w:val="00264C82"/>
    <w:rsid w:val="00265097"/>
    <w:rsid w:val="00265770"/>
    <w:rsid w:val="00265A39"/>
    <w:rsid w:val="00265C53"/>
    <w:rsid w:val="00265F4D"/>
    <w:rsid w:val="00266E85"/>
    <w:rsid w:val="00267792"/>
    <w:rsid w:val="00267944"/>
    <w:rsid w:val="00267A37"/>
    <w:rsid w:val="00267BF0"/>
    <w:rsid w:val="00267D64"/>
    <w:rsid w:val="002703F3"/>
    <w:rsid w:val="0027060B"/>
    <w:rsid w:val="00270CFA"/>
    <w:rsid w:val="00271FA6"/>
    <w:rsid w:val="00272397"/>
    <w:rsid w:val="002724CE"/>
    <w:rsid w:val="002727F8"/>
    <w:rsid w:val="00273177"/>
    <w:rsid w:val="00273356"/>
    <w:rsid w:val="00274064"/>
    <w:rsid w:val="00274586"/>
    <w:rsid w:val="002746BD"/>
    <w:rsid w:val="00274A68"/>
    <w:rsid w:val="00274C1B"/>
    <w:rsid w:val="00275480"/>
    <w:rsid w:val="0027560B"/>
    <w:rsid w:val="00275630"/>
    <w:rsid w:val="0027586B"/>
    <w:rsid w:val="00275A02"/>
    <w:rsid w:val="002761B0"/>
    <w:rsid w:val="0027695F"/>
    <w:rsid w:val="00277195"/>
    <w:rsid w:val="002771AD"/>
    <w:rsid w:val="002775A6"/>
    <w:rsid w:val="00277F00"/>
    <w:rsid w:val="00277F3C"/>
    <w:rsid w:val="002803E6"/>
    <w:rsid w:val="002808E6"/>
    <w:rsid w:val="00280B10"/>
    <w:rsid w:val="00280C28"/>
    <w:rsid w:val="00280CE7"/>
    <w:rsid w:val="00280F18"/>
    <w:rsid w:val="00283166"/>
    <w:rsid w:val="00283E3A"/>
    <w:rsid w:val="00283F17"/>
    <w:rsid w:val="00284C1C"/>
    <w:rsid w:val="00284C3D"/>
    <w:rsid w:val="0028589F"/>
    <w:rsid w:val="00285972"/>
    <w:rsid w:val="00285A14"/>
    <w:rsid w:val="00285FE4"/>
    <w:rsid w:val="00286980"/>
    <w:rsid w:val="00286DD9"/>
    <w:rsid w:val="00286E87"/>
    <w:rsid w:val="00286F32"/>
    <w:rsid w:val="002902F4"/>
    <w:rsid w:val="00290CA0"/>
    <w:rsid w:val="00290ED4"/>
    <w:rsid w:val="00290F99"/>
    <w:rsid w:val="00291BD3"/>
    <w:rsid w:val="00291E61"/>
    <w:rsid w:val="002927F2"/>
    <w:rsid w:val="00292ADB"/>
    <w:rsid w:val="00292AE0"/>
    <w:rsid w:val="002933EE"/>
    <w:rsid w:val="002935FF"/>
    <w:rsid w:val="00293A9F"/>
    <w:rsid w:val="002940A0"/>
    <w:rsid w:val="0029490E"/>
    <w:rsid w:val="00294AE5"/>
    <w:rsid w:val="002951F0"/>
    <w:rsid w:val="0029575C"/>
    <w:rsid w:val="00295806"/>
    <w:rsid w:val="00295CD7"/>
    <w:rsid w:val="0029683B"/>
    <w:rsid w:val="00297395"/>
    <w:rsid w:val="00297C0E"/>
    <w:rsid w:val="00297C6C"/>
    <w:rsid w:val="00297F56"/>
    <w:rsid w:val="00297FAD"/>
    <w:rsid w:val="002A0281"/>
    <w:rsid w:val="002A0367"/>
    <w:rsid w:val="002A0519"/>
    <w:rsid w:val="002A07DC"/>
    <w:rsid w:val="002A091F"/>
    <w:rsid w:val="002A106D"/>
    <w:rsid w:val="002A10D9"/>
    <w:rsid w:val="002A1385"/>
    <w:rsid w:val="002A1440"/>
    <w:rsid w:val="002A1CD7"/>
    <w:rsid w:val="002A1F23"/>
    <w:rsid w:val="002A2742"/>
    <w:rsid w:val="002A2FF2"/>
    <w:rsid w:val="002A3071"/>
    <w:rsid w:val="002A3501"/>
    <w:rsid w:val="002A3EEB"/>
    <w:rsid w:val="002A3F2D"/>
    <w:rsid w:val="002A4210"/>
    <w:rsid w:val="002A447E"/>
    <w:rsid w:val="002A4965"/>
    <w:rsid w:val="002A4AEB"/>
    <w:rsid w:val="002A4D8A"/>
    <w:rsid w:val="002A5861"/>
    <w:rsid w:val="002A5868"/>
    <w:rsid w:val="002A65A4"/>
    <w:rsid w:val="002A7661"/>
    <w:rsid w:val="002A79DF"/>
    <w:rsid w:val="002A7A6E"/>
    <w:rsid w:val="002A7E13"/>
    <w:rsid w:val="002A7E2B"/>
    <w:rsid w:val="002A7F4E"/>
    <w:rsid w:val="002A7FEB"/>
    <w:rsid w:val="002B0C25"/>
    <w:rsid w:val="002B1263"/>
    <w:rsid w:val="002B2843"/>
    <w:rsid w:val="002B4164"/>
    <w:rsid w:val="002B49F4"/>
    <w:rsid w:val="002B5884"/>
    <w:rsid w:val="002B6685"/>
    <w:rsid w:val="002B6CAC"/>
    <w:rsid w:val="002B77E6"/>
    <w:rsid w:val="002B783A"/>
    <w:rsid w:val="002B7BE3"/>
    <w:rsid w:val="002C0145"/>
    <w:rsid w:val="002C03F2"/>
    <w:rsid w:val="002C0BB3"/>
    <w:rsid w:val="002C1870"/>
    <w:rsid w:val="002C1969"/>
    <w:rsid w:val="002C1CAC"/>
    <w:rsid w:val="002C1D47"/>
    <w:rsid w:val="002C1D9B"/>
    <w:rsid w:val="002C34D2"/>
    <w:rsid w:val="002C38B8"/>
    <w:rsid w:val="002C5331"/>
    <w:rsid w:val="002C539A"/>
    <w:rsid w:val="002C5437"/>
    <w:rsid w:val="002C5AA9"/>
    <w:rsid w:val="002C5E1D"/>
    <w:rsid w:val="002C656F"/>
    <w:rsid w:val="002C6F28"/>
    <w:rsid w:val="002C7046"/>
    <w:rsid w:val="002C72BD"/>
    <w:rsid w:val="002C79FB"/>
    <w:rsid w:val="002D0DF8"/>
    <w:rsid w:val="002D161F"/>
    <w:rsid w:val="002D1F69"/>
    <w:rsid w:val="002D31E8"/>
    <w:rsid w:val="002D3525"/>
    <w:rsid w:val="002D3ABA"/>
    <w:rsid w:val="002D3B93"/>
    <w:rsid w:val="002D4623"/>
    <w:rsid w:val="002D4660"/>
    <w:rsid w:val="002D474B"/>
    <w:rsid w:val="002D492A"/>
    <w:rsid w:val="002D4B80"/>
    <w:rsid w:val="002D522D"/>
    <w:rsid w:val="002D5625"/>
    <w:rsid w:val="002D6346"/>
    <w:rsid w:val="002D6D02"/>
    <w:rsid w:val="002D6E1F"/>
    <w:rsid w:val="002D76E1"/>
    <w:rsid w:val="002D7EA5"/>
    <w:rsid w:val="002D7FB1"/>
    <w:rsid w:val="002D7FFB"/>
    <w:rsid w:val="002E011C"/>
    <w:rsid w:val="002E0C2C"/>
    <w:rsid w:val="002E1FAE"/>
    <w:rsid w:val="002E24DD"/>
    <w:rsid w:val="002E2D75"/>
    <w:rsid w:val="002E32EC"/>
    <w:rsid w:val="002E3FC8"/>
    <w:rsid w:val="002E4442"/>
    <w:rsid w:val="002E4A1A"/>
    <w:rsid w:val="002E4A33"/>
    <w:rsid w:val="002E4BF9"/>
    <w:rsid w:val="002E4F1A"/>
    <w:rsid w:val="002E50AD"/>
    <w:rsid w:val="002E5212"/>
    <w:rsid w:val="002E5286"/>
    <w:rsid w:val="002E5498"/>
    <w:rsid w:val="002E5AE3"/>
    <w:rsid w:val="002E7111"/>
    <w:rsid w:val="002E7153"/>
    <w:rsid w:val="002F0C97"/>
    <w:rsid w:val="002F12FA"/>
    <w:rsid w:val="002F1DF5"/>
    <w:rsid w:val="002F1FD3"/>
    <w:rsid w:val="002F29C8"/>
    <w:rsid w:val="002F3119"/>
    <w:rsid w:val="002F3B85"/>
    <w:rsid w:val="002F420C"/>
    <w:rsid w:val="002F4CB0"/>
    <w:rsid w:val="002F5355"/>
    <w:rsid w:val="002F59EC"/>
    <w:rsid w:val="002F601A"/>
    <w:rsid w:val="002F6383"/>
    <w:rsid w:val="002F6757"/>
    <w:rsid w:val="002F6FBA"/>
    <w:rsid w:val="002F700A"/>
    <w:rsid w:val="002F79CE"/>
    <w:rsid w:val="002F7AA9"/>
    <w:rsid w:val="00300287"/>
    <w:rsid w:val="00300866"/>
    <w:rsid w:val="003009FD"/>
    <w:rsid w:val="00301000"/>
    <w:rsid w:val="003018E9"/>
    <w:rsid w:val="00301BE6"/>
    <w:rsid w:val="003020FB"/>
    <w:rsid w:val="0030266E"/>
    <w:rsid w:val="00302811"/>
    <w:rsid w:val="00302ACB"/>
    <w:rsid w:val="00303C45"/>
    <w:rsid w:val="00303DA1"/>
    <w:rsid w:val="00304351"/>
    <w:rsid w:val="003045FA"/>
    <w:rsid w:val="00305562"/>
    <w:rsid w:val="00305714"/>
    <w:rsid w:val="00305B20"/>
    <w:rsid w:val="00305E42"/>
    <w:rsid w:val="00305F90"/>
    <w:rsid w:val="003064EE"/>
    <w:rsid w:val="0030667C"/>
    <w:rsid w:val="003072DB"/>
    <w:rsid w:val="003072DE"/>
    <w:rsid w:val="00310051"/>
    <w:rsid w:val="003102C1"/>
    <w:rsid w:val="003103E6"/>
    <w:rsid w:val="00310A9A"/>
    <w:rsid w:val="00310C4C"/>
    <w:rsid w:val="00310DDD"/>
    <w:rsid w:val="00311058"/>
    <w:rsid w:val="00311433"/>
    <w:rsid w:val="00312B94"/>
    <w:rsid w:val="00313300"/>
    <w:rsid w:val="003134E7"/>
    <w:rsid w:val="003136BE"/>
    <w:rsid w:val="003142A0"/>
    <w:rsid w:val="00315589"/>
    <w:rsid w:val="00315C86"/>
    <w:rsid w:val="00315EA5"/>
    <w:rsid w:val="0031601F"/>
    <w:rsid w:val="00316676"/>
    <w:rsid w:val="00317271"/>
    <w:rsid w:val="0031730A"/>
    <w:rsid w:val="00317C05"/>
    <w:rsid w:val="0032028E"/>
    <w:rsid w:val="00320A70"/>
    <w:rsid w:val="00320D77"/>
    <w:rsid w:val="00321178"/>
    <w:rsid w:val="00321BB1"/>
    <w:rsid w:val="00322C60"/>
    <w:rsid w:val="00323088"/>
    <w:rsid w:val="0032350C"/>
    <w:rsid w:val="00323952"/>
    <w:rsid w:val="0032429F"/>
    <w:rsid w:val="00325267"/>
    <w:rsid w:val="003252DC"/>
    <w:rsid w:val="00325544"/>
    <w:rsid w:val="003257BA"/>
    <w:rsid w:val="003258DA"/>
    <w:rsid w:val="00325FC7"/>
    <w:rsid w:val="003260F3"/>
    <w:rsid w:val="00326ACF"/>
    <w:rsid w:val="00326EA0"/>
    <w:rsid w:val="00327168"/>
    <w:rsid w:val="0032721B"/>
    <w:rsid w:val="00327427"/>
    <w:rsid w:val="00327F7C"/>
    <w:rsid w:val="00327F85"/>
    <w:rsid w:val="00327FAA"/>
    <w:rsid w:val="0033046A"/>
    <w:rsid w:val="003308A9"/>
    <w:rsid w:val="00331892"/>
    <w:rsid w:val="00331B40"/>
    <w:rsid w:val="00331E06"/>
    <w:rsid w:val="003329A3"/>
    <w:rsid w:val="00333091"/>
    <w:rsid w:val="00333288"/>
    <w:rsid w:val="0033330E"/>
    <w:rsid w:val="003341F3"/>
    <w:rsid w:val="00334A9F"/>
    <w:rsid w:val="0033571B"/>
    <w:rsid w:val="0033641A"/>
    <w:rsid w:val="003369A0"/>
    <w:rsid w:val="00336C00"/>
    <w:rsid w:val="00336F15"/>
    <w:rsid w:val="003372A6"/>
    <w:rsid w:val="00337722"/>
    <w:rsid w:val="00337E3C"/>
    <w:rsid w:val="00340132"/>
    <w:rsid w:val="00340338"/>
    <w:rsid w:val="003408D9"/>
    <w:rsid w:val="00340E76"/>
    <w:rsid w:val="00340E7C"/>
    <w:rsid w:val="00341211"/>
    <w:rsid w:val="0034144E"/>
    <w:rsid w:val="00341607"/>
    <w:rsid w:val="003417A7"/>
    <w:rsid w:val="003418D8"/>
    <w:rsid w:val="00341A8A"/>
    <w:rsid w:val="00341D53"/>
    <w:rsid w:val="00343108"/>
    <w:rsid w:val="003440A1"/>
    <w:rsid w:val="0034433F"/>
    <w:rsid w:val="00344435"/>
    <w:rsid w:val="00344CFB"/>
    <w:rsid w:val="00345076"/>
    <w:rsid w:val="00345E3E"/>
    <w:rsid w:val="003466E2"/>
    <w:rsid w:val="003471BE"/>
    <w:rsid w:val="00347335"/>
    <w:rsid w:val="0034736F"/>
    <w:rsid w:val="0034758B"/>
    <w:rsid w:val="00347A5C"/>
    <w:rsid w:val="00347EC5"/>
    <w:rsid w:val="00347F17"/>
    <w:rsid w:val="003502A1"/>
    <w:rsid w:val="003504AD"/>
    <w:rsid w:val="0035073F"/>
    <w:rsid w:val="00350E17"/>
    <w:rsid w:val="00351547"/>
    <w:rsid w:val="0035177E"/>
    <w:rsid w:val="00351B06"/>
    <w:rsid w:val="00351D87"/>
    <w:rsid w:val="003520B5"/>
    <w:rsid w:val="003520E0"/>
    <w:rsid w:val="00352528"/>
    <w:rsid w:val="003528A0"/>
    <w:rsid w:val="0035290F"/>
    <w:rsid w:val="00352DD9"/>
    <w:rsid w:val="00352EC0"/>
    <w:rsid w:val="00352F49"/>
    <w:rsid w:val="00353A81"/>
    <w:rsid w:val="00353FD0"/>
    <w:rsid w:val="00354FAE"/>
    <w:rsid w:val="00355316"/>
    <w:rsid w:val="00355D55"/>
    <w:rsid w:val="00356DDE"/>
    <w:rsid w:val="003578A1"/>
    <w:rsid w:val="003607DA"/>
    <w:rsid w:val="00360F13"/>
    <w:rsid w:val="00361070"/>
    <w:rsid w:val="003612C4"/>
    <w:rsid w:val="003614C2"/>
    <w:rsid w:val="0036187F"/>
    <w:rsid w:val="003619B8"/>
    <w:rsid w:val="00361EBF"/>
    <w:rsid w:val="00362545"/>
    <w:rsid w:val="00362BC9"/>
    <w:rsid w:val="00362BCC"/>
    <w:rsid w:val="00362BF1"/>
    <w:rsid w:val="00362DDC"/>
    <w:rsid w:val="0036421A"/>
    <w:rsid w:val="00364628"/>
    <w:rsid w:val="003648FE"/>
    <w:rsid w:val="003649C5"/>
    <w:rsid w:val="00364EBD"/>
    <w:rsid w:val="00364F35"/>
    <w:rsid w:val="00365787"/>
    <w:rsid w:val="003657F2"/>
    <w:rsid w:val="00365897"/>
    <w:rsid w:val="0036615A"/>
    <w:rsid w:val="00367597"/>
    <w:rsid w:val="00367AC6"/>
    <w:rsid w:val="00367C40"/>
    <w:rsid w:val="00370571"/>
    <w:rsid w:val="00370610"/>
    <w:rsid w:val="003706D4"/>
    <w:rsid w:val="00370856"/>
    <w:rsid w:val="00370AA5"/>
    <w:rsid w:val="00370F02"/>
    <w:rsid w:val="0037117D"/>
    <w:rsid w:val="003714F5"/>
    <w:rsid w:val="0037158F"/>
    <w:rsid w:val="00371892"/>
    <w:rsid w:val="00371E53"/>
    <w:rsid w:val="00372367"/>
    <w:rsid w:val="0037249D"/>
    <w:rsid w:val="00372EEC"/>
    <w:rsid w:val="00372FBA"/>
    <w:rsid w:val="003732CC"/>
    <w:rsid w:val="003744C2"/>
    <w:rsid w:val="003746C4"/>
    <w:rsid w:val="00374AAB"/>
    <w:rsid w:val="00374AE6"/>
    <w:rsid w:val="00374C8A"/>
    <w:rsid w:val="003753CF"/>
    <w:rsid w:val="0037547C"/>
    <w:rsid w:val="00375547"/>
    <w:rsid w:val="0037579E"/>
    <w:rsid w:val="00375A1E"/>
    <w:rsid w:val="00375FA3"/>
    <w:rsid w:val="00376223"/>
    <w:rsid w:val="0037684E"/>
    <w:rsid w:val="0037708A"/>
    <w:rsid w:val="003771F1"/>
    <w:rsid w:val="003778BB"/>
    <w:rsid w:val="00377BFA"/>
    <w:rsid w:val="00377D6D"/>
    <w:rsid w:val="0038129D"/>
    <w:rsid w:val="003819ED"/>
    <w:rsid w:val="003820DF"/>
    <w:rsid w:val="003821C5"/>
    <w:rsid w:val="00382647"/>
    <w:rsid w:val="00382766"/>
    <w:rsid w:val="003828DE"/>
    <w:rsid w:val="00382B49"/>
    <w:rsid w:val="00383983"/>
    <w:rsid w:val="00383A20"/>
    <w:rsid w:val="00383DCA"/>
    <w:rsid w:val="00384150"/>
    <w:rsid w:val="0038527C"/>
    <w:rsid w:val="0038528F"/>
    <w:rsid w:val="00385400"/>
    <w:rsid w:val="00385E42"/>
    <w:rsid w:val="0038606C"/>
    <w:rsid w:val="0038681F"/>
    <w:rsid w:val="0038713D"/>
    <w:rsid w:val="003872B2"/>
    <w:rsid w:val="0038746C"/>
    <w:rsid w:val="00387725"/>
    <w:rsid w:val="00387812"/>
    <w:rsid w:val="00387C68"/>
    <w:rsid w:val="0039029A"/>
    <w:rsid w:val="00391211"/>
    <w:rsid w:val="0039162D"/>
    <w:rsid w:val="0039294E"/>
    <w:rsid w:val="00392B1A"/>
    <w:rsid w:val="003932B1"/>
    <w:rsid w:val="00393887"/>
    <w:rsid w:val="003939FB"/>
    <w:rsid w:val="00393A5F"/>
    <w:rsid w:val="0039431A"/>
    <w:rsid w:val="003956E7"/>
    <w:rsid w:val="00395745"/>
    <w:rsid w:val="00396A03"/>
    <w:rsid w:val="00396E5B"/>
    <w:rsid w:val="003979FC"/>
    <w:rsid w:val="003A001D"/>
    <w:rsid w:val="003A0194"/>
    <w:rsid w:val="003A09EC"/>
    <w:rsid w:val="003A0A76"/>
    <w:rsid w:val="003A0CF8"/>
    <w:rsid w:val="003A1468"/>
    <w:rsid w:val="003A1548"/>
    <w:rsid w:val="003A16DF"/>
    <w:rsid w:val="003A192A"/>
    <w:rsid w:val="003A1E8A"/>
    <w:rsid w:val="003A2329"/>
    <w:rsid w:val="003A26A2"/>
    <w:rsid w:val="003A32D9"/>
    <w:rsid w:val="003A33F8"/>
    <w:rsid w:val="003A3523"/>
    <w:rsid w:val="003A3583"/>
    <w:rsid w:val="003A35CB"/>
    <w:rsid w:val="003A38B6"/>
    <w:rsid w:val="003A39BD"/>
    <w:rsid w:val="003A3F82"/>
    <w:rsid w:val="003A4370"/>
    <w:rsid w:val="003A57F5"/>
    <w:rsid w:val="003A604D"/>
    <w:rsid w:val="003A640B"/>
    <w:rsid w:val="003A6443"/>
    <w:rsid w:val="003A6492"/>
    <w:rsid w:val="003A7928"/>
    <w:rsid w:val="003A794F"/>
    <w:rsid w:val="003A7C05"/>
    <w:rsid w:val="003B00E6"/>
    <w:rsid w:val="003B02DB"/>
    <w:rsid w:val="003B0623"/>
    <w:rsid w:val="003B1054"/>
    <w:rsid w:val="003B167C"/>
    <w:rsid w:val="003B1E57"/>
    <w:rsid w:val="003B2048"/>
    <w:rsid w:val="003B20FB"/>
    <w:rsid w:val="003B2748"/>
    <w:rsid w:val="003B2887"/>
    <w:rsid w:val="003B2C87"/>
    <w:rsid w:val="003B2F21"/>
    <w:rsid w:val="003B2FD4"/>
    <w:rsid w:val="003B462E"/>
    <w:rsid w:val="003B465D"/>
    <w:rsid w:val="003B4D11"/>
    <w:rsid w:val="003B5085"/>
    <w:rsid w:val="003B53FB"/>
    <w:rsid w:val="003B5F60"/>
    <w:rsid w:val="003B64C8"/>
    <w:rsid w:val="003B66C3"/>
    <w:rsid w:val="003B66DE"/>
    <w:rsid w:val="003B695B"/>
    <w:rsid w:val="003B7429"/>
    <w:rsid w:val="003B758D"/>
    <w:rsid w:val="003C00BC"/>
    <w:rsid w:val="003C0D08"/>
    <w:rsid w:val="003C1002"/>
    <w:rsid w:val="003C14DE"/>
    <w:rsid w:val="003C1746"/>
    <w:rsid w:val="003C18FD"/>
    <w:rsid w:val="003C1C23"/>
    <w:rsid w:val="003C292A"/>
    <w:rsid w:val="003C2B97"/>
    <w:rsid w:val="003C2DDD"/>
    <w:rsid w:val="003C2E20"/>
    <w:rsid w:val="003C334F"/>
    <w:rsid w:val="003C3C9C"/>
    <w:rsid w:val="003C3F73"/>
    <w:rsid w:val="003C52BA"/>
    <w:rsid w:val="003C560C"/>
    <w:rsid w:val="003C5E23"/>
    <w:rsid w:val="003C5F00"/>
    <w:rsid w:val="003C5F06"/>
    <w:rsid w:val="003C6099"/>
    <w:rsid w:val="003C6B84"/>
    <w:rsid w:val="003C70E7"/>
    <w:rsid w:val="003C7600"/>
    <w:rsid w:val="003C7666"/>
    <w:rsid w:val="003C7B17"/>
    <w:rsid w:val="003C7CE8"/>
    <w:rsid w:val="003D01AE"/>
    <w:rsid w:val="003D0387"/>
    <w:rsid w:val="003D0DA7"/>
    <w:rsid w:val="003D1838"/>
    <w:rsid w:val="003D19DD"/>
    <w:rsid w:val="003D2409"/>
    <w:rsid w:val="003D2707"/>
    <w:rsid w:val="003D2F66"/>
    <w:rsid w:val="003D3EF7"/>
    <w:rsid w:val="003D45F5"/>
    <w:rsid w:val="003D4906"/>
    <w:rsid w:val="003D4B2D"/>
    <w:rsid w:val="003D4CD9"/>
    <w:rsid w:val="003D4DB2"/>
    <w:rsid w:val="003D5039"/>
    <w:rsid w:val="003D57A7"/>
    <w:rsid w:val="003D5846"/>
    <w:rsid w:val="003D6681"/>
    <w:rsid w:val="003D6E2F"/>
    <w:rsid w:val="003D6E7E"/>
    <w:rsid w:val="003D730B"/>
    <w:rsid w:val="003E0412"/>
    <w:rsid w:val="003E06F6"/>
    <w:rsid w:val="003E09BC"/>
    <w:rsid w:val="003E1370"/>
    <w:rsid w:val="003E154B"/>
    <w:rsid w:val="003E1B0F"/>
    <w:rsid w:val="003E22BA"/>
    <w:rsid w:val="003E24D7"/>
    <w:rsid w:val="003E278D"/>
    <w:rsid w:val="003E28F7"/>
    <w:rsid w:val="003E2D0C"/>
    <w:rsid w:val="003E35DB"/>
    <w:rsid w:val="003E3804"/>
    <w:rsid w:val="003E3917"/>
    <w:rsid w:val="003E4643"/>
    <w:rsid w:val="003E4FC9"/>
    <w:rsid w:val="003E5C89"/>
    <w:rsid w:val="003E5F51"/>
    <w:rsid w:val="003E64C8"/>
    <w:rsid w:val="003E664F"/>
    <w:rsid w:val="003E71A4"/>
    <w:rsid w:val="003E7B84"/>
    <w:rsid w:val="003F03D6"/>
    <w:rsid w:val="003F0A87"/>
    <w:rsid w:val="003F0E47"/>
    <w:rsid w:val="003F0F89"/>
    <w:rsid w:val="003F110B"/>
    <w:rsid w:val="003F11A9"/>
    <w:rsid w:val="003F120E"/>
    <w:rsid w:val="003F1250"/>
    <w:rsid w:val="003F149A"/>
    <w:rsid w:val="003F25CE"/>
    <w:rsid w:val="003F2CF1"/>
    <w:rsid w:val="003F3033"/>
    <w:rsid w:val="003F31FD"/>
    <w:rsid w:val="003F3390"/>
    <w:rsid w:val="003F3C2D"/>
    <w:rsid w:val="003F3DA1"/>
    <w:rsid w:val="003F4B54"/>
    <w:rsid w:val="003F4D2E"/>
    <w:rsid w:val="003F5B19"/>
    <w:rsid w:val="003F5BD7"/>
    <w:rsid w:val="003F608F"/>
    <w:rsid w:val="003F6232"/>
    <w:rsid w:val="003F628D"/>
    <w:rsid w:val="003F6A7A"/>
    <w:rsid w:val="003F6F22"/>
    <w:rsid w:val="003F7015"/>
    <w:rsid w:val="003F70B2"/>
    <w:rsid w:val="00400477"/>
    <w:rsid w:val="004007FF"/>
    <w:rsid w:val="00400882"/>
    <w:rsid w:val="00400D92"/>
    <w:rsid w:val="0040118D"/>
    <w:rsid w:val="004017C8"/>
    <w:rsid w:val="00401D2E"/>
    <w:rsid w:val="00402AAA"/>
    <w:rsid w:val="00402AB9"/>
    <w:rsid w:val="00403612"/>
    <w:rsid w:val="00403A62"/>
    <w:rsid w:val="00403F77"/>
    <w:rsid w:val="004050F3"/>
    <w:rsid w:val="00405766"/>
    <w:rsid w:val="004062D3"/>
    <w:rsid w:val="00406376"/>
    <w:rsid w:val="00406505"/>
    <w:rsid w:val="004067D7"/>
    <w:rsid w:val="00406A64"/>
    <w:rsid w:val="0040744B"/>
    <w:rsid w:val="004074D8"/>
    <w:rsid w:val="00410195"/>
    <w:rsid w:val="004102C8"/>
    <w:rsid w:val="0041047D"/>
    <w:rsid w:val="00410AAF"/>
    <w:rsid w:val="00410AE3"/>
    <w:rsid w:val="00410F0C"/>
    <w:rsid w:val="004115CA"/>
    <w:rsid w:val="00411EF7"/>
    <w:rsid w:val="00411F2C"/>
    <w:rsid w:val="004122BC"/>
    <w:rsid w:val="004127A9"/>
    <w:rsid w:val="00412D5C"/>
    <w:rsid w:val="00413425"/>
    <w:rsid w:val="00413E3F"/>
    <w:rsid w:val="00413F41"/>
    <w:rsid w:val="0041471B"/>
    <w:rsid w:val="00414BAD"/>
    <w:rsid w:val="00414C13"/>
    <w:rsid w:val="00415115"/>
    <w:rsid w:val="004166C0"/>
    <w:rsid w:val="004169A4"/>
    <w:rsid w:val="00416C19"/>
    <w:rsid w:val="004176E1"/>
    <w:rsid w:val="0042012C"/>
    <w:rsid w:val="00420415"/>
    <w:rsid w:val="004208BA"/>
    <w:rsid w:val="00420C18"/>
    <w:rsid w:val="00420F2C"/>
    <w:rsid w:val="00421EF5"/>
    <w:rsid w:val="00422421"/>
    <w:rsid w:val="004227EE"/>
    <w:rsid w:val="00422A15"/>
    <w:rsid w:val="00423422"/>
    <w:rsid w:val="00423475"/>
    <w:rsid w:val="00423561"/>
    <w:rsid w:val="004235AE"/>
    <w:rsid w:val="004241C6"/>
    <w:rsid w:val="004246ED"/>
    <w:rsid w:val="004249B0"/>
    <w:rsid w:val="00424B02"/>
    <w:rsid w:val="0042512D"/>
    <w:rsid w:val="0042538E"/>
    <w:rsid w:val="00426E1C"/>
    <w:rsid w:val="004272AF"/>
    <w:rsid w:val="00427AE9"/>
    <w:rsid w:val="00427DE2"/>
    <w:rsid w:val="00430623"/>
    <w:rsid w:val="0043091D"/>
    <w:rsid w:val="0043098D"/>
    <w:rsid w:val="004309B4"/>
    <w:rsid w:val="00430C75"/>
    <w:rsid w:val="00430F01"/>
    <w:rsid w:val="004315F9"/>
    <w:rsid w:val="0043180A"/>
    <w:rsid w:val="004318E7"/>
    <w:rsid w:val="00431E01"/>
    <w:rsid w:val="00431F5D"/>
    <w:rsid w:val="00432138"/>
    <w:rsid w:val="0043267B"/>
    <w:rsid w:val="00432DD3"/>
    <w:rsid w:val="00433119"/>
    <w:rsid w:val="00433565"/>
    <w:rsid w:val="004338BA"/>
    <w:rsid w:val="00433B4A"/>
    <w:rsid w:val="00433D5A"/>
    <w:rsid w:val="00434643"/>
    <w:rsid w:val="00434738"/>
    <w:rsid w:val="00435030"/>
    <w:rsid w:val="00435162"/>
    <w:rsid w:val="00436022"/>
    <w:rsid w:val="004364C7"/>
    <w:rsid w:val="00436AB5"/>
    <w:rsid w:val="00436ADD"/>
    <w:rsid w:val="00437231"/>
    <w:rsid w:val="00437378"/>
    <w:rsid w:val="00437538"/>
    <w:rsid w:val="00437665"/>
    <w:rsid w:val="00440336"/>
    <w:rsid w:val="0044038B"/>
    <w:rsid w:val="00440B90"/>
    <w:rsid w:val="00440B95"/>
    <w:rsid w:val="0044133F"/>
    <w:rsid w:val="0044153B"/>
    <w:rsid w:val="00441A09"/>
    <w:rsid w:val="00441B60"/>
    <w:rsid w:val="00441D49"/>
    <w:rsid w:val="004429E3"/>
    <w:rsid w:val="00442AA5"/>
    <w:rsid w:val="0044310D"/>
    <w:rsid w:val="004436B2"/>
    <w:rsid w:val="00443B6A"/>
    <w:rsid w:val="00444273"/>
    <w:rsid w:val="00444EFF"/>
    <w:rsid w:val="00444F70"/>
    <w:rsid w:val="004455AA"/>
    <w:rsid w:val="004465AA"/>
    <w:rsid w:val="004472A8"/>
    <w:rsid w:val="00450CCD"/>
    <w:rsid w:val="0045113E"/>
    <w:rsid w:val="00451411"/>
    <w:rsid w:val="004514A0"/>
    <w:rsid w:val="0045180D"/>
    <w:rsid w:val="004520DA"/>
    <w:rsid w:val="004524D6"/>
    <w:rsid w:val="0045270E"/>
    <w:rsid w:val="004527DE"/>
    <w:rsid w:val="004543ED"/>
    <w:rsid w:val="00454992"/>
    <w:rsid w:val="00455DD6"/>
    <w:rsid w:val="004565AC"/>
    <w:rsid w:val="0045675B"/>
    <w:rsid w:val="00457449"/>
    <w:rsid w:val="0045798B"/>
    <w:rsid w:val="00457C67"/>
    <w:rsid w:val="00457F80"/>
    <w:rsid w:val="00460102"/>
    <w:rsid w:val="004602A2"/>
    <w:rsid w:val="004605F6"/>
    <w:rsid w:val="0046153C"/>
    <w:rsid w:val="00461A0B"/>
    <w:rsid w:val="0046279F"/>
    <w:rsid w:val="004628CF"/>
    <w:rsid w:val="004634F3"/>
    <w:rsid w:val="00463591"/>
    <w:rsid w:val="00463621"/>
    <w:rsid w:val="00463DB2"/>
    <w:rsid w:val="0046431D"/>
    <w:rsid w:val="00464EC5"/>
    <w:rsid w:val="00465082"/>
    <w:rsid w:val="00465256"/>
    <w:rsid w:val="00465896"/>
    <w:rsid w:val="00465D85"/>
    <w:rsid w:val="004673A4"/>
    <w:rsid w:val="004674E5"/>
    <w:rsid w:val="0046752A"/>
    <w:rsid w:val="00467761"/>
    <w:rsid w:val="00467766"/>
    <w:rsid w:val="00467905"/>
    <w:rsid w:val="004679D0"/>
    <w:rsid w:val="00467AE2"/>
    <w:rsid w:val="00470333"/>
    <w:rsid w:val="00470736"/>
    <w:rsid w:val="00470913"/>
    <w:rsid w:val="00470E9E"/>
    <w:rsid w:val="0047124C"/>
    <w:rsid w:val="0047145C"/>
    <w:rsid w:val="004717DB"/>
    <w:rsid w:val="00471BB8"/>
    <w:rsid w:val="00472BA5"/>
    <w:rsid w:val="00472E25"/>
    <w:rsid w:val="00472FF4"/>
    <w:rsid w:val="0047373B"/>
    <w:rsid w:val="00473788"/>
    <w:rsid w:val="004738C7"/>
    <w:rsid w:val="00473EBA"/>
    <w:rsid w:val="00474065"/>
    <w:rsid w:val="00474854"/>
    <w:rsid w:val="0047487D"/>
    <w:rsid w:val="004760E2"/>
    <w:rsid w:val="00476372"/>
    <w:rsid w:val="00476EA4"/>
    <w:rsid w:val="0047702E"/>
    <w:rsid w:val="00477350"/>
    <w:rsid w:val="004775D0"/>
    <w:rsid w:val="00477657"/>
    <w:rsid w:val="00480D4F"/>
    <w:rsid w:val="00481176"/>
    <w:rsid w:val="0048209A"/>
    <w:rsid w:val="004824E1"/>
    <w:rsid w:val="00482B2A"/>
    <w:rsid w:val="00482C06"/>
    <w:rsid w:val="00482CB8"/>
    <w:rsid w:val="00483544"/>
    <w:rsid w:val="00483694"/>
    <w:rsid w:val="004837F6"/>
    <w:rsid w:val="00484256"/>
    <w:rsid w:val="00484654"/>
    <w:rsid w:val="00484763"/>
    <w:rsid w:val="00484D2A"/>
    <w:rsid w:val="00485343"/>
    <w:rsid w:val="004857EF"/>
    <w:rsid w:val="00485B7D"/>
    <w:rsid w:val="00486CF6"/>
    <w:rsid w:val="00486DB0"/>
    <w:rsid w:val="00486F32"/>
    <w:rsid w:val="004875A7"/>
    <w:rsid w:val="00487DB8"/>
    <w:rsid w:val="00490298"/>
    <w:rsid w:val="004903BB"/>
    <w:rsid w:val="004926A4"/>
    <w:rsid w:val="0049285D"/>
    <w:rsid w:val="00492F9E"/>
    <w:rsid w:val="00492FDD"/>
    <w:rsid w:val="00493443"/>
    <w:rsid w:val="004934F9"/>
    <w:rsid w:val="004937F5"/>
    <w:rsid w:val="00494767"/>
    <w:rsid w:val="00494873"/>
    <w:rsid w:val="00494DCC"/>
    <w:rsid w:val="00494F25"/>
    <w:rsid w:val="004952BF"/>
    <w:rsid w:val="0049570E"/>
    <w:rsid w:val="00495DC9"/>
    <w:rsid w:val="00496246"/>
    <w:rsid w:val="004963C8"/>
    <w:rsid w:val="00496B65"/>
    <w:rsid w:val="00496F7F"/>
    <w:rsid w:val="0049783C"/>
    <w:rsid w:val="00497B9C"/>
    <w:rsid w:val="00497BD9"/>
    <w:rsid w:val="00497DF8"/>
    <w:rsid w:val="004A0C04"/>
    <w:rsid w:val="004A12CA"/>
    <w:rsid w:val="004A1608"/>
    <w:rsid w:val="004A16E6"/>
    <w:rsid w:val="004A1E98"/>
    <w:rsid w:val="004A1F5F"/>
    <w:rsid w:val="004A23A7"/>
    <w:rsid w:val="004A2AA1"/>
    <w:rsid w:val="004A2FBB"/>
    <w:rsid w:val="004A34D5"/>
    <w:rsid w:val="004A3A47"/>
    <w:rsid w:val="004A3FCD"/>
    <w:rsid w:val="004A3FD3"/>
    <w:rsid w:val="004A436B"/>
    <w:rsid w:val="004A5524"/>
    <w:rsid w:val="004A558A"/>
    <w:rsid w:val="004A56D3"/>
    <w:rsid w:val="004A577E"/>
    <w:rsid w:val="004A586C"/>
    <w:rsid w:val="004A62C5"/>
    <w:rsid w:val="004A66BE"/>
    <w:rsid w:val="004A6783"/>
    <w:rsid w:val="004A6A9A"/>
    <w:rsid w:val="004A6D5A"/>
    <w:rsid w:val="004A6FC3"/>
    <w:rsid w:val="004A7696"/>
    <w:rsid w:val="004B1FAF"/>
    <w:rsid w:val="004B1FC3"/>
    <w:rsid w:val="004B2765"/>
    <w:rsid w:val="004B2846"/>
    <w:rsid w:val="004B3378"/>
    <w:rsid w:val="004B34CD"/>
    <w:rsid w:val="004B34DC"/>
    <w:rsid w:val="004B40B7"/>
    <w:rsid w:val="004B42C9"/>
    <w:rsid w:val="004B49E2"/>
    <w:rsid w:val="004B4B13"/>
    <w:rsid w:val="004B4C5D"/>
    <w:rsid w:val="004B4D8C"/>
    <w:rsid w:val="004B523B"/>
    <w:rsid w:val="004B5347"/>
    <w:rsid w:val="004B5394"/>
    <w:rsid w:val="004B63FD"/>
    <w:rsid w:val="004B66E5"/>
    <w:rsid w:val="004B68F3"/>
    <w:rsid w:val="004B7566"/>
    <w:rsid w:val="004B77BD"/>
    <w:rsid w:val="004B7C39"/>
    <w:rsid w:val="004B7CBC"/>
    <w:rsid w:val="004C0EBC"/>
    <w:rsid w:val="004C1029"/>
    <w:rsid w:val="004C10F8"/>
    <w:rsid w:val="004C11B8"/>
    <w:rsid w:val="004C2D2D"/>
    <w:rsid w:val="004C2F96"/>
    <w:rsid w:val="004C3879"/>
    <w:rsid w:val="004C43B5"/>
    <w:rsid w:val="004C4625"/>
    <w:rsid w:val="004C49B7"/>
    <w:rsid w:val="004C5232"/>
    <w:rsid w:val="004C539A"/>
    <w:rsid w:val="004C622C"/>
    <w:rsid w:val="004C6509"/>
    <w:rsid w:val="004C6613"/>
    <w:rsid w:val="004C6A4B"/>
    <w:rsid w:val="004C7447"/>
    <w:rsid w:val="004D042D"/>
    <w:rsid w:val="004D0544"/>
    <w:rsid w:val="004D0747"/>
    <w:rsid w:val="004D09E6"/>
    <w:rsid w:val="004D11EA"/>
    <w:rsid w:val="004D18A8"/>
    <w:rsid w:val="004D1CA4"/>
    <w:rsid w:val="004D2AB1"/>
    <w:rsid w:val="004D2C5C"/>
    <w:rsid w:val="004D3027"/>
    <w:rsid w:val="004D30EC"/>
    <w:rsid w:val="004D3882"/>
    <w:rsid w:val="004D4193"/>
    <w:rsid w:val="004D425E"/>
    <w:rsid w:val="004D4443"/>
    <w:rsid w:val="004D51AE"/>
    <w:rsid w:val="004D52B1"/>
    <w:rsid w:val="004D54F9"/>
    <w:rsid w:val="004D557F"/>
    <w:rsid w:val="004D6892"/>
    <w:rsid w:val="004D6FBA"/>
    <w:rsid w:val="004D720F"/>
    <w:rsid w:val="004E0549"/>
    <w:rsid w:val="004E09CB"/>
    <w:rsid w:val="004E09F3"/>
    <w:rsid w:val="004E141A"/>
    <w:rsid w:val="004E1D44"/>
    <w:rsid w:val="004E2281"/>
    <w:rsid w:val="004E28F1"/>
    <w:rsid w:val="004E2AC4"/>
    <w:rsid w:val="004E3057"/>
    <w:rsid w:val="004E3583"/>
    <w:rsid w:val="004E403C"/>
    <w:rsid w:val="004E41B1"/>
    <w:rsid w:val="004E44FD"/>
    <w:rsid w:val="004E45BD"/>
    <w:rsid w:val="004E48E8"/>
    <w:rsid w:val="004E4DAC"/>
    <w:rsid w:val="004E4EE7"/>
    <w:rsid w:val="004E57EC"/>
    <w:rsid w:val="004E58A7"/>
    <w:rsid w:val="004E5A77"/>
    <w:rsid w:val="004E5D11"/>
    <w:rsid w:val="004E60BB"/>
    <w:rsid w:val="004E6151"/>
    <w:rsid w:val="004E6265"/>
    <w:rsid w:val="004E673A"/>
    <w:rsid w:val="004E6BC3"/>
    <w:rsid w:val="004E7B0E"/>
    <w:rsid w:val="004F08DA"/>
    <w:rsid w:val="004F0B82"/>
    <w:rsid w:val="004F0F52"/>
    <w:rsid w:val="004F10DB"/>
    <w:rsid w:val="004F12BB"/>
    <w:rsid w:val="004F15A2"/>
    <w:rsid w:val="004F15BF"/>
    <w:rsid w:val="004F1735"/>
    <w:rsid w:val="004F18EF"/>
    <w:rsid w:val="004F1C6B"/>
    <w:rsid w:val="004F2970"/>
    <w:rsid w:val="004F3201"/>
    <w:rsid w:val="004F3491"/>
    <w:rsid w:val="004F3937"/>
    <w:rsid w:val="004F3D64"/>
    <w:rsid w:val="004F4293"/>
    <w:rsid w:val="004F4866"/>
    <w:rsid w:val="004F54A5"/>
    <w:rsid w:val="004F57F5"/>
    <w:rsid w:val="004F59F1"/>
    <w:rsid w:val="004F62A9"/>
    <w:rsid w:val="004F638D"/>
    <w:rsid w:val="004F649F"/>
    <w:rsid w:val="004F71E2"/>
    <w:rsid w:val="004F76B1"/>
    <w:rsid w:val="004F7DF0"/>
    <w:rsid w:val="005002CB"/>
    <w:rsid w:val="00500301"/>
    <w:rsid w:val="005005BD"/>
    <w:rsid w:val="00500678"/>
    <w:rsid w:val="00500A4A"/>
    <w:rsid w:val="00501C0F"/>
    <w:rsid w:val="00501E93"/>
    <w:rsid w:val="00502767"/>
    <w:rsid w:val="00502E8F"/>
    <w:rsid w:val="005035E0"/>
    <w:rsid w:val="00503B3B"/>
    <w:rsid w:val="005042C8"/>
    <w:rsid w:val="005044AD"/>
    <w:rsid w:val="005049A8"/>
    <w:rsid w:val="00505BB2"/>
    <w:rsid w:val="00505EE8"/>
    <w:rsid w:val="0050625F"/>
    <w:rsid w:val="00506775"/>
    <w:rsid w:val="0050695A"/>
    <w:rsid w:val="00506A2F"/>
    <w:rsid w:val="00506D8D"/>
    <w:rsid w:val="00506DAD"/>
    <w:rsid w:val="00507435"/>
    <w:rsid w:val="005076AF"/>
    <w:rsid w:val="00507848"/>
    <w:rsid w:val="00507A95"/>
    <w:rsid w:val="00507F00"/>
    <w:rsid w:val="00507F10"/>
    <w:rsid w:val="00510B4C"/>
    <w:rsid w:val="0051136D"/>
    <w:rsid w:val="00511436"/>
    <w:rsid w:val="005117B6"/>
    <w:rsid w:val="005119B8"/>
    <w:rsid w:val="00513139"/>
    <w:rsid w:val="00514AE8"/>
    <w:rsid w:val="00515A67"/>
    <w:rsid w:val="00515CC1"/>
    <w:rsid w:val="0051680E"/>
    <w:rsid w:val="005173FE"/>
    <w:rsid w:val="005175EA"/>
    <w:rsid w:val="00517E3F"/>
    <w:rsid w:val="00520158"/>
    <w:rsid w:val="00520810"/>
    <w:rsid w:val="005220ED"/>
    <w:rsid w:val="00522AF2"/>
    <w:rsid w:val="00522CE1"/>
    <w:rsid w:val="00522D6B"/>
    <w:rsid w:val="0052344C"/>
    <w:rsid w:val="00523E3E"/>
    <w:rsid w:val="00523F58"/>
    <w:rsid w:val="005241EF"/>
    <w:rsid w:val="005244D7"/>
    <w:rsid w:val="005245BF"/>
    <w:rsid w:val="00524697"/>
    <w:rsid w:val="005248E9"/>
    <w:rsid w:val="00524A9F"/>
    <w:rsid w:val="005250CD"/>
    <w:rsid w:val="0052536D"/>
    <w:rsid w:val="0052552E"/>
    <w:rsid w:val="005256F8"/>
    <w:rsid w:val="00525BBB"/>
    <w:rsid w:val="00525DF9"/>
    <w:rsid w:val="005260CE"/>
    <w:rsid w:val="005266FA"/>
    <w:rsid w:val="00526963"/>
    <w:rsid w:val="00526B72"/>
    <w:rsid w:val="00526C55"/>
    <w:rsid w:val="005272BC"/>
    <w:rsid w:val="005277E2"/>
    <w:rsid w:val="005305D0"/>
    <w:rsid w:val="00530CEB"/>
    <w:rsid w:val="0053140D"/>
    <w:rsid w:val="0053156D"/>
    <w:rsid w:val="00531815"/>
    <w:rsid w:val="00531A05"/>
    <w:rsid w:val="00531F7B"/>
    <w:rsid w:val="00533130"/>
    <w:rsid w:val="005334B1"/>
    <w:rsid w:val="0053350F"/>
    <w:rsid w:val="005336DB"/>
    <w:rsid w:val="00533B1B"/>
    <w:rsid w:val="005344CC"/>
    <w:rsid w:val="00534631"/>
    <w:rsid w:val="00534708"/>
    <w:rsid w:val="00536716"/>
    <w:rsid w:val="00536D2A"/>
    <w:rsid w:val="00536DB2"/>
    <w:rsid w:val="00536FD3"/>
    <w:rsid w:val="00537C4D"/>
    <w:rsid w:val="005408BB"/>
    <w:rsid w:val="00540DCD"/>
    <w:rsid w:val="005416CC"/>
    <w:rsid w:val="0054301D"/>
    <w:rsid w:val="005435F5"/>
    <w:rsid w:val="00543C91"/>
    <w:rsid w:val="00544610"/>
    <w:rsid w:val="00544EAB"/>
    <w:rsid w:val="00545842"/>
    <w:rsid w:val="00546982"/>
    <w:rsid w:val="00546CD6"/>
    <w:rsid w:val="00546E92"/>
    <w:rsid w:val="00546FF4"/>
    <w:rsid w:val="005473BB"/>
    <w:rsid w:val="00547901"/>
    <w:rsid w:val="0055029D"/>
    <w:rsid w:val="005514A0"/>
    <w:rsid w:val="00551531"/>
    <w:rsid w:val="005519E6"/>
    <w:rsid w:val="005525DE"/>
    <w:rsid w:val="00552821"/>
    <w:rsid w:val="00552822"/>
    <w:rsid w:val="00552AFE"/>
    <w:rsid w:val="005532B6"/>
    <w:rsid w:val="00553E7C"/>
    <w:rsid w:val="005544FF"/>
    <w:rsid w:val="005549F8"/>
    <w:rsid w:val="00554B84"/>
    <w:rsid w:val="005554AB"/>
    <w:rsid w:val="00555C78"/>
    <w:rsid w:val="00555E65"/>
    <w:rsid w:val="00556A9D"/>
    <w:rsid w:val="0055739B"/>
    <w:rsid w:val="005575E9"/>
    <w:rsid w:val="005578F6"/>
    <w:rsid w:val="005579BE"/>
    <w:rsid w:val="00557F69"/>
    <w:rsid w:val="00557FC3"/>
    <w:rsid w:val="00560600"/>
    <w:rsid w:val="00560845"/>
    <w:rsid w:val="00560D72"/>
    <w:rsid w:val="00560D7A"/>
    <w:rsid w:val="00561E60"/>
    <w:rsid w:val="00562EF4"/>
    <w:rsid w:val="00563390"/>
    <w:rsid w:val="005638CF"/>
    <w:rsid w:val="00563EB6"/>
    <w:rsid w:val="005640EE"/>
    <w:rsid w:val="00565A96"/>
    <w:rsid w:val="005660A5"/>
    <w:rsid w:val="005663A9"/>
    <w:rsid w:val="005668BC"/>
    <w:rsid w:val="00566909"/>
    <w:rsid w:val="00566F17"/>
    <w:rsid w:val="0056702A"/>
    <w:rsid w:val="0056721F"/>
    <w:rsid w:val="005706AC"/>
    <w:rsid w:val="00570A45"/>
    <w:rsid w:val="0057115C"/>
    <w:rsid w:val="00571A76"/>
    <w:rsid w:val="00572265"/>
    <w:rsid w:val="005729F4"/>
    <w:rsid w:val="00573090"/>
    <w:rsid w:val="005731BA"/>
    <w:rsid w:val="005731D6"/>
    <w:rsid w:val="00573570"/>
    <w:rsid w:val="00573621"/>
    <w:rsid w:val="00573925"/>
    <w:rsid w:val="00573C3F"/>
    <w:rsid w:val="00573D91"/>
    <w:rsid w:val="00574014"/>
    <w:rsid w:val="00574356"/>
    <w:rsid w:val="0057444A"/>
    <w:rsid w:val="00574553"/>
    <w:rsid w:val="005749B2"/>
    <w:rsid w:val="0057588F"/>
    <w:rsid w:val="00575965"/>
    <w:rsid w:val="005759DD"/>
    <w:rsid w:val="00575D84"/>
    <w:rsid w:val="00576483"/>
    <w:rsid w:val="00576628"/>
    <w:rsid w:val="00576C21"/>
    <w:rsid w:val="00577C53"/>
    <w:rsid w:val="005809CB"/>
    <w:rsid w:val="00580A11"/>
    <w:rsid w:val="00580C86"/>
    <w:rsid w:val="00580E8D"/>
    <w:rsid w:val="00581215"/>
    <w:rsid w:val="00581D12"/>
    <w:rsid w:val="00582C61"/>
    <w:rsid w:val="00582E2A"/>
    <w:rsid w:val="00582F51"/>
    <w:rsid w:val="005836B6"/>
    <w:rsid w:val="005836C6"/>
    <w:rsid w:val="00583906"/>
    <w:rsid w:val="00584160"/>
    <w:rsid w:val="005843AB"/>
    <w:rsid w:val="00585221"/>
    <w:rsid w:val="00585A3A"/>
    <w:rsid w:val="00585AFE"/>
    <w:rsid w:val="00586570"/>
    <w:rsid w:val="005865D6"/>
    <w:rsid w:val="0058753E"/>
    <w:rsid w:val="005879AD"/>
    <w:rsid w:val="0059044E"/>
    <w:rsid w:val="00591754"/>
    <w:rsid w:val="0059182B"/>
    <w:rsid w:val="00591962"/>
    <w:rsid w:val="0059202F"/>
    <w:rsid w:val="00592537"/>
    <w:rsid w:val="00592BCD"/>
    <w:rsid w:val="00593060"/>
    <w:rsid w:val="005932AF"/>
    <w:rsid w:val="0059355C"/>
    <w:rsid w:val="00594239"/>
    <w:rsid w:val="00594717"/>
    <w:rsid w:val="00594C03"/>
    <w:rsid w:val="0059519F"/>
    <w:rsid w:val="0059543E"/>
    <w:rsid w:val="00595ACE"/>
    <w:rsid w:val="00597163"/>
    <w:rsid w:val="00597508"/>
    <w:rsid w:val="00597676"/>
    <w:rsid w:val="005977F5"/>
    <w:rsid w:val="0059780A"/>
    <w:rsid w:val="005A109B"/>
    <w:rsid w:val="005A1A24"/>
    <w:rsid w:val="005A1ACC"/>
    <w:rsid w:val="005A1B3A"/>
    <w:rsid w:val="005A1D65"/>
    <w:rsid w:val="005A1E32"/>
    <w:rsid w:val="005A1F8E"/>
    <w:rsid w:val="005A1F97"/>
    <w:rsid w:val="005A3F7C"/>
    <w:rsid w:val="005A4697"/>
    <w:rsid w:val="005A4743"/>
    <w:rsid w:val="005A485B"/>
    <w:rsid w:val="005A4CBC"/>
    <w:rsid w:val="005A4E25"/>
    <w:rsid w:val="005A533D"/>
    <w:rsid w:val="005A5476"/>
    <w:rsid w:val="005A6366"/>
    <w:rsid w:val="005A76A0"/>
    <w:rsid w:val="005A7E53"/>
    <w:rsid w:val="005B03EA"/>
    <w:rsid w:val="005B0940"/>
    <w:rsid w:val="005B0F8D"/>
    <w:rsid w:val="005B171D"/>
    <w:rsid w:val="005B19A0"/>
    <w:rsid w:val="005B1B54"/>
    <w:rsid w:val="005B1EB5"/>
    <w:rsid w:val="005B26B0"/>
    <w:rsid w:val="005B294F"/>
    <w:rsid w:val="005B2E21"/>
    <w:rsid w:val="005B3315"/>
    <w:rsid w:val="005B3532"/>
    <w:rsid w:val="005B3FE8"/>
    <w:rsid w:val="005B49BF"/>
    <w:rsid w:val="005B4B7F"/>
    <w:rsid w:val="005B4ED4"/>
    <w:rsid w:val="005B4FF9"/>
    <w:rsid w:val="005B52A4"/>
    <w:rsid w:val="005B5440"/>
    <w:rsid w:val="005B5A16"/>
    <w:rsid w:val="005B5A17"/>
    <w:rsid w:val="005B63E7"/>
    <w:rsid w:val="005B64D1"/>
    <w:rsid w:val="005B667A"/>
    <w:rsid w:val="005B6962"/>
    <w:rsid w:val="005B6FAE"/>
    <w:rsid w:val="005B732C"/>
    <w:rsid w:val="005B7429"/>
    <w:rsid w:val="005B7C8D"/>
    <w:rsid w:val="005B7EE6"/>
    <w:rsid w:val="005C098D"/>
    <w:rsid w:val="005C1191"/>
    <w:rsid w:val="005C15CD"/>
    <w:rsid w:val="005C162E"/>
    <w:rsid w:val="005C1BD8"/>
    <w:rsid w:val="005C1CA3"/>
    <w:rsid w:val="005C1E99"/>
    <w:rsid w:val="005C1F05"/>
    <w:rsid w:val="005C21BB"/>
    <w:rsid w:val="005C2ADF"/>
    <w:rsid w:val="005C2D31"/>
    <w:rsid w:val="005C3067"/>
    <w:rsid w:val="005C33DC"/>
    <w:rsid w:val="005C3624"/>
    <w:rsid w:val="005C3AF2"/>
    <w:rsid w:val="005C3D32"/>
    <w:rsid w:val="005C3DF0"/>
    <w:rsid w:val="005C3E3F"/>
    <w:rsid w:val="005C4451"/>
    <w:rsid w:val="005C4D36"/>
    <w:rsid w:val="005C58EE"/>
    <w:rsid w:val="005C59FC"/>
    <w:rsid w:val="005C5E71"/>
    <w:rsid w:val="005C5F65"/>
    <w:rsid w:val="005C65A1"/>
    <w:rsid w:val="005C68A4"/>
    <w:rsid w:val="005C759E"/>
    <w:rsid w:val="005C77A4"/>
    <w:rsid w:val="005C7FE7"/>
    <w:rsid w:val="005D0185"/>
    <w:rsid w:val="005D02B3"/>
    <w:rsid w:val="005D0544"/>
    <w:rsid w:val="005D06F4"/>
    <w:rsid w:val="005D0808"/>
    <w:rsid w:val="005D09C6"/>
    <w:rsid w:val="005D0A86"/>
    <w:rsid w:val="005D0B75"/>
    <w:rsid w:val="005D1397"/>
    <w:rsid w:val="005D152E"/>
    <w:rsid w:val="005D18FB"/>
    <w:rsid w:val="005D1AE7"/>
    <w:rsid w:val="005D1FD8"/>
    <w:rsid w:val="005D23BD"/>
    <w:rsid w:val="005D2FB8"/>
    <w:rsid w:val="005D3100"/>
    <w:rsid w:val="005D318F"/>
    <w:rsid w:val="005D3BBC"/>
    <w:rsid w:val="005D472E"/>
    <w:rsid w:val="005D4D9D"/>
    <w:rsid w:val="005D4E94"/>
    <w:rsid w:val="005D53C2"/>
    <w:rsid w:val="005D55D4"/>
    <w:rsid w:val="005D5C99"/>
    <w:rsid w:val="005D5CB2"/>
    <w:rsid w:val="005D71C0"/>
    <w:rsid w:val="005D7A92"/>
    <w:rsid w:val="005E0001"/>
    <w:rsid w:val="005E0F0D"/>
    <w:rsid w:val="005E0FA8"/>
    <w:rsid w:val="005E11CA"/>
    <w:rsid w:val="005E1509"/>
    <w:rsid w:val="005E16CF"/>
    <w:rsid w:val="005E17A0"/>
    <w:rsid w:val="005E18C8"/>
    <w:rsid w:val="005E1E5E"/>
    <w:rsid w:val="005E2470"/>
    <w:rsid w:val="005E2669"/>
    <w:rsid w:val="005E26C5"/>
    <w:rsid w:val="005E2BF6"/>
    <w:rsid w:val="005E30A9"/>
    <w:rsid w:val="005E3122"/>
    <w:rsid w:val="005E3306"/>
    <w:rsid w:val="005E332F"/>
    <w:rsid w:val="005E36C9"/>
    <w:rsid w:val="005E36FC"/>
    <w:rsid w:val="005E3A92"/>
    <w:rsid w:val="005E3D24"/>
    <w:rsid w:val="005E42FB"/>
    <w:rsid w:val="005E47FB"/>
    <w:rsid w:val="005E4819"/>
    <w:rsid w:val="005E4A94"/>
    <w:rsid w:val="005E595C"/>
    <w:rsid w:val="005E5D1B"/>
    <w:rsid w:val="005E5F4A"/>
    <w:rsid w:val="005E6731"/>
    <w:rsid w:val="005E67B2"/>
    <w:rsid w:val="005E6BAA"/>
    <w:rsid w:val="005E74D1"/>
    <w:rsid w:val="005F0447"/>
    <w:rsid w:val="005F1011"/>
    <w:rsid w:val="005F13BD"/>
    <w:rsid w:val="005F16BD"/>
    <w:rsid w:val="005F23E0"/>
    <w:rsid w:val="005F2CA9"/>
    <w:rsid w:val="005F2CDE"/>
    <w:rsid w:val="005F33E3"/>
    <w:rsid w:val="005F37FC"/>
    <w:rsid w:val="005F38F4"/>
    <w:rsid w:val="005F3ECA"/>
    <w:rsid w:val="005F451D"/>
    <w:rsid w:val="005F5B22"/>
    <w:rsid w:val="005F61CF"/>
    <w:rsid w:val="005F63C9"/>
    <w:rsid w:val="005F6E4F"/>
    <w:rsid w:val="005F73B0"/>
    <w:rsid w:val="005F7864"/>
    <w:rsid w:val="005F7CD7"/>
    <w:rsid w:val="005F7F6E"/>
    <w:rsid w:val="00601013"/>
    <w:rsid w:val="006013A5"/>
    <w:rsid w:val="006014C6"/>
    <w:rsid w:val="0060256C"/>
    <w:rsid w:val="0060290B"/>
    <w:rsid w:val="0060294C"/>
    <w:rsid w:val="00602B77"/>
    <w:rsid w:val="006040E3"/>
    <w:rsid w:val="00604404"/>
    <w:rsid w:val="00604A7F"/>
    <w:rsid w:val="0060554A"/>
    <w:rsid w:val="00605574"/>
    <w:rsid w:val="0060656D"/>
    <w:rsid w:val="00606FAD"/>
    <w:rsid w:val="006074E6"/>
    <w:rsid w:val="006105D8"/>
    <w:rsid w:val="006106B3"/>
    <w:rsid w:val="006107B0"/>
    <w:rsid w:val="00612B96"/>
    <w:rsid w:val="0061377E"/>
    <w:rsid w:val="00613BB3"/>
    <w:rsid w:val="00613BC3"/>
    <w:rsid w:val="00613D4E"/>
    <w:rsid w:val="00613E65"/>
    <w:rsid w:val="0061435F"/>
    <w:rsid w:val="00614937"/>
    <w:rsid w:val="00614B93"/>
    <w:rsid w:val="006150D3"/>
    <w:rsid w:val="006152F0"/>
    <w:rsid w:val="006154EC"/>
    <w:rsid w:val="00615A99"/>
    <w:rsid w:val="00615D6F"/>
    <w:rsid w:val="00616378"/>
    <w:rsid w:val="00616394"/>
    <w:rsid w:val="00616F8E"/>
    <w:rsid w:val="006171A6"/>
    <w:rsid w:val="0061722B"/>
    <w:rsid w:val="00617374"/>
    <w:rsid w:val="00617A29"/>
    <w:rsid w:val="00617AA7"/>
    <w:rsid w:val="00620AE4"/>
    <w:rsid w:val="006210F7"/>
    <w:rsid w:val="00621C00"/>
    <w:rsid w:val="00622285"/>
    <w:rsid w:val="00622F58"/>
    <w:rsid w:val="0062369A"/>
    <w:rsid w:val="0062375C"/>
    <w:rsid w:val="006240B4"/>
    <w:rsid w:val="0062411B"/>
    <w:rsid w:val="00624128"/>
    <w:rsid w:val="006241D8"/>
    <w:rsid w:val="006246C9"/>
    <w:rsid w:val="00624A30"/>
    <w:rsid w:val="00624B27"/>
    <w:rsid w:val="00624CC0"/>
    <w:rsid w:val="0062508A"/>
    <w:rsid w:val="00625203"/>
    <w:rsid w:val="0062598F"/>
    <w:rsid w:val="00625EE0"/>
    <w:rsid w:val="00630593"/>
    <w:rsid w:val="00630DC3"/>
    <w:rsid w:val="0063112C"/>
    <w:rsid w:val="0063163F"/>
    <w:rsid w:val="00631C3C"/>
    <w:rsid w:val="00631F24"/>
    <w:rsid w:val="0063280F"/>
    <w:rsid w:val="00633328"/>
    <w:rsid w:val="00633A44"/>
    <w:rsid w:val="00633DCD"/>
    <w:rsid w:val="00633DF3"/>
    <w:rsid w:val="00633F6C"/>
    <w:rsid w:val="00634800"/>
    <w:rsid w:val="00634F2A"/>
    <w:rsid w:val="00635E49"/>
    <w:rsid w:val="00636C1D"/>
    <w:rsid w:val="00636E19"/>
    <w:rsid w:val="00636FD9"/>
    <w:rsid w:val="00637381"/>
    <w:rsid w:val="006373BF"/>
    <w:rsid w:val="00637608"/>
    <w:rsid w:val="006405BC"/>
    <w:rsid w:val="00640764"/>
    <w:rsid w:val="00640BB0"/>
    <w:rsid w:val="00640EDF"/>
    <w:rsid w:val="0064146D"/>
    <w:rsid w:val="00641613"/>
    <w:rsid w:val="00641D5E"/>
    <w:rsid w:val="00642049"/>
    <w:rsid w:val="0064271D"/>
    <w:rsid w:val="00643301"/>
    <w:rsid w:val="00643987"/>
    <w:rsid w:val="00643B28"/>
    <w:rsid w:val="00643E11"/>
    <w:rsid w:val="00644676"/>
    <w:rsid w:val="00644A34"/>
    <w:rsid w:val="00644A9D"/>
    <w:rsid w:val="00644C00"/>
    <w:rsid w:val="006453F7"/>
    <w:rsid w:val="006461D5"/>
    <w:rsid w:val="0064625A"/>
    <w:rsid w:val="006462AD"/>
    <w:rsid w:val="00646363"/>
    <w:rsid w:val="006466D3"/>
    <w:rsid w:val="00646ABB"/>
    <w:rsid w:val="006479C1"/>
    <w:rsid w:val="00647FE6"/>
    <w:rsid w:val="0065108A"/>
    <w:rsid w:val="006514D9"/>
    <w:rsid w:val="00651F8D"/>
    <w:rsid w:val="006528FC"/>
    <w:rsid w:val="00652EAF"/>
    <w:rsid w:val="00653769"/>
    <w:rsid w:val="00656B1F"/>
    <w:rsid w:val="0065706D"/>
    <w:rsid w:val="0065754F"/>
    <w:rsid w:val="006576D5"/>
    <w:rsid w:val="0065778B"/>
    <w:rsid w:val="0066066C"/>
    <w:rsid w:val="00661077"/>
    <w:rsid w:val="00661A8E"/>
    <w:rsid w:val="00661CFE"/>
    <w:rsid w:val="0066203B"/>
    <w:rsid w:val="006626DC"/>
    <w:rsid w:val="00662BBB"/>
    <w:rsid w:val="00662FDF"/>
    <w:rsid w:val="00663577"/>
    <w:rsid w:val="006637D4"/>
    <w:rsid w:val="006638F8"/>
    <w:rsid w:val="00663C02"/>
    <w:rsid w:val="00663F57"/>
    <w:rsid w:val="0066458B"/>
    <w:rsid w:val="006645F9"/>
    <w:rsid w:val="00664633"/>
    <w:rsid w:val="00665DF8"/>
    <w:rsid w:val="006664AD"/>
    <w:rsid w:val="00666C38"/>
    <w:rsid w:val="00667272"/>
    <w:rsid w:val="006677D5"/>
    <w:rsid w:val="00667D47"/>
    <w:rsid w:val="00667D92"/>
    <w:rsid w:val="00667E2B"/>
    <w:rsid w:val="006702EC"/>
    <w:rsid w:val="0067041E"/>
    <w:rsid w:val="00670677"/>
    <w:rsid w:val="00670726"/>
    <w:rsid w:val="00670788"/>
    <w:rsid w:val="00672712"/>
    <w:rsid w:val="006737DD"/>
    <w:rsid w:val="006737E4"/>
    <w:rsid w:val="00673DCC"/>
    <w:rsid w:val="006745AB"/>
    <w:rsid w:val="006749E8"/>
    <w:rsid w:val="00674A6B"/>
    <w:rsid w:val="00675DF6"/>
    <w:rsid w:val="00676283"/>
    <w:rsid w:val="00677B31"/>
    <w:rsid w:val="00677F94"/>
    <w:rsid w:val="0068020C"/>
    <w:rsid w:val="006802DA"/>
    <w:rsid w:val="00680634"/>
    <w:rsid w:val="006816B2"/>
    <w:rsid w:val="00682E8B"/>
    <w:rsid w:val="006845B6"/>
    <w:rsid w:val="00684DE7"/>
    <w:rsid w:val="00684FD8"/>
    <w:rsid w:val="00685227"/>
    <w:rsid w:val="0068545E"/>
    <w:rsid w:val="0068669E"/>
    <w:rsid w:val="00686AF4"/>
    <w:rsid w:val="00686B8A"/>
    <w:rsid w:val="0068701F"/>
    <w:rsid w:val="0068718F"/>
    <w:rsid w:val="00687260"/>
    <w:rsid w:val="0068766D"/>
    <w:rsid w:val="00687A34"/>
    <w:rsid w:val="00690778"/>
    <w:rsid w:val="00690832"/>
    <w:rsid w:val="00690C3D"/>
    <w:rsid w:val="00690ED7"/>
    <w:rsid w:val="00690F50"/>
    <w:rsid w:val="00691326"/>
    <w:rsid w:val="00691341"/>
    <w:rsid w:val="006915CB"/>
    <w:rsid w:val="00691755"/>
    <w:rsid w:val="00691AEE"/>
    <w:rsid w:val="00692622"/>
    <w:rsid w:val="0069298A"/>
    <w:rsid w:val="00692A6F"/>
    <w:rsid w:val="00693141"/>
    <w:rsid w:val="00693E61"/>
    <w:rsid w:val="00694E8D"/>
    <w:rsid w:val="0069515F"/>
    <w:rsid w:val="00695451"/>
    <w:rsid w:val="0069555A"/>
    <w:rsid w:val="00696469"/>
    <w:rsid w:val="00696915"/>
    <w:rsid w:val="0069699F"/>
    <w:rsid w:val="00696AB2"/>
    <w:rsid w:val="00696D48"/>
    <w:rsid w:val="00697528"/>
    <w:rsid w:val="0069763B"/>
    <w:rsid w:val="0069779A"/>
    <w:rsid w:val="00697B83"/>
    <w:rsid w:val="006A0562"/>
    <w:rsid w:val="006A0867"/>
    <w:rsid w:val="006A1166"/>
    <w:rsid w:val="006A1477"/>
    <w:rsid w:val="006A16F1"/>
    <w:rsid w:val="006A1885"/>
    <w:rsid w:val="006A18DD"/>
    <w:rsid w:val="006A1943"/>
    <w:rsid w:val="006A1F7C"/>
    <w:rsid w:val="006A2958"/>
    <w:rsid w:val="006A2C7F"/>
    <w:rsid w:val="006A2FD2"/>
    <w:rsid w:val="006A361E"/>
    <w:rsid w:val="006A38DD"/>
    <w:rsid w:val="006A39FA"/>
    <w:rsid w:val="006A3C54"/>
    <w:rsid w:val="006A415E"/>
    <w:rsid w:val="006A4382"/>
    <w:rsid w:val="006A5D56"/>
    <w:rsid w:val="006A6D2B"/>
    <w:rsid w:val="006A6D3F"/>
    <w:rsid w:val="006A7298"/>
    <w:rsid w:val="006A77D7"/>
    <w:rsid w:val="006A7D15"/>
    <w:rsid w:val="006B019E"/>
    <w:rsid w:val="006B04B7"/>
    <w:rsid w:val="006B091F"/>
    <w:rsid w:val="006B1256"/>
    <w:rsid w:val="006B1FBD"/>
    <w:rsid w:val="006B1FD2"/>
    <w:rsid w:val="006B294A"/>
    <w:rsid w:val="006B2A75"/>
    <w:rsid w:val="006B3AC5"/>
    <w:rsid w:val="006B3B3A"/>
    <w:rsid w:val="006B47C8"/>
    <w:rsid w:val="006B5225"/>
    <w:rsid w:val="006B564E"/>
    <w:rsid w:val="006B56DE"/>
    <w:rsid w:val="006B57E6"/>
    <w:rsid w:val="006B5FFB"/>
    <w:rsid w:val="006B6020"/>
    <w:rsid w:val="006B6038"/>
    <w:rsid w:val="006B66DD"/>
    <w:rsid w:val="006B6E66"/>
    <w:rsid w:val="006B788F"/>
    <w:rsid w:val="006B7981"/>
    <w:rsid w:val="006B7BE3"/>
    <w:rsid w:val="006C0537"/>
    <w:rsid w:val="006C05A9"/>
    <w:rsid w:val="006C0743"/>
    <w:rsid w:val="006C080A"/>
    <w:rsid w:val="006C0BD0"/>
    <w:rsid w:val="006C0EF5"/>
    <w:rsid w:val="006C0F67"/>
    <w:rsid w:val="006C14F1"/>
    <w:rsid w:val="006C14FA"/>
    <w:rsid w:val="006C31EB"/>
    <w:rsid w:val="006C3874"/>
    <w:rsid w:val="006C3AFC"/>
    <w:rsid w:val="006C42F6"/>
    <w:rsid w:val="006C43A7"/>
    <w:rsid w:val="006C44C8"/>
    <w:rsid w:val="006C6D0E"/>
    <w:rsid w:val="006C6E78"/>
    <w:rsid w:val="006C7305"/>
    <w:rsid w:val="006C735F"/>
    <w:rsid w:val="006C7BE5"/>
    <w:rsid w:val="006C7E2B"/>
    <w:rsid w:val="006D099B"/>
    <w:rsid w:val="006D198A"/>
    <w:rsid w:val="006D1A28"/>
    <w:rsid w:val="006D21B3"/>
    <w:rsid w:val="006D2334"/>
    <w:rsid w:val="006D25ED"/>
    <w:rsid w:val="006D292B"/>
    <w:rsid w:val="006D2CC8"/>
    <w:rsid w:val="006D2D62"/>
    <w:rsid w:val="006D3959"/>
    <w:rsid w:val="006D3B28"/>
    <w:rsid w:val="006D3BF4"/>
    <w:rsid w:val="006D44FE"/>
    <w:rsid w:val="006D5175"/>
    <w:rsid w:val="006D51C7"/>
    <w:rsid w:val="006D5725"/>
    <w:rsid w:val="006D63FC"/>
    <w:rsid w:val="006D7010"/>
    <w:rsid w:val="006D760C"/>
    <w:rsid w:val="006D7816"/>
    <w:rsid w:val="006D797B"/>
    <w:rsid w:val="006E0467"/>
    <w:rsid w:val="006E09E0"/>
    <w:rsid w:val="006E0ACE"/>
    <w:rsid w:val="006E0ED7"/>
    <w:rsid w:val="006E1469"/>
    <w:rsid w:val="006E19F1"/>
    <w:rsid w:val="006E1AA7"/>
    <w:rsid w:val="006E1BA1"/>
    <w:rsid w:val="006E1FE3"/>
    <w:rsid w:val="006E2987"/>
    <w:rsid w:val="006E2CC2"/>
    <w:rsid w:val="006E3576"/>
    <w:rsid w:val="006E42A8"/>
    <w:rsid w:val="006E42DE"/>
    <w:rsid w:val="006E4D67"/>
    <w:rsid w:val="006E52BE"/>
    <w:rsid w:val="006E5358"/>
    <w:rsid w:val="006E54DF"/>
    <w:rsid w:val="006E5939"/>
    <w:rsid w:val="006E63E6"/>
    <w:rsid w:val="006E664F"/>
    <w:rsid w:val="006E6734"/>
    <w:rsid w:val="006E6E87"/>
    <w:rsid w:val="006E7033"/>
    <w:rsid w:val="006E7483"/>
    <w:rsid w:val="006E77B9"/>
    <w:rsid w:val="006F0010"/>
    <w:rsid w:val="006F178D"/>
    <w:rsid w:val="006F1FC5"/>
    <w:rsid w:val="006F350A"/>
    <w:rsid w:val="006F3D45"/>
    <w:rsid w:val="006F540C"/>
    <w:rsid w:val="006F588B"/>
    <w:rsid w:val="006F5A63"/>
    <w:rsid w:val="006F60E8"/>
    <w:rsid w:val="006F62BA"/>
    <w:rsid w:val="006F6B16"/>
    <w:rsid w:val="006F6B33"/>
    <w:rsid w:val="006F710C"/>
    <w:rsid w:val="006F71F4"/>
    <w:rsid w:val="006F772C"/>
    <w:rsid w:val="006F7BCB"/>
    <w:rsid w:val="00700F70"/>
    <w:rsid w:val="00701347"/>
    <w:rsid w:val="007021E3"/>
    <w:rsid w:val="00702811"/>
    <w:rsid w:val="0070328B"/>
    <w:rsid w:val="00703899"/>
    <w:rsid w:val="00703B90"/>
    <w:rsid w:val="00703E44"/>
    <w:rsid w:val="00704143"/>
    <w:rsid w:val="00704C38"/>
    <w:rsid w:val="0070563B"/>
    <w:rsid w:val="007057FA"/>
    <w:rsid w:val="0070626D"/>
    <w:rsid w:val="00706593"/>
    <w:rsid w:val="007072FA"/>
    <w:rsid w:val="00707814"/>
    <w:rsid w:val="00707EFB"/>
    <w:rsid w:val="0071023D"/>
    <w:rsid w:val="00710425"/>
    <w:rsid w:val="00711419"/>
    <w:rsid w:val="00711562"/>
    <w:rsid w:val="00711FDF"/>
    <w:rsid w:val="00712269"/>
    <w:rsid w:val="007133CC"/>
    <w:rsid w:val="007134E4"/>
    <w:rsid w:val="0071368D"/>
    <w:rsid w:val="007138E7"/>
    <w:rsid w:val="00713FFB"/>
    <w:rsid w:val="00714864"/>
    <w:rsid w:val="007148E2"/>
    <w:rsid w:val="0071513D"/>
    <w:rsid w:val="0071525E"/>
    <w:rsid w:val="0071540A"/>
    <w:rsid w:val="0071573E"/>
    <w:rsid w:val="0071594B"/>
    <w:rsid w:val="007163DB"/>
    <w:rsid w:val="00716415"/>
    <w:rsid w:val="00716713"/>
    <w:rsid w:val="00717867"/>
    <w:rsid w:val="00720044"/>
    <w:rsid w:val="00720161"/>
    <w:rsid w:val="00720A9F"/>
    <w:rsid w:val="00720C08"/>
    <w:rsid w:val="00720DB2"/>
    <w:rsid w:val="00721015"/>
    <w:rsid w:val="00721EF4"/>
    <w:rsid w:val="007222A5"/>
    <w:rsid w:val="0072263A"/>
    <w:rsid w:val="007226EC"/>
    <w:rsid w:val="00722C99"/>
    <w:rsid w:val="00723067"/>
    <w:rsid w:val="00723547"/>
    <w:rsid w:val="00723EFB"/>
    <w:rsid w:val="007240EF"/>
    <w:rsid w:val="007246F0"/>
    <w:rsid w:val="0072476E"/>
    <w:rsid w:val="007258DB"/>
    <w:rsid w:val="00725F4D"/>
    <w:rsid w:val="0072610A"/>
    <w:rsid w:val="007268A8"/>
    <w:rsid w:val="00726936"/>
    <w:rsid w:val="00726A58"/>
    <w:rsid w:val="00726D32"/>
    <w:rsid w:val="00726FF4"/>
    <w:rsid w:val="00727AEC"/>
    <w:rsid w:val="00727F41"/>
    <w:rsid w:val="00727F97"/>
    <w:rsid w:val="007306CE"/>
    <w:rsid w:val="00730AD6"/>
    <w:rsid w:val="00730B23"/>
    <w:rsid w:val="007310F2"/>
    <w:rsid w:val="0073157A"/>
    <w:rsid w:val="0073233A"/>
    <w:rsid w:val="007336B0"/>
    <w:rsid w:val="00733834"/>
    <w:rsid w:val="00733DED"/>
    <w:rsid w:val="00733E00"/>
    <w:rsid w:val="007341AB"/>
    <w:rsid w:val="00734603"/>
    <w:rsid w:val="0073467D"/>
    <w:rsid w:val="0073490C"/>
    <w:rsid w:val="00734938"/>
    <w:rsid w:val="00734C1A"/>
    <w:rsid w:val="00735ED4"/>
    <w:rsid w:val="00735EEB"/>
    <w:rsid w:val="00735F20"/>
    <w:rsid w:val="007364A2"/>
    <w:rsid w:val="007365D1"/>
    <w:rsid w:val="0073669F"/>
    <w:rsid w:val="0073704D"/>
    <w:rsid w:val="00737380"/>
    <w:rsid w:val="0074010B"/>
    <w:rsid w:val="00740B6D"/>
    <w:rsid w:val="00740CFE"/>
    <w:rsid w:val="007411A5"/>
    <w:rsid w:val="007416AE"/>
    <w:rsid w:val="00741845"/>
    <w:rsid w:val="00742606"/>
    <w:rsid w:val="007428B0"/>
    <w:rsid w:val="007434CA"/>
    <w:rsid w:val="00743769"/>
    <w:rsid w:val="007441F2"/>
    <w:rsid w:val="0074468C"/>
    <w:rsid w:val="0074561A"/>
    <w:rsid w:val="00750357"/>
    <w:rsid w:val="00750407"/>
    <w:rsid w:val="00750505"/>
    <w:rsid w:val="00750CC3"/>
    <w:rsid w:val="0075167A"/>
    <w:rsid w:val="00752E33"/>
    <w:rsid w:val="00754435"/>
    <w:rsid w:val="00754753"/>
    <w:rsid w:val="00754765"/>
    <w:rsid w:val="00755007"/>
    <w:rsid w:val="00755324"/>
    <w:rsid w:val="00755BA1"/>
    <w:rsid w:val="00755D19"/>
    <w:rsid w:val="00755F2A"/>
    <w:rsid w:val="00756218"/>
    <w:rsid w:val="0075634C"/>
    <w:rsid w:val="00756888"/>
    <w:rsid w:val="007570BD"/>
    <w:rsid w:val="0075780E"/>
    <w:rsid w:val="00757D83"/>
    <w:rsid w:val="00760392"/>
    <w:rsid w:val="007603FD"/>
    <w:rsid w:val="00761050"/>
    <w:rsid w:val="00761C2E"/>
    <w:rsid w:val="00761EC0"/>
    <w:rsid w:val="00761F23"/>
    <w:rsid w:val="00761F53"/>
    <w:rsid w:val="00762077"/>
    <w:rsid w:val="007621C8"/>
    <w:rsid w:val="00762686"/>
    <w:rsid w:val="0076303D"/>
    <w:rsid w:val="00763292"/>
    <w:rsid w:val="00763689"/>
    <w:rsid w:val="00763887"/>
    <w:rsid w:val="00763E2C"/>
    <w:rsid w:val="00763E36"/>
    <w:rsid w:val="00763EC0"/>
    <w:rsid w:val="00764258"/>
    <w:rsid w:val="00764676"/>
    <w:rsid w:val="007647F5"/>
    <w:rsid w:val="00764E04"/>
    <w:rsid w:val="0076575B"/>
    <w:rsid w:val="00765D80"/>
    <w:rsid w:val="0076777D"/>
    <w:rsid w:val="00767E0B"/>
    <w:rsid w:val="007703FF"/>
    <w:rsid w:val="00770AD7"/>
    <w:rsid w:val="007716DB"/>
    <w:rsid w:val="00771ABA"/>
    <w:rsid w:val="00771E28"/>
    <w:rsid w:val="00772C7C"/>
    <w:rsid w:val="00773FCB"/>
    <w:rsid w:val="00775046"/>
    <w:rsid w:val="007751DF"/>
    <w:rsid w:val="0077557B"/>
    <w:rsid w:val="00775964"/>
    <w:rsid w:val="00775B51"/>
    <w:rsid w:val="00776354"/>
    <w:rsid w:val="0077687E"/>
    <w:rsid w:val="00776916"/>
    <w:rsid w:val="00776A52"/>
    <w:rsid w:val="0077768B"/>
    <w:rsid w:val="00777C12"/>
    <w:rsid w:val="00777C4C"/>
    <w:rsid w:val="00777D1E"/>
    <w:rsid w:val="00777E30"/>
    <w:rsid w:val="0078041A"/>
    <w:rsid w:val="00781A68"/>
    <w:rsid w:val="007825A4"/>
    <w:rsid w:val="00782E61"/>
    <w:rsid w:val="00783396"/>
    <w:rsid w:val="00783CF9"/>
    <w:rsid w:val="0078484F"/>
    <w:rsid w:val="00784A27"/>
    <w:rsid w:val="007853C5"/>
    <w:rsid w:val="007862E3"/>
    <w:rsid w:val="00786F85"/>
    <w:rsid w:val="00787609"/>
    <w:rsid w:val="00787850"/>
    <w:rsid w:val="00790051"/>
    <w:rsid w:val="0079099C"/>
    <w:rsid w:val="00790BDF"/>
    <w:rsid w:val="0079142C"/>
    <w:rsid w:val="0079186F"/>
    <w:rsid w:val="00792060"/>
    <w:rsid w:val="00792C10"/>
    <w:rsid w:val="00793332"/>
    <w:rsid w:val="00793990"/>
    <w:rsid w:val="00793A34"/>
    <w:rsid w:val="00793BEE"/>
    <w:rsid w:val="007940C7"/>
    <w:rsid w:val="00795C54"/>
    <w:rsid w:val="00796703"/>
    <w:rsid w:val="007968FF"/>
    <w:rsid w:val="00796E2E"/>
    <w:rsid w:val="0079702C"/>
    <w:rsid w:val="007973F5"/>
    <w:rsid w:val="007974AD"/>
    <w:rsid w:val="007A068E"/>
    <w:rsid w:val="007A085A"/>
    <w:rsid w:val="007A0896"/>
    <w:rsid w:val="007A0B71"/>
    <w:rsid w:val="007A0C70"/>
    <w:rsid w:val="007A1245"/>
    <w:rsid w:val="007A1645"/>
    <w:rsid w:val="007A2E4D"/>
    <w:rsid w:val="007A31CD"/>
    <w:rsid w:val="007A391E"/>
    <w:rsid w:val="007A3936"/>
    <w:rsid w:val="007A3A23"/>
    <w:rsid w:val="007A4DBF"/>
    <w:rsid w:val="007A4E4C"/>
    <w:rsid w:val="007A53C3"/>
    <w:rsid w:val="007A6683"/>
    <w:rsid w:val="007A6AB3"/>
    <w:rsid w:val="007A6EF7"/>
    <w:rsid w:val="007B063C"/>
    <w:rsid w:val="007B06CB"/>
    <w:rsid w:val="007B0A58"/>
    <w:rsid w:val="007B0BD3"/>
    <w:rsid w:val="007B0CCF"/>
    <w:rsid w:val="007B1108"/>
    <w:rsid w:val="007B14D4"/>
    <w:rsid w:val="007B1F5B"/>
    <w:rsid w:val="007B21C8"/>
    <w:rsid w:val="007B2326"/>
    <w:rsid w:val="007B2B94"/>
    <w:rsid w:val="007B330D"/>
    <w:rsid w:val="007B3880"/>
    <w:rsid w:val="007B438C"/>
    <w:rsid w:val="007B4548"/>
    <w:rsid w:val="007B46B2"/>
    <w:rsid w:val="007B4EC4"/>
    <w:rsid w:val="007B4EDE"/>
    <w:rsid w:val="007B50EF"/>
    <w:rsid w:val="007B53F8"/>
    <w:rsid w:val="007B542A"/>
    <w:rsid w:val="007B5607"/>
    <w:rsid w:val="007B5DCD"/>
    <w:rsid w:val="007B6064"/>
    <w:rsid w:val="007B6ED8"/>
    <w:rsid w:val="007B7291"/>
    <w:rsid w:val="007B7538"/>
    <w:rsid w:val="007B7729"/>
    <w:rsid w:val="007B7768"/>
    <w:rsid w:val="007B792C"/>
    <w:rsid w:val="007B7E23"/>
    <w:rsid w:val="007C0438"/>
    <w:rsid w:val="007C04DC"/>
    <w:rsid w:val="007C1003"/>
    <w:rsid w:val="007C10E6"/>
    <w:rsid w:val="007C1A8F"/>
    <w:rsid w:val="007C1EBC"/>
    <w:rsid w:val="007C2325"/>
    <w:rsid w:val="007C3B76"/>
    <w:rsid w:val="007C3BF6"/>
    <w:rsid w:val="007C3C21"/>
    <w:rsid w:val="007C3C27"/>
    <w:rsid w:val="007C3C7B"/>
    <w:rsid w:val="007C3CDD"/>
    <w:rsid w:val="007C4117"/>
    <w:rsid w:val="007C4F00"/>
    <w:rsid w:val="007C4F19"/>
    <w:rsid w:val="007C5A6B"/>
    <w:rsid w:val="007C5CA5"/>
    <w:rsid w:val="007C5CE0"/>
    <w:rsid w:val="007C5D6D"/>
    <w:rsid w:val="007C610F"/>
    <w:rsid w:val="007C6423"/>
    <w:rsid w:val="007C6A08"/>
    <w:rsid w:val="007C6B0A"/>
    <w:rsid w:val="007C6B1B"/>
    <w:rsid w:val="007C6CE0"/>
    <w:rsid w:val="007C70F6"/>
    <w:rsid w:val="007C7606"/>
    <w:rsid w:val="007C7D35"/>
    <w:rsid w:val="007C7E5C"/>
    <w:rsid w:val="007C7FAC"/>
    <w:rsid w:val="007C7FDE"/>
    <w:rsid w:val="007D011B"/>
    <w:rsid w:val="007D0329"/>
    <w:rsid w:val="007D0EBD"/>
    <w:rsid w:val="007D0F9D"/>
    <w:rsid w:val="007D11CF"/>
    <w:rsid w:val="007D1924"/>
    <w:rsid w:val="007D199C"/>
    <w:rsid w:val="007D1A3B"/>
    <w:rsid w:val="007D1C70"/>
    <w:rsid w:val="007D2480"/>
    <w:rsid w:val="007D266A"/>
    <w:rsid w:val="007D272D"/>
    <w:rsid w:val="007D2956"/>
    <w:rsid w:val="007D3483"/>
    <w:rsid w:val="007D3656"/>
    <w:rsid w:val="007D46D4"/>
    <w:rsid w:val="007D4893"/>
    <w:rsid w:val="007D4A42"/>
    <w:rsid w:val="007D4CA3"/>
    <w:rsid w:val="007D54AA"/>
    <w:rsid w:val="007D5568"/>
    <w:rsid w:val="007D5CEB"/>
    <w:rsid w:val="007D6183"/>
    <w:rsid w:val="007D641B"/>
    <w:rsid w:val="007D6463"/>
    <w:rsid w:val="007D6CF9"/>
    <w:rsid w:val="007D71DD"/>
    <w:rsid w:val="007D75FC"/>
    <w:rsid w:val="007D7A66"/>
    <w:rsid w:val="007D7B8A"/>
    <w:rsid w:val="007E099E"/>
    <w:rsid w:val="007E1E8F"/>
    <w:rsid w:val="007E2062"/>
    <w:rsid w:val="007E21F4"/>
    <w:rsid w:val="007E3584"/>
    <w:rsid w:val="007E3652"/>
    <w:rsid w:val="007E3974"/>
    <w:rsid w:val="007E3BA8"/>
    <w:rsid w:val="007E45FF"/>
    <w:rsid w:val="007E477E"/>
    <w:rsid w:val="007E49D3"/>
    <w:rsid w:val="007E531B"/>
    <w:rsid w:val="007E5440"/>
    <w:rsid w:val="007E5444"/>
    <w:rsid w:val="007E5ED4"/>
    <w:rsid w:val="007E5F3F"/>
    <w:rsid w:val="007E62DD"/>
    <w:rsid w:val="007E6EAA"/>
    <w:rsid w:val="007E720E"/>
    <w:rsid w:val="007E759B"/>
    <w:rsid w:val="007E78E0"/>
    <w:rsid w:val="007F059A"/>
    <w:rsid w:val="007F07D4"/>
    <w:rsid w:val="007F12C3"/>
    <w:rsid w:val="007F1C3B"/>
    <w:rsid w:val="007F2832"/>
    <w:rsid w:val="007F2E21"/>
    <w:rsid w:val="007F3827"/>
    <w:rsid w:val="007F433C"/>
    <w:rsid w:val="007F4484"/>
    <w:rsid w:val="007F48EB"/>
    <w:rsid w:val="007F4D5D"/>
    <w:rsid w:val="007F556C"/>
    <w:rsid w:val="007F5BA2"/>
    <w:rsid w:val="007F679A"/>
    <w:rsid w:val="007F67C3"/>
    <w:rsid w:val="007F7948"/>
    <w:rsid w:val="007F7E15"/>
    <w:rsid w:val="008001F6"/>
    <w:rsid w:val="008005BF"/>
    <w:rsid w:val="008010F2"/>
    <w:rsid w:val="0080149F"/>
    <w:rsid w:val="008014CD"/>
    <w:rsid w:val="00801668"/>
    <w:rsid w:val="00801753"/>
    <w:rsid w:val="00801A45"/>
    <w:rsid w:val="00801A89"/>
    <w:rsid w:val="00801DE9"/>
    <w:rsid w:val="00801F30"/>
    <w:rsid w:val="008028B9"/>
    <w:rsid w:val="008034C4"/>
    <w:rsid w:val="00803A00"/>
    <w:rsid w:val="00803B18"/>
    <w:rsid w:val="00803C28"/>
    <w:rsid w:val="00803C57"/>
    <w:rsid w:val="00803CEC"/>
    <w:rsid w:val="00803DFC"/>
    <w:rsid w:val="0080406A"/>
    <w:rsid w:val="008040C9"/>
    <w:rsid w:val="00804AF5"/>
    <w:rsid w:val="00804E6E"/>
    <w:rsid w:val="00805111"/>
    <w:rsid w:val="00805136"/>
    <w:rsid w:val="0080520A"/>
    <w:rsid w:val="00805F9D"/>
    <w:rsid w:val="0080642D"/>
    <w:rsid w:val="0080670A"/>
    <w:rsid w:val="00806812"/>
    <w:rsid w:val="00806864"/>
    <w:rsid w:val="00806D5C"/>
    <w:rsid w:val="008070F9"/>
    <w:rsid w:val="008076CA"/>
    <w:rsid w:val="00807749"/>
    <w:rsid w:val="00807A7D"/>
    <w:rsid w:val="0081001A"/>
    <w:rsid w:val="00810507"/>
    <w:rsid w:val="00810878"/>
    <w:rsid w:val="00810F1A"/>
    <w:rsid w:val="00811773"/>
    <w:rsid w:val="00811B10"/>
    <w:rsid w:val="00811F2D"/>
    <w:rsid w:val="00812596"/>
    <w:rsid w:val="0081315F"/>
    <w:rsid w:val="00813D80"/>
    <w:rsid w:val="00814E98"/>
    <w:rsid w:val="00815087"/>
    <w:rsid w:val="008150D3"/>
    <w:rsid w:val="00815387"/>
    <w:rsid w:val="00815561"/>
    <w:rsid w:val="00815C39"/>
    <w:rsid w:val="0081654B"/>
    <w:rsid w:val="00816577"/>
    <w:rsid w:val="00816664"/>
    <w:rsid w:val="0081666C"/>
    <w:rsid w:val="008166E6"/>
    <w:rsid w:val="00817255"/>
    <w:rsid w:val="008172EF"/>
    <w:rsid w:val="00817512"/>
    <w:rsid w:val="0081785F"/>
    <w:rsid w:val="0082002E"/>
    <w:rsid w:val="00820616"/>
    <w:rsid w:val="0082073F"/>
    <w:rsid w:val="00820799"/>
    <w:rsid w:val="008215A5"/>
    <w:rsid w:val="00821D50"/>
    <w:rsid w:val="008223EA"/>
    <w:rsid w:val="00822DCD"/>
    <w:rsid w:val="00823A0B"/>
    <w:rsid w:val="00823CC0"/>
    <w:rsid w:val="00824059"/>
    <w:rsid w:val="008249A9"/>
    <w:rsid w:val="008250E5"/>
    <w:rsid w:val="00825FE7"/>
    <w:rsid w:val="0082623F"/>
    <w:rsid w:val="00826B0A"/>
    <w:rsid w:val="00827B60"/>
    <w:rsid w:val="00827EB2"/>
    <w:rsid w:val="0083041A"/>
    <w:rsid w:val="008309A2"/>
    <w:rsid w:val="00830DB7"/>
    <w:rsid w:val="00830FC6"/>
    <w:rsid w:val="0083113F"/>
    <w:rsid w:val="00831350"/>
    <w:rsid w:val="00831920"/>
    <w:rsid w:val="00832A2E"/>
    <w:rsid w:val="00832CEC"/>
    <w:rsid w:val="0083320C"/>
    <w:rsid w:val="00833766"/>
    <w:rsid w:val="00833830"/>
    <w:rsid w:val="00833C20"/>
    <w:rsid w:val="0083492D"/>
    <w:rsid w:val="00834D15"/>
    <w:rsid w:val="00835444"/>
    <w:rsid w:val="008363F8"/>
    <w:rsid w:val="00836673"/>
    <w:rsid w:val="008374F2"/>
    <w:rsid w:val="00837621"/>
    <w:rsid w:val="00837CB5"/>
    <w:rsid w:val="00837DA9"/>
    <w:rsid w:val="00837F4F"/>
    <w:rsid w:val="00840054"/>
    <w:rsid w:val="008405F0"/>
    <w:rsid w:val="00840D87"/>
    <w:rsid w:val="008415BC"/>
    <w:rsid w:val="00842BA3"/>
    <w:rsid w:val="00842C63"/>
    <w:rsid w:val="00842D97"/>
    <w:rsid w:val="00843D5A"/>
    <w:rsid w:val="00843FD1"/>
    <w:rsid w:val="0084454B"/>
    <w:rsid w:val="0084476E"/>
    <w:rsid w:val="00844CAC"/>
    <w:rsid w:val="00844D52"/>
    <w:rsid w:val="00844E01"/>
    <w:rsid w:val="00844E0C"/>
    <w:rsid w:val="00844EFA"/>
    <w:rsid w:val="00845F41"/>
    <w:rsid w:val="008464BC"/>
    <w:rsid w:val="008472D0"/>
    <w:rsid w:val="008472EC"/>
    <w:rsid w:val="00847394"/>
    <w:rsid w:val="00847692"/>
    <w:rsid w:val="00847916"/>
    <w:rsid w:val="008479F5"/>
    <w:rsid w:val="00847C4C"/>
    <w:rsid w:val="00847F67"/>
    <w:rsid w:val="00850018"/>
    <w:rsid w:val="00850C3D"/>
    <w:rsid w:val="0085144C"/>
    <w:rsid w:val="00851606"/>
    <w:rsid w:val="00851C2C"/>
    <w:rsid w:val="00851D42"/>
    <w:rsid w:val="008520D0"/>
    <w:rsid w:val="00852AC0"/>
    <w:rsid w:val="008533D2"/>
    <w:rsid w:val="00853BDC"/>
    <w:rsid w:val="00853C04"/>
    <w:rsid w:val="008541ED"/>
    <w:rsid w:val="00854C52"/>
    <w:rsid w:val="008554D8"/>
    <w:rsid w:val="008559FA"/>
    <w:rsid w:val="00856E18"/>
    <w:rsid w:val="00856F7A"/>
    <w:rsid w:val="0085727C"/>
    <w:rsid w:val="00857DAE"/>
    <w:rsid w:val="008603A1"/>
    <w:rsid w:val="008609FA"/>
    <w:rsid w:val="00862443"/>
    <w:rsid w:val="00862513"/>
    <w:rsid w:val="00862E8C"/>
    <w:rsid w:val="0086343E"/>
    <w:rsid w:val="00863A8F"/>
    <w:rsid w:val="00864E08"/>
    <w:rsid w:val="008654A0"/>
    <w:rsid w:val="0086720E"/>
    <w:rsid w:val="008675EA"/>
    <w:rsid w:val="008678ED"/>
    <w:rsid w:val="00871A57"/>
    <w:rsid w:val="00871BB9"/>
    <w:rsid w:val="00871D69"/>
    <w:rsid w:val="00872CA3"/>
    <w:rsid w:val="00873380"/>
    <w:rsid w:val="0087356A"/>
    <w:rsid w:val="00874E68"/>
    <w:rsid w:val="00875428"/>
    <w:rsid w:val="0087545D"/>
    <w:rsid w:val="00875861"/>
    <w:rsid w:val="00875A44"/>
    <w:rsid w:val="008761DE"/>
    <w:rsid w:val="008767CE"/>
    <w:rsid w:val="00876D94"/>
    <w:rsid w:val="008776AF"/>
    <w:rsid w:val="0088046C"/>
    <w:rsid w:val="00880507"/>
    <w:rsid w:val="00880568"/>
    <w:rsid w:val="00880BF4"/>
    <w:rsid w:val="00881FFA"/>
    <w:rsid w:val="00882123"/>
    <w:rsid w:val="008822C0"/>
    <w:rsid w:val="00882338"/>
    <w:rsid w:val="00882C24"/>
    <w:rsid w:val="00883706"/>
    <w:rsid w:val="00883A86"/>
    <w:rsid w:val="00883F68"/>
    <w:rsid w:val="00884853"/>
    <w:rsid w:val="00884F8C"/>
    <w:rsid w:val="00885284"/>
    <w:rsid w:val="008858EF"/>
    <w:rsid w:val="00885942"/>
    <w:rsid w:val="00885C3A"/>
    <w:rsid w:val="008869CC"/>
    <w:rsid w:val="008871FE"/>
    <w:rsid w:val="008873EE"/>
    <w:rsid w:val="00890E69"/>
    <w:rsid w:val="00890E83"/>
    <w:rsid w:val="00891332"/>
    <w:rsid w:val="00891765"/>
    <w:rsid w:val="00891813"/>
    <w:rsid w:val="00892052"/>
    <w:rsid w:val="0089238C"/>
    <w:rsid w:val="0089262A"/>
    <w:rsid w:val="008928B6"/>
    <w:rsid w:val="00892E48"/>
    <w:rsid w:val="00893D07"/>
    <w:rsid w:val="008943D6"/>
    <w:rsid w:val="00894D50"/>
    <w:rsid w:val="0089531D"/>
    <w:rsid w:val="008953CF"/>
    <w:rsid w:val="008957F7"/>
    <w:rsid w:val="00895C7F"/>
    <w:rsid w:val="00895D08"/>
    <w:rsid w:val="00895DFC"/>
    <w:rsid w:val="00896549"/>
    <w:rsid w:val="00896716"/>
    <w:rsid w:val="00897306"/>
    <w:rsid w:val="008A067E"/>
    <w:rsid w:val="008A06E6"/>
    <w:rsid w:val="008A093B"/>
    <w:rsid w:val="008A0B48"/>
    <w:rsid w:val="008A13E0"/>
    <w:rsid w:val="008A164B"/>
    <w:rsid w:val="008A1C99"/>
    <w:rsid w:val="008A1E44"/>
    <w:rsid w:val="008A21F8"/>
    <w:rsid w:val="008A222E"/>
    <w:rsid w:val="008A23DB"/>
    <w:rsid w:val="008A24A4"/>
    <w:rsid w:val="008A2C05"/>
    <w:rsid w:val="008A31DA"/>
    <w:rsid w:val="008A3315"/>
    <w:rsid w:val="008A3C52"/>
    <w:rsid w:val="008A4076"/>
    <w:rsid w:val="008A4284"/>
    <w:rsid w:val="008A497B"/>
    <w:rsid w:val="008A4BD1"/>
    <w:rsid w:val="008A5750"/>
    <w:rsid w:val="008A5908"/>
    <w:rsid w:val="008A5E9F"/>
    <w:rsid w:val="008A6223"/>
    <w:rsid w:val="008A6346"/>
    <w:rsid w:val="008A6AAF"/>
    <w:rsid w:val="008A6B17"/>
    <w:rsid w:val="008A6B6A"/>
    <w:rsid w:val="008A6DA6"/>
    <w:rsid w:val="008A7585"/>
    <w:rsid w:val="008A7D04"/>
    <w:rsid w:val="008B01AF"/>
    <w:rsid w:val="008B0AF7"/>
    <w:rsid w:val="008B15BE"/>
    <w:rsid w:val="008B1EB8"/>
    <w:rsid w:val="008B2092"/>
    <w:rsid w:val="008B20DD"/>
    <w:rsid w:val="008B218C"/>
    <w:rsid w:val="008B2892"/>
    <w:rsid w:val="008B2A4E"/>
    <w:rsid w:val="008B30DA"/>
    <w:rsid w:val="008B35BD"/>
    <w:rsid w:val="008B3AD5"/>
    <w:rsid w:val="008B3D1B"/>
    <w:rsid w:val="008B3F05"/>
    <w:rsid w:val="008B5761"/>
    <w:rsid w:val="008B58F8"/>
    <w:rsid w:val="008B620C"/>
    <w:rsid w:val="008B6740"/>
    <w:rsid w:val="008B6F62"/>
    <w:rsid w:val="008B708E"/>
    <w:rsid w:val="008B73B5"/>
    <w:rsid w:val="008B7FDB"/>
    <w:rsid w:val="008C00B5"/>
    <w:rsid w:val="008C0B3F"/>
    <w:rsid w:val="008C0EA3"/>
    <w:rsid w:val="008C1360"/>
    <w:rsid w:val="008C14E5"/>
    <w:rsid w:val="008C1A25"/>
    <w:rsid w:val="008C24CD"/>
    <w:rsid w:val="008C25C2"/>
    <w:rsid w:val="008C2DC0"/>
    <w:rsid w:val="008C3E53"/>
    <w:rsid w:val="008C3F3E"/>
    <w:rsid w:val="008C4665"/>
    <w:rsid w:val="008C484A"/>
    <w:rsid w:val="008C5447"/>
    <w:rsid w:val="008C55E7"/>
    <w:rsid w:val="008C65A7"/>
    <w:rsid w:val="008C6694"/>
    <w:rsid w:val="008C712D"/>
    <w:rsid w:val="008C7365"/>
    <w:rsid w:val="008C7696"/>
    <w:rsid w:val="008C776B"/>
    <w:rsid w:val="008C799C"/>
    <w:rsid w:val="008C7E56"/>
    <w:rsid w:val="008D0938"/>
    <w:rsid w:val="008D0C4A"/>
    <w:rsid w:val="008D172B"/>
    <w:rsid w:val="008D178B"/>
    <w:rsid w:val="008D1829"/>
    <w:rsid w:val="008D19DE"/>
    <w:rsid w:val="008D1D02"/>
    <w:rsid w:val="008D1E4A"/>
    <w:rsid w:val="008D20BC"/>
    <w:rsid w:val="008D20D3"/>
    <w:rsid w:val="008D27BF"/>
    <w:rsid w:val="008D2A56"/>
    <w:rsid w:val="008D2C0D"/>
    <w:rsid w:val="008D2EB0"/>
    <w:rsid w:val="008D35E9"/>
    <w:rsid w:val="008D385D"/>
    <w:rsid w:val="008D4D6C"/>
    <w:rsid w:val="008D5017"/>
    <w:rsid w:val="008D53B4"/>
    <w:rsid w:val="008D5C51"/>
    <w:rsid w:val="008D72D5"/>
    <w:rsid w:val="008D73CE"/>
    <w:rsid w:val="008D76B3"/>
    <w:rsid w:val="008D78EF"/>
    <w:rsid w:val="008D79AD"/>
    <w:rsid w:val="008E0629"/>
    <w:rsid w:val="008E0860"/>
    <w:rsid w:val="008E12C1"/>
    <w:rsid w:val="008E1EA1"/>
    <w:rsid w:val="008E26EE"/>
    <w:rsid w:val="008E29DE"/>
    <w:rsid w:val="008E2B83"/>
    <w:rsid w:val="008E2E05"/>
    <w:rsid w:val="008E365C"/>
    <w:rsid w:val="008E39AF"/>
    <w:rsid w:val="008E40B2"/>
    <w:rsid w:val="008E4495"/>
    <w:rsid w:val="008E493E"/>
    <w:rsid w:val="008E4B4B"/>
    <w:rsid w:val="008E4BA8"/>
    <w:rsid w:val="008E4F39"/>
    <w:rsid w:val="008E5219"/>
    <w:rsid w:val="008E6CF2"/>
    <w:rsid w:val="008F012A"/>
    <w:rsid w:val="008F07A1"/>
    <w:rsid w:val="008F0B30"/>
    <w:rsid w:val="008F1709"/>
    <w:rsid w:val="008F1C29"/>
    <w:rsid w:val="008F2429"/>
    <w:rsid w:val="008F2542"/>
    <w:rsid w:val="008F2B90"/>
    <w:rsid w:val="008F3167"/>
    <w:rsid w:val="008F318C"/>
    <w:rsid w:val="008F3B9D"/>
    <w:rsid w:val="008F4248"/>
    <w:rsid w:val="008F45FE"/>
    <w:rsid w:val="008F4ABF"/>
    <w:rsid w:val="008F5567"/>
    <w:rsid w:val="008F595C"/>
    <w:rsid w:val="008F5B94"/>
    <w:rsid w:val="008F5D5C"/>
    <w:rsid w:val="008F6000"/>
    <w:rsid w:val="008F603D"/>
    <w:rsid w:val="008F7FA7"/>
    <w:rsid w:val="0090032C"/>
    <w:rsid w:val="00900723"/>
    <w:rsid w:val="00900CDC"/>
    <w:rsid w:val="0090114A"/>
    <w:rsid w:val="009012EC"/>
    <w:rsid w:val="00901320"/>
    <w:rsid w:val="00901419"/>
    <w:rsid w:val="00901582"/>
    <w:rsid w:val="009026E5"/>
    <w:rsid w:val="009029E0"/>
    <w:rsid w:val="00902C95"/>
    <w:rsid w:val="00902C98"/>
    <w:rsid w:val="0090369A"/>
    <w:rsid w:val="00903757"/>
    <w:rsid w:val="0090383C"/>
    <w:rsid w:val="009040B4"/>
    <w:rsid w:val="00904B5D"/>
    <w:rsid w:val="00904B9B"/>
    <w:rsid w:val="00905462"/>
    <w:rsid w:val="00905DB5"/>
    <w:rsid w:val="009066A7"/>
    <w:rsid w:val="009066FE"/>
    <w:rsid w:val="00907050"/>
    <w:rsid w:val="00907545"/>
    <w:rsid w:val="009076FF"/>
    <w:rsid w:val="00907BE0"/>
    <w:rsid w:val="0091014F"/>
    <w:rsid w:val="00910563"/>
    <w:rsid w:val="00910950"/>
    <w:rsid w:val="00910A2D"/>
    <w:rsid w:val="00911050"/>
    <w:rsid w:val="0091112A"/>
    <w:rsid w:val="00911E92"/>
    <w:rsid w:val="0091245D"/>
    <w:rsid w:val="00912608"/>
    <w:rsid w:val="00912856"/>
    <w:rsid w:val="00912B56"/>
    <w:rsid w:val="0091355E"/>
    <w:rsid w:val="0091399D"/>
    <w:rsid w:val="00914113"/>
    <w:rsid w:val="0091437D"/>
    <w:rsid w:val="009143E8"/>
    <w:rsid w:val="009147A1"/>
    <w:rsid w:val="00914A6B"/>
    <w:rsid w:val="00914D0F"/>
    <w:rsid w:val="00914F2B"/>
    <w:rsid w:val="009152BB"/>
    <w:rsid w:val="009153A7"/>
    <w:rsid w:val="009154EA"/>
    <w:rsid w:val="00915504"/>
    <w:rsid w:val="0091596D"/>
    <w:rsid w:val="00915AFC"/>
    <w:rsid w:val="009163AC"/>
    <w:rsid w:val="00917089"/>
    <w:rsid w:val="00917547"/>
    <w:rsid w:val="009200E1"/>
    <w:rsid w:val="00920B39"/>
    <w:rsid w:val="00920C21"/>
    <w:rsid w:val="00921D76"/>
    <w:rsid w:val="00921E08"/>
    <w:rsid w:val="00922547"/>
    <w:rsid w:val="00922676"/>
    <w:rsid w:val="00922AF1"/>
    <w:rsid w:val="00922C92"/>
    <w:rsid w:val="00922DF5"/>
    <w:rsid w:val="009230E2"/>
    <w:rsid w:val="009233D3"/>
    <w:rsid w:val="00924641"/>
    <w:rsid w:val="00924ACF"/>
    <w:rsid w:val="00924E46"/>
    <w:rsid w:val="00924E8C"/>
    <w:rsid w:val="0092592D"/>
    <w:rsid w:val="0092595A"/>
    <w:rsid w:val="00926DD2"/>
    <w:rsid w:val="00927866"/>
    <w:rsid w:val="00927C17"/>
    <w:rsid w:val="009300D5"/>
    <w:rsid w:val="0093052D"/>
    <w:rsid w:val="00930862"/>
    <w:rsid w:val="00930F28"/>
    <w:rsid w:val="00930F2A"/>
    <w:rsid w:val="00931C4E"/>
    <w:rsid w:val="00932BA7"/>
    <w:rsid w:val="00932FEE"/>
    <w:rsid w:val="00933266"/>
    <w:rsid w:val="00933E67"/>
    <w:rsid w:val="009342BF"/>
    <w:rsid w:val="009352D4"/>
    <w:rsid w:val="00935F68"/>
    <w:rsid w:val="0093660A"/>
    <w:rsid w:val="00936645"/>
    <w:rsid w:val="00936849"/>
    <w:rsid w:val="009372C7"/>
    <w:rsid w:val="00940DFC"/>
    <w:rsid w:val="0094106E"/>
    <w:rsid w:val="0094126C"/>
    <w:rsid w:val="00941A1E"/>
    <w:rsid w:val="00941D0F"/>
    <w:rsid w:val="00941D9B"/>
    <w:rsid w:val="00941F00"/>
    <w:rsid w:val="009432CD"/>
    <w:rsid w:val="0094337B"/>
    <w:rsid w:val="0094359B"/>
    <w:rsid w:val="00943A8C"/>
    <w:rsid w:val="0094416E"/>
    <w:rsid w:val="00944315"/>
    <w:rsid w:val="009448CE"/>
    <w:rsid w:val="00944A40"/>
    <w:rsid w:val="00944BD8"/>
    <w:rsid w:val="00945266"/>
    <w:rsid w:val="009453EB"/>
    <w:rsid w:val="00945EF1"/>
    <w:rsid w:val="00946820"/>
    <w:rsid w:val="0094728B"/>
    <w:rsid w:val="00947759"/>
    <w:rsid w:val="00947DAD"/>
    <w:rsid w:val="009511C5"/>
    <w:rsid w:val="00951603"/>
    <w:rsid w:val="00951747"/>
    <w:rsid w:val="009519E7"/>
    <w:rsid w:val="00951B18"/>
    <w:rsid w:val="00951C67"/>
    <w:rsid w:val="00951D1F"/>
    <w:rsid w:val="0095200D"/>
    <w:rsid w:val="009521CF"/>
    <w:rsid w:val="009523C8"/>
    <w:rsid w:val="00952426"/>
    <w:rsid w:val="00953069"/>
    <w:rsid w:val="0095339F"/>
    <w:rsid w:val="009538E2"/>
    <w:rsid w:val="009547A6"/>
    <w:rsid w:val="00954AB9"/>
    <w:rsid w:val="00955B13"/>
    <w:rsid w:val="0095655E"/>
    <w:rsid w:val="009565F8"/>
    <w:rsid w:val="009566D3"/>
    <w:rsid w:val="0095672F"/>
    <w:rsid w:val="00956F60"/>
    <w:rsid w:val="009573DC"/>
    <w:rsid w:val="00957CDD"/>
    <w:rsid w:val="00960537"/>
    <w:rsid w:val="00960EA7"/>
    <w:rsid w:val="00960F5E"/>
    <w:rsid w:val="00961557"/>
    <w:rsid w:val="00962C8C"/>
    <w:rsid w:val="0096341C"/>
    <w:rsid w:val="00963A1D"/>
    <w:rsid w:val="00963D0D"/>
    <w:rsid w:val="00963EA1"/>
    <w:rsid w:val="00964432"/>
    <w:rsid w:val="009645F9"/>
    <w:rsid w:val="00964932"/>
    <w:rsid w:val="009649BF"/>
    <w:rsid w:val="00964B3F"/>
    <w:rsid w:val="009657B6"/>
    <w:rsid w:val="009659DA"/>
    <w:rsid w:val="00965B15"/>
    <w:rsid w:val="00965DB9"/>
    <w:rsid w:val="009660EC"/>
    <w:rsid w:val="00966A85"/>
    <w:rsid w:val="00966CB3"/>
    <w:rsid w:val="00967622"/>
    <w:rsid w:val="009678FE"/>
    <w:rsid w:val="0096798B"/>
    <w:rsid w:val="00967C9A"/>
    <w:rsid w:val="00967F70"/>
    <w:rsid w:val="009705DB"/>
    <w:rsid w:val="00971F9A"/>
    <w:rsid w:val="009722B2"/>
    <w:rsid w:val="0097335A"/>
    <w:rsid w:val="00973DAF"/>
    <w:rsid w:val="009743CA"/>
    <w:rsid w:val="0097742D"/>
    <w:rsid w:val="00977587"/>
    <w:rsid w:val="00980476"/>
    <w:rsid w:val="009808A5"/>
    <w:rsid w:val="00980F66"/>
    <w:rsid w:val="00982773"/>
    <w:rsid w:val="00982C27"/>
    <w:rsid w:val="00982E3D"/>
    <w:rsid w:val="00982E47"/>
    <w:rsid w:val="00983579"/>
    <w:rsid w:val="00983BB4"/>
    <w:rsid w:val="00983CC7"/>
    <w:rsid w:val="00984748"/>
    <w:rsid w:val="009852F6"/>
    <w:rsid w:val="00985535"/>
    <w:rsid w:val="009859E9"/>
    <w:rsid w:val="00985A67"/>
    <w:rsid w:val="00985EDB"/>
    <w:rsid w:val="00985FEB"/>
    <w:rsid w:val="009860FB"/>
    <w:rsid w:val="0098614B"/>
    <w:rsid w:val="009864C0"/>
    <w:rsid w:val="0098687D"/>
    <w:rsid w:val="00986E48"/>
    <w:rsid w:val="00986FE6"/>
    <w:rsid w:val="00987263"/>
    <w:rsid w:val="009873C3"/>
    <w:rsid w:val="009876C2"/>
    <w:rsid w:val="0098772C"/>
    <w:rsid w:val="00987E34"/>
    <w:rsid w:val="00990097"/>
    <w:rsid w:val="00990B5B"/>
    <w:rsid w:val="00990C4A"/>
    <w:rsid w:val="00990D01"/>
    <w:rsid w:val="00990D5F"/>
    <w:rsid w:val="00990F77"/>
    <w:rsid w:val="00991056"/>
    <w:rsid w:val="00991B39"/>
    <w:rsid w:val="00992AD6"/>
    <w:rsid w:val="00992D5E"/>
    <w:rsid w:val="0099305F"/>
    <w:rsid w:val="00993399"/>
    <w:rsid w:val="009936DF"/>
    <w:rsid w:val="00994650"/>
    <w:rsid w:val="0099487B"/>
    <w:rsid w:val="009955C4"/>
    <w:rsid w:val="009955DD"/>
    <w:rsid w:val="009956D0"/>
    <w:rsid w:val="009958E7"/>
    <w:rsid w:val="00995AAC"/>
    <w:rsid w:val="00995C6D"/>
    <w:rsid w:val="00996B1E"/>
    <w:rsid w:val="009979E1"/>
    <w:rsid w:val="00997AC8"/>
    <w:rsid w:val="00997B7C"/>
    <w:rsid w:val="009A070F"/>
    <w:rsid w:val="009A0A90"/>
    <w:rsid w:val="009A0BC7"/>
    <w:rsid w:val="009A2182"/>
    <w:rsid w:val="009A2301"/>
    <w:rsid w:val="009A343E"/>
    <w:rsid w:val="009A37C5"/>
    <w:rsid w:val="009A3898"/>
    <w:rsid w:val="009A3FBF"/>
    <w:rsid w:val="009A4062"/>
    <w:rsid w:val="009A414B"/>
    <w:rsid w:val="009A4781"/>
    <w:rsid w:val="009A47A8"/>
    <w:rsid w:val="009A49D1"/>
    <w:rsid w:val="009A50A1"/>
    <w:rsid w:val="009A5601"/>
    <w:rsid w:val="009A5657"/>
    <w:rsid w:val="009A6037"/>
    <w:rsid w:val="009A60C3"/>
    <w:rsid w:val="009A6AD5"/>
    <w:rsid w:val="009A6CB1"/>
    <w:rsid w:val="009A7A5D"/>
    <w:rsid w:val="009B0652"/>
    <w:rsid w:val="009B0864"/>
    <w:rsid w:val="009B0A51"/>
    <w:rsid w:val="009B0DF1"/>
    <w:rsid w:val="009B1031"/>
    <w:rsid w:val="009B280F"/>
    <w:rsid w:val="009B2AB7"/>
    <w:rsid w:val="009B2ABA"/>
    <w:rsid w:val="009B2E51"/>
    <w:rsid w:val="009B32A2"/>
    <w:rsid w:val="009B3C0F"/>
    <w:rsid w:val="009B43CD"/>
    <w:rsid w:val="009B4461"/>
    <w:rsid w:val="009B4557"/>
    <w:rsid w:val="009B4763"/>
    <w:rsid w:val="009B4CB6"/>
    <w:rsid w:val="009B4E7F"/>
    <w:rsid w:val="009B5724"/>
    <w:rsid w:val="009B59EC"/>
    <w:rsid w:val="009B5EF9"/>
    <w:rsid w:val="009B693B"/>
    <w:rsid w:val="009B6C4A"/>
    <w:rsid w:val="009B6E06"/>
    <w:rsid w:val="009B74CA"/>
    <w:rsid w:val="009B765E"/>
    <w:rsid w:val="009B7F4A"/>
    <w:rsid w:val="009C05E8"/>
    <w:rsid w:val="009C0838"/>
    <w:rsid w:val="009C0B1C"/>
    <w:rsid w:val="009C0C5A"/>
    <w:rsid w:val="009C1DF4"/>
    <w:rsid w:val="009C2A8E"/>
    <w:rsid w:val="009C2C9F"/>
    <w:rsid w:val="009C3032"/>
    <w:rsid w:val="009C4C6C"/>
    <w:rsid w:val="009C537B"/>
    <w:rsid w:val="009C54E4"/>
    <w:rsid w:val="009C5A19"/>
    <w:rsid w:val="009C6629"/>
    <w:rsid w:val="009C6907"/>
    <w:rsid w:val="009C6BCF"/>
    <w:rsid w:val="009C6DE2"/>
    <w:rsid w:val="009C7055"/>
    <w:rsid w:val="009C7B79"/>
    <w:rsid w:val="009C7B85"/>
    <w:rsid w:val="009D0428"/>
    <w:rsid w:val="009D09E2"/>
    <w:rsid w:val="009D0EEB"/>
    <w:rsid w:val="009D19DB"/>
    <w:rsid w:val="009D1D0A"/>
    <w:rsid w:val="009D1EEE"/>
    <w:rsid w:val="009D2471"/>
    <w:rsid w:val="009D26F8"/>
    <w:rsid w:val="009D2CB3"/>
    <w:rsid w:val="009D30B9"/>
    <w:rsid w:val="009D3FF8"/>
    <w:rsid w:val="009D4398"/>
    <w:rsid w:val="009D4404"/>
    <w:rsid w:val="009D4AF6"/>
    <w:rsid w:val="009D4DAF"/>
    <w:rsid w:val="009D4DCC"/>
    <w:rsid w:val="009D5134"/>
    <w:rsid w:val="009D5A5F"/>
    <w:rsid w:val="009D5CA4"/>
    <w:rsid w:val="009D6100"/>
    <w:rsid w:val="009D6978"/>
    <w:rsid w:val="009E050E"/>
    <w:rsid w:val="009E0702"/>
    <w:rsid w:val="009E0A84"/>
    <w:rsid w:val="009E0A9C"/>
    <w:rsid w:val="009E0DF6"/>
    <w:rsid w:val="009E0F05"/>
    <w:rsid w:val="009E1DC8"/>
    <w:rsid w:val="009E2010"/>
    <w:rsid w:val="009E210C"/>
    <w:rsid w:val="009E25C3"/>
    <w:rsid w:val="009E263A"/>
    <w:rsid w:val="009E283F"/>
    <w:rsid w:val="009E2ACC"/>
    <w:rsid w:val="009E40CD"/>
    <w:rsid w:val="009E4BC9"/>
    <w:rsid w:val="009E51E9"/>
    <w:rsid w:val="009E570F"/>
    <w:rsid w:val="009E5A9C"/>
    <w:rsid w:val="009E5ADD"/>
    <w:rsid w:val="009E5B19"/>
    <w:rsid w:val="009E6789"/>
    <w:rsid w:val="009E6D98"/>
    <w:rsid w:val="009E708E"/>
    <w:rsid w:val="009E741F"/>
    <w:rsid w:val="009E7A35"/>
    <w:rsid w:val="009F0648"/>
    <w:rsid w:val="009F08F4"/>
    <w:rsid w:val="009F1209"/>
    <w:rsid w:val="009F1446"/>
    <w:rsid w:val="009F20B4"/>
    <w:rsid w:val="009F2567"/>
    <w:rsid w:val="009F2EF3"/>
    <w:rsid w:val="009F37DA"/>
    <w:rsid w:val="009F38E5"/>
    <w:rsid w:val="009F3C9D"/>
    <w:rsid w:val="009F42DE"/>
    <w:rsid w:val="009F46EE"/>
    <w:rsid w:val="009F4E11"/>
    <w:rsid w:val="009F57F6"/>
    <w:rsid w:val="009F5ABA"/>
    <w:rsid w:val="009F60BF"/>
    <w:rsid w:val="009F62F8"/>
    <w:rsid w:val="009F63E7"/>
    <w:rsid w:val="009F6561"/>
    <w:rsid w:val="009F6BB9"/>
    <w:rsid w:val="009F6F48"/>
    <w:rsid w:val="009F76B6"/>
    <w:rsid w:val="009F78BC"/>
    <w:rsid w:val="009F7B81"/>
    <w:rsid w:val="00A0071D"/>
    <w:rsid w:val="00A00A9A"/>
    <w:rsid w:val="00A00E74"/>
    <w:rsid w:val="00A00FA9"/>
    <w:rsid w:val="00A01F86"/>
    <w:rsid w:val="00A0242C"/>
    <w:rsid w:val="00A02472"/>
    <w:rsid w:val="00A0250F"/>
    <w:rsid w:val="00A026DF"/>
    <w:rsid w:val="00A02A35"/>
    <w:rsid w:val="00A02D44"/>
    <w:rsid w:val="00A03156"/>
    <w:rsid w:val="00A033FE"/>
    <w:rsid w:val="00A03D1E"/>
    <w:rsid w:val="00A03F92"/>
    <w:rsid w:val="00A04575"/>
    <w:rsid w:val="00A04CD3"/>
    <w:rsid w:val="00A04FA0"/>
    <w:rsid w:val="00A05392"/>
    <w:rsid w:val="00A0544F"/>
    <w:rsid w:val="00A05818"/>
    <w:rsid w:val="00A05EBA"/>
    <w:rsid w:val="00A05F7F"/>
    <w:rsid w:val="00A06037"/>
    <w:rsid w:val="00A0631D"/>
    <w:rsid w:val="00A06499"/>
    <w:rsid w:val="00A069CA"/>
    <w:rsid w:val="00A0755B"/>
    <w:rsid w:val="00A10979"/>
    <w:rsid w:val="00A10D2C"/>
    <w:rsid w:val="00A111EC"/>
    <w:rsid w:val="00A11B19"/>
    <w:rsid w:val="00A1243E"/>
    <w:rsid w:val="00A12597"/>
    <w:rsid w:val="00A1459A"/>
    <w:rsid w:val="00A1486A"/>
    <w:rsid w:val="00A14A2D"/>
    <w:rsid w:val="00A14EE3"/>
    <w:rsid w:val="00A1654F"/>
    <w:rsid w:val="00A165C3"/>
    <w:rsid w:val="00A17597"/>
    <w:rsid w:val="00A17C11"/>
    <w:rsid w:val="00A17F16"/>
    <w:rsid w:val="00A208D4"/>
    <w:rsid w:val="00A21080"/>
    <w:rsid w:val="00A2122B"/>
    <w:rsid w:val="00A21431"/>
    <w:rsid w:val="00A217F2"/>
    <w:rsid w:val="00A21C8C"/>
    <w:rsid w:val="00A21D81"/>
    <w:rsid w:val="00A22427"/>
    <w:rsid w:val="00A2246B"/>
    <w:rsid w:val="00A224E0"/>
    <w:rsid w:val="00A23231"/>
    <w:rsid w:val="00A2326E"/>
    <w:rsid w:val="00A23698"/>
    <w:rsid w:val="00A236DC"/>
    <w:rsid w:val="00A23C91"/>
    <w:rsid w:val="00A23EB3"/>
    <w:rsid w:val="00A23F93"/>
    <w:rsid w:val="00A2495C"/>
    <w:rsid w:val="00A24B8B"/>
    <w:rsid w:val="00A24CF8"/>
    <w:rsid w:val="00A2531A"/>
    <w:rsid w:val="00A25362"/>
    <w:rsid w:val="00A257F4"/>
    <w:rsid w:val="00A25F76"/>
    <w:rsid w:val="00A274ED"/>
    <w:rsid w:val="00A27918"/>
    <w:rsid w:val="00A27D20"/>
    <w:rsid w:val="00A3022F"/>
    <w:rsid w:val="00A305D6"/>
    <w:rsid w:val="00A306BF"/>
    <w:rsid w:val="00A3094C"/>
    <w:rsid w:val="00A30F54"/>
    <w:rsid w:val="00A32382"/>
    <w:rsid w:val="00A32452"/>
    <w:rsid w:val="00A3267A"/>
    <w:rsid w:val="00A329FA"/>
    <w:rsid w:val="00A32BA3"/>
    <w:rsid w:val="00A32E2F"/>
    <w:rsid w:val="00A331A9"/>
    <w:rsid w:val="00A337FE"/>
    <w:rsid w:val="00A33866"/>
    <w:rsid w:val="00A33DF9"/>
    <w:rsid w:val="00A349C9"/>
    <w:rsid w:val="00A34D8D"/>
    <w:rsid w:val="00A34E23"/>
    <w:rsid w:val="00A35151"/>
    <w:rsid w:val="00A35D1F"/>
    <w:rsid w:val="00A363A8"/>
    <w:rsid w:val="00A36485"/>
    <w:rsid w:val="00A36FC2"/>
    <w:rsid w:val="00A374C1"/>
    <w:rsid w:val="00A37867"/>
    <w:rsid w:val="00A40667"/>
    <w:rsid w:val="00A40AAF"/>
    <w:rsid w:val="00A412EC"/>
    <w:rsid w:val="00A41859"/>
    <w:rsid w:val="00A41E5F"/>
    <w:rsid w:val="00A41ED8"/>
    <w:rsid w:val="00A41FEB"/>
    <w:rsid w:val="00A42ABA"/>
    <w:rsid w:val="00A42E3C"/>
    <w:rsid w:val="00A4307F"/>
    <w:rsid w:val="00A435C9"/>
    <w:rsid w:val="00A44115"/>
    <w:rsid w:val="00A442A4"/>
    <w:rsid w:val="00A4447E"/>
    <w:rsid w:val="00A445AA"/>
    <w:rsid w:val="00A4488E"/>
    <w:rsid w:val="00A45A6C"/>
    <w:rsid w:val="00A45D39"/>
    <w:rsid w:val="00A46508"/>
    <w:rsid w:val="00A46610"/>
    <w:rsid w:val="00A46872"/>
    <w:rsid w:val="00A46903"/>
    <w:rsid w:val="00A46B4A"/>
    <w:rsid w:val="00A475A8"/>
    <w:rsid w:val="00A47FA8"/>
    <w:rsid w:val="00A47FAB"/>
    <w:rsid w:val="00A50EAB"/>
    <w:rsid w:val="00A52493"/>
    <w:rsid w:val="00A5326E"/>
    <w:rsid w:val="00A53585"/>
    <w:rsid w:val="00A536F4"/>
    <w:rsid w:val="00A53E2D"/>
    <w:rsid w:val="00A53E68"/>
    <w:rsid w:val="00A54555"/>
    <w:rsid w:val="00A54917"/>
    <w:rsid w:val="00A54CA1"/>
    <w:rsid w:val="00A55278"/>
    <w:rsid w:val="00A555DC"/>
    <w:rsid w:val="00A55A1B"/>
    <w:rsid w:val="00A56583"/>
    <w:rsid w:val="00A56DE5"/>
    <w:rsid w:val="00A56F79"/>
    <w:rsid w:val="00A573C2"/>
    <w:rsid w:val="00A57572"/>
    <w:rsid w:val="00A57E05"/>
    <w:rsid w:val="00A57FC5"/>
    <w:rsid w:val="00A6023A"/>
    <w:rsid w:val="00A604B9"/>
    <w:rsid w:val="00A605D6"/>
    <w:rsid w:val="00A611DB"/>
    <w:rsid w:val="00A614E2"/>
    <w:rsid w:val="00A6158D"/>
    <w:rsid w:val="00A61F15"/>
    <w:rsid w:val="00A62407"/>
    <w:rsid w:val="00A62661"/>
    <w:rsid w:val="00A626E5"/>
    <w:rsid w:val="00A6277F"/>
    <w:rsid w:val="00A6404E"/>
    <w:rsid w:val="00A6460B"/>
    <w:rsid w:val="00A646AB"/>
    <w:rsid w:val="00A648FD"/>
    <w:rsid w:val="00A6511F"/>
    <w:rsid w:val="00A656B8"/>
    <w:rsid w:val="00A65A85"/>
    <w:rsid w:val="00A66D8A"/>
    <w:rsid w:val="00A673B2"/>
    <w:rsid w:val="00A67743"/>
    <w:rsid w:val="00A677D4"/>
    <w:rsid w:val="00A67D63"/>
    <w:rsid w:val="00A70215"/>
    <w:rsid w:val="00A70511"/>
    <w:rsid w:val="00A70D1A"/>
    <w:rsid w:val="00A71BB1"/>
    <w:rsid w:val="00A71BBC"/>
    <w:rsid w:val="00A71C50"/>
    <w:rsid w:val="00A7279D"/>
    <w:rsid w:val="00A73026"/>
    <w:rsid w:val="00A73312"/>
    <w:rsid w:val="00A733CB"/>
    <w:rsid w:val="00A738FD"/>
    <w:rsid w:val="00A75094"/>
    <w:rsid w:val="00A759C5"/>
    <w:rsid w:val="00A762C1"/>
    <w:rsid w:val="00A764D7"/>
    <w:rsid w:val="00A7681F"/>
    <w:rsid w:val="00A77D94"/>
    <w:rsid w:val="00A802E9"/>
    <w:rsid w:val="00A8053F"/>
    <w:rsid w:val="00A8158D"/>
    <w:rsid w:val="00A818A7"/>
    <w:rsid w:val="00A81932"/>
    <w:rsid w:val="00A81A41"/>
    <w:rsid w:val="00A81A5A"/>
    <w:rsid w:val="00A81E5F"/>
    <w:rsid w:val="00A81FBC"/>
    <w:rsid w:val="00A821F1"/>
    <w:rsid w:val="00A82558"/>
    <w:rsid w:val="00A82949"/>
    <w:rsid w:val="00A82DA0"/>
    <w:rsid w:val="00A82E3D"/>
    <w:rsid w:val="00A831C0"/>
    <w:rsid w:val="00A83303"/>
    <w:rsid w:val="00A839CF"/>
    <w:rsid w:val="00A84C5E"/>
    <w:rsid w:val="00A84DFC"/>
    <w:rsid w:val="00A84F58"/>
    <w:rsid w:val="00A85504"/>
    <w:rsid w:val="00A85829"/>
    <w:rsid w:val="00A85B91"/>
    <w:rsid w:val="00A86872"/>
    <w:rsid w:val="00A8698B"/>
    <w:rsid w:val="00A8699F"/>
    <w:rsid w:val="00A86A1B"/>
    <w:rsid w:val="00A87487"/>
    <w:rsid w:val="00A875C9"/>
    <w:rsid w:val="00A87ED8"/>
    <w:rsid w:val="00A9051D"/>
    <w:rsid w:val="00A909EA"/>
    <w:rsid w:val="00A91CD9"/>
    <w:rsid w:val="00A91F95"/>
    <w:rsid w:val="00A921E2"/>
    <w:rsid w:val="00A92448"/>
    <w:rsid w:val="00A92B54"/>
    <w:rsid w:val="00A92BF9"/>
    <w:rsid w:val="00A935BC"/>
    <w:rsid w:val="00A93E90"/>
    <w:rsid w:val="00A9460B"/>
    <w:rsid w:val="00A94F21"/>
    <w:rsid w:val="00A950BB"/>
    <w:rsid w:val="00A95FE8"/>
    <w:rsid w:val="00A95FF6"/>
    <w:rsid w:val="00A9627C"/>
    <w:rsid w:val="00A967BE"/>
    <w:rsid w:val="00A96BFE"/>
    <w:rsid w:val="00A974D2"/>
    <w:rsid w:val="00A97A67"/>
    <w:rsid w:val="00AA00BD"/>
    <w:rsid w:val="00AA1FBB"/>
    <w:rsid w:val="00AA236E"/>
    <w:rsid w:val="00AA28B0"/>
    <w:rsid w:val="00AA2C4A"/>
    <w:rsid w:val="00AA2E33"/>
    <w:rsid w:val="00AA3451"/>
    <w:rsid w:val="00AA3973"/>
    <w:rsid w:val="00AA3C91"/>
    <w:rsid w:val="00AA3EA3"/>
    <w:rsid w:val="00AA408F"/>
    <w:rsid w:val="00AA4955"/>
    <w:rsid w:val="00AA4F82"/>
    <w:rsid w:val="00AA4F9D"/>
    <w:rsid w:val="00AA4FFC"/>
    <w:rsid w:val="00AA5467"/>
    <w:rsid w:val="00AA55A8"/>
    <w:rsid w:val="00AA64B5"/>
    <w:rsid w:val="00AA6BFF"/>
    <w:rsid w:val="00AA79F8"/>
    <w:rsid w:val="00AA7A1A"/>
    <w:rsid w:val="00AB03FE"/>
    <w:rsid w:val="00AB0B9A"/>
    <w:rsid w:val="00AB1137"/>
    <w:rsid w:val="00AB116A"/>
    <w:rsid w:val="00AB156D"/>
    <w:rsid w:val="00AB16F9"/>
    <w:rsid w:val="00AB18FC"/>
    <w:rsid w:val="00AB1A4E"/>
    <w:rsid w:val="00AB2147"/>
    <w:rsid w:val="00AB2338"/>
    <w:rsid w:val="00AB2A7B"/>
    <w:rsid w:val="00AB2F8F"/>
    <w:rsid w:val="00AB378F"/>
    <w:rsid w:val="00AB39B8"/>
    <w:rsid w:val="00AB3AED"/>
    <w:rsid w:val="00AB3B87"/>
    <w:rsid w:val="00AB3BA0"/>
    <w:rsid w:val="00AB3C2B"/>
    <w:rsid w:val="00AB3D11"/>
    <w:rsid w:val="00AB44EC"/>
    <w:rsid w:val="00AB4AAE"/>
    <w:rsid w:val="00AB56D8"/>
    <w:rsid w:val="00AB5B77"/>
    <w:rsid w:val="00AB5F16"/>
    <w:rsid w:val="00AB6112"/>
    <w:rsid w:val="00AB636A"/>
    <w:rsid w:val="00AB72C0"/>
    <w:rsid w:val="00AC0278"/>
    <w:rsid w:val="00AC0A12"/>
    <w:rsid w:val="00AC0B15"/>
    <w:rsid w:val="00AC2592"/>
    <w:rsid w:val="00AC3270"/>
    <w:rsid w:val="00AC3782"/>
    <w:rsid w:val="00AC3CDC"/>
    <w:rsid w:val="00AC4212"/>
    <w:rsid w:val="00AC442B"/>
    <w:rsid w:val="00AC48C9"/>
    <w:rsid w:val="00AC50AF"/>
    <w:rsid w:val="00AC536C"/>
    <w:rsid w:val="00AC5D60"/>
    <w:rsid w:val="00AC6337"/>
    <w:rsid w:val="00AC643A"/>
    <w:rsid w:val="00AC6588"/>
    <w:rsid w:val="00AD0230"/>
    <w:rsid w:val="00AD0249"/>
    <w:rsid w:val="00AD061B"/>
    <w:rsid w:val="00AD07A8"/>
    <w:rsid w:val="00AD0C30"/>
    <w:rsid w:val="00AD176F"/>
    <w:rsid w:val="00AD1FD1"/>
    <w:rsid w:val="00AD2000"/>
    <w:rsid w:val="00AD220E"/>
    <w:rsid w:val="00AD2E1F"/>
    <w:rsid w:val="00AD3022"/>
    <w:rsid w:val="00AD33C4"/>
    <w:rsid w:val="00AD3E2D"/>
    <w:rsid w:val="00AD3F94"/>
    <w:rsid w:val="00AD414D"/>
    <w:rsid w:val="00AD44C3"/>
    <w:rsid w:val="00AD5497"/>
    <w:rsid w:val="00AD5849"/>
    <w:rsid w:val="00AD5DC4"/>
    <w:rsid w:val="00AD5E84"/>
    <w:rsid w:val="00AD6141"/>
    <w:rsid w:val="00AD6544"/>
    <w:rsid w:val="00AD6DAD"/>
    <w:rsid w:val="00AD730B"/>
    <w:rsid w:val="00AD73A0"/>
    <w:rsid w:val="00AD746F"/>
    <w:rsid w:val="00AD74C6"/>
    <w:rsid w:val="00AD763C"/>
    <w:rsid w:val="00AD7AB9"/>
    <w:rsid w:val="00AD7D9D"/>
    <w:rsid w:val="00AE00B0"/>
    <w:rsid w:val="00AE1363"/>
    <w:rsid w:val="00AE1908"/>
    <w:rsid w:val="00AE1E85"/>
    <w:rsid w:val="00AE2300"/>
    <w:rsid w:val="00AE286B"/>
    <w:rsid w:val="00AE2DDD"/>
    <w:rsid w:val="00AE3831"/>
    <w:rsid w:val="00AE39C1"/>
    <w:rsid w:val="00AE3E66"/>
    <w:rsid w:val="00AE43CF"/>
    <w:rsid w:val="00AE5036"/>
    <w:rsid w:val="00AE51D0"/>
    <w:rsid w:val="00AE5273"/>
    <w:rsid w:val="00AE59F3"/>
    <w:rsid w:val="00AE5E3B"/>
    <w:rsid w:val="00AE5ED6"/>
    <w:rsid w:val="00AE62E5"/>
    <w:rsid w:val="00AE68AE"/>
    <w:rsid w:val="00AE6CEA"/>
    <w:rsid w:val="00AE71BF"/>
    <w:rsid w:val="00AE75F4"/>
    <w:rsid w:val="00AE7D18"/>
    <w:rsid w:val="00AF0040"/>
    <w:rsid w:val="00AF0045"/>
    <w:rsid w:val="00AF040F"/>
    <w:rsid w:val="00AF07C8"/>
    <w:rsid w:val="00AF1527"/>
    <w:rsid w:val="00AF1752"/>
    <w:rsid w:val="00AF244B"/>
    <w:rsid w:val="00AF285C"/>
    <w:rsid w:val="00AF2ED5"/>
    <w:rsid w:val="00AF2FAE"/>
    <w:rsid w:val="00AF33DD"/>
    <w:rsid w:val="00AF3575"/>
    <w:rsid w:val="00AF3796"/>
    <w:rsid w:val="00AF3AB3"/>
    <w:rsid w:val="00AF3F13"/>
    <w:rsid w:val="00AF4225"/>
    <w:rsid w:val="00AF4340"/>
    <w:rsid w:val="00AF44A7"/>
    <w:rsid w:val="00AF476A"/>
    <w:rsid w:val="00AF4A00"/>
    <w:rsid w:val="00AF581D"/>
    <w:rsid w:val="00AF5EA1"/>
    <w:rsid w:val="00AF681E"/>
    <w:rsid w:val="00AF6899"/>
    <w:rsid w:val="00AF6A3D"/>
    <w:rsid w:val="00AF6D1C"/>
    <w:rsid w:val="00AF6DDC"/>
    <w:rsid w:val="00AF727C"/>
    <w:rsid w:val="00AF73EC"/>
    <w:rsid w:val="00AF7C11"/>
    <w:rsid w:val="00B00C60"/>
    <w:rsid w:val="00B010DB"/>
    <w:rsid w:val="00B01388"/>
    <w:rsid w:val="00B01EFA"/>
    <w:rsid w:val="00B0213C"/>
    <w:rsid w:val="00B02633"/>
    <w:rsid w:val="00B0293F"/>
    <w:rsid w:val="00B0299E"/>
    <w:rsid w:val="00B02D6C"/>
    <w:rsid w:val="00B02F41"/>
    <w:rsid w:val="00B02F4C"/>
    <w:rsid w:val="00B03259"/>
    <w:rsid w:val="00B0485A"/>
    <w:rsid w:val="00B049E7"/>
    <w:rsid w:val="00B04A9C"/>
    <w:rsid w:val="00B04C9A"/>
    <w:rsid w:val="00B054B6"/>
    <w:rsid w:val="00B058FF"/>
    <w:rsid w:val="00B05A69"/>
    <w:rsid w:val="00B05FE7"/>
    <w:rsid w:val="00B06577"/>
    <w:rsid w:val="00B0697F"/>
    <w:rsid w:val="00B06A05"/>
    <w:rsid w:val="00B06A6C"/>
    <w:rsid w:val="00B06AFC"/>
    <w:rsid w:val="00B07205"/>
    <w:rsid w:val="00B072D5"/>
    <w:rsid w:val="00B07308"/>
    <w:rsid w:val="00B0733D"/>
    <w:rsid w:val="00B10049"/>
    <w:rsid w:val="00B10186"/>
    <w:rsid w:val="00B1034B"/>
    <w:rsid w:val="00B10F3C"/>
    <w:rsid w:val="00B112D5"/>
    <w:rsid w:val="00B11373"/>
    <w:rsid w:val="00B11D1E"/>
    <w:rsid w:val="00B11DE2"/>
    <w:rsid w:val="00B12570"/>
    <w:rsid w:val="00B12DBF"/>
    <w:rsid w:val="00B12E20"/>
    <w:rsid w:val="00B13685"/>
    <w:rsid w:val="00B13705"/>
    <w:rsid w:val="00B14CAC"/>
    <w:rsid w:val="00B14FEC"/>
    <w:rsid w:val="00B152C8"/>
    <w:rsid w:val="00B15A21"/>
    <w:rsid w:val="00B15EC8"/>
    <w:rsid w:val="00B16B65"/>
    <w:rsid w:val="00B16BB0"/>
    <w:rsid w:val="00B17180"/>
    <w:rsid w:val="00B20A55"/>
    <w:rsid w:val="00B20ADD"/>
    <w:rsid w:val="00B20B5F"/>
    <w:rsid w:val="00B21127"/>
    <w:rsid w:val="00B21CB6"/>
    <w:rsid w:val="00B21E63"/>
    <w:rsid w:val="00B22DF1"/>
    <w:rsid w:val="00B233BC"/>
    <w:rsid w:val="00B23759"/>
    <w:rsid w:val="00B2387E"/>
    <w:rsid w:val="00B239A6"/>
    <w:rsid w:val="00B23E4E"/>
    <w:rsid w:val="00B241F0"/>
    <w:rsid w:val="00B2554D"/>
    <w:rsid w:val="00B268DD"/>
    <w:rsid w:val="00B27ADC"/>
    <w:rsid w:val="00B30380"/>
    <w:rsid w:val="00B3042F"/>
    <w:rsid w:val="00B3125B"/>
    <w:rsid w:val="00B31389"/>
    <w:rsid w:val="00B313FE"/>
    <w:rsid w:val="00B31411"/>
    <w:rsid w:val="00B31435"/>
    <w:rsid w:val="00B3180E"/>
    <w:rsid w:val="00B318F6"/>
    <w:rsid w:val="00B3211E"/>
    <w:rsid w:val="00B3280D"/>
    <w:rsid w:val="00B32D41"/>
    <w:rsid w:val="00B33057"/>
    <w:rsid w:val="00B33FD2"/>
    <w:rsid w:val="00B3427E"/>
    <w:rsid w:val="00B34B6B"/>
    <w:rsid w:val="00B34C6A"/>
    <w:rsid w:val="00B357B3"/>
    <w:rsid w:val="00B35ABE"/>
    <w:rsid w:val="00B35D63"/>
    <w:rsid w:val="00B362EB"/>
    <w:rsid w:val="00B36950"/>
    <w:rsid w:val="00B36B5D"/>
    <w:rsid w:val="00B36C1B"/>
    <w:rsid w:val="00B36CD3"/>
    <w:rsid w:val="00B36EC1"/>
    <w:rsid w:val="00B375B5"/>
    <w:rsid w:val="00B3773A"/>
    <w:rsid w:val="00B377EF"/>
    <w:rsid w:val="00B403A3"/>
    <w:rsid w:val="00B405A4"/>
    <w:rsid w:val="00B40C69"/>
    <w:rsid w:val="00B40CA2"/>
    <w:rsid w:val="00B41693"/>
    <w:rsid w:val="00B41BC8"/>
    <w:rsid w:val="00B424D0"/>
    <w:rsid w:val="00B427FD"/>
    <w:rsid w:val="00B42AF4"/>
    <w:rsid w:val="00B42E64"/>
    <w:rsid w:val="00B43608"/>
    <w:rsid w:val="00B43689"/>
    <w:rsid w:val="00B43FF5"/>
    <w:rsid w:val="00B440A5"/>
    <w:rsid w:val="00B441B2"/>
    <w:rsid w:val="00B44767"/>
    <w:rsid w:val="00B454CE"/>
    <w:rsid w:val="00B47289"/>
    <w:rsid w:val="00B47664"/>
    <w:rsid w:val="00B4766F"/>
    <w:rsid w:val="00B47684"/>
    <w:rsid w:val="00B479B9"/>
    <w:rsid w:val="00B47C26"/>
    <w:rsid w:val="00B47D95"/>
    <w:rsid w:val="00B47D9B"/>
    <w:rsid w:val="00B47F6A"/>
    <w:rsid w:val="00B50102"/>
    <w:rsid w:val="00B508D6"/>
    <w:rsid w:val="00B5141D"/>
    <w:rsid w:val="00B5215F"/>
    <w:rsid w:val="00B5224A"/>
    <w:rsid w:val="00B52530"/>
    <w:rsid w:val="00B529DE"/>
    <w:rsid w:val="00B52E77"/>
    <w:rsid w:val="00B52EC6"/>
    <w:rsid w:val="00B5337A"/>
    <w:rsid w:val="00B54FDE"/>
    <w:rsid w:val="00B55310"/>
    <w:rsid w:val="00B55B05"/>
    <w:rsid w:val="00B56682"/>
    <w:rsid w:val="00B57595"/>
    <w:rsid w:val="00B600AA"/>
    <w:rsid w:val="00B6100F"/>
    <w:rsid w:val="00B621CF"/>
    <w:rsid w:val="00B62B6E"/>
    <w:rsid w:val="00B62C57"/>
    <w:rsid w:val="00B62E1D"/>
    <w:rsid w:val="00B631C3"/>
    <w:rsid w:val="00B63639"/>
    <w:rsid w:val="00B63D62"/>
    <w:rsid w:val="00B644BB"/>
    <w:rsid w:val="00B65219"/>
    <w:rsid w:val="00B655EA"/>
    <w:rsid w:val="00B65841"/>
    <w:rsid w:val="00B65A11"/>
    <w:rsid w:val="00B65B04"/>
    <w:rsid w:val="00B66AC7"/>
    <w:rsid w:val="00B671CA"/>
    <w:rsid w:val="00B672D3"/>
    <w:rsid w:val="00B67375"/>
    <w:rsid w:val="00B677DE"/>
    <w:rsid w:val="00B67AA9"/>
    <w:rsid w:val="00B67BD9"/>
    <w:rsid w:val="00B67C72"/>
    <w:rsid w:val="00B67D22"/>
    <w:rsid w:val="00B70442"/>
    <w:rsid w:val="00B704C7"/>
    <w:rsid w:val="00B7110C"/>
    <w:rsid w:val="00B71CBC"/>
    <w:rsid w:val="00B71E98"/>
    <w:rsid w:val="00B73021"/>
    <w:rsid w:val="00B73B36"/>
    <w:rsid w:val="00B74298"/>
    <w:rsid w:val="00B74D0E"/>
    <w:rsid w:val="00B74D62"/>
    <w:rsid w:val="00B74F0E"/>
    <w:rsid w:val="00B75138"/>
    <w:rsid w:val="00B75224"/>
    <w:rsid w:val="00B756DA"/>
    <w:rsid w:val="00B7576E"/>
    <w:rsid w:val="00B75BFB"/>
    <w:rsid w:val="00B75E6D"/>
    <w:rsid w:val="00B7686C"/>
    <w:rsid w:val="00B76A71"/>
    <w:rsid w:val="00B7737D"/>
    <w:rsid w:val="00B77D73"/>
    <w:rsid w:val="00B80336"/>
    <w:rsid w:val="00B8090D"/>
    <w:rsid w:val="00B80A83"/>
    <w:rsid w:val="00B80BCA"/>
    <w:rsid w:val="00B80E3F"/>
    <w:rsid w:val="00B81277"/>
    <w:rsid w:val="00B81C0E"/>
    <w:rsid w:val="00B8235A"/>
    <w:rsid w:val="00B84790"/>
    <w:rsid w:val="00B85036"/>
    <w:rsid w:val="00B85087"/>
    <w:rsid w:val="00B85732"/>
    <w:rsid w:val="00B859E7"/>
    <w:rsid w:val="00B85DBD"/>
    <w:rsid w:val="00B86A83"/>
    <w:rsid w:val="00B87191"/>
    <w:rsid w:val="00B87303"/>
    <w:rsid w:val="00B87668"/>
    <w:rsid w:val="00B87FB8"/>
    <w:rsid w:val="00B908BD"/>
    <w:rsid w:val="00B91381"/>
    <w:rsid w:val="00B913C5"/>
    <w:rsid w:val="00B91717"/>
    <w:rsid w:val="00B92439"/>
    <w:rsid w:val="00B933CB"/>
    <w:rsid w:val="00B93A95"/>
    <w:rsid w:val="00B93C52"/>
    <w:rsid w:val="00B94490"/>
    <w:rsid w:val="00B94557"/>
    <w:rsid w:val="00B947A5"/>
    <w:rsid w:val="00B947DC"/>
    <w:rsid w:val="00B9584C"/>
    <w:rsid w:val="00B95DF3"/>
    <w:rsid w:val="00B95F55"/>
    <w:rsid w:val="00B969E2"/>
    <w:rsid w:val="00B96C29"/>
    <w:rsid w:val="00B96EF9"/>
    <w:rsid w:val="00B96FF2"/>
    <w:rsid w:val="00B97B7F"/>
    <w:rsid w:val="00B97E27"/>
    <w:rsid w:val="00B97FC1"/>
    <w:rsid w:val="00BA0265"/>
    <w:rsid w:val="00BA09B1"/>
    <w:rsid w:val="00BA09B6"/>
    <w:rsid w:val="00BA0C70"/>
    <w:rsid w:val="00BA0F20"/>
    <w:rsid w:val="00BA10FE"/>
    <w:rsid w:val="00BA13FB"/>
    <w:rsid w:val="00BA1424"/>
    <w:rsid w:val="00BA1674"/>
    <w:rsid w:val="00BA1BE1"/>
    <w:rsid w:val="00BA2D4F"/>
    <w:rsid w:val="00BA3049"/>
    <w:rsid w:val="00BA36AE"/>
    <w:rsid w:val="00BA40CA"/>
    <w:rsid w:val="00BA4351"/>
    <w:rsid w:val="00BA4464"/>
    <w:rsid w:val="00BA4E09"/>
    <w:rsid w:val="00BA5044"/>
    <w:rsid w:val="00BA540F"/>
    <w:rsid w:val="00BA58AB"/>
    <w:rsid w:val="00BA5A77"/>
    <w:rsid w:val="00BA64BB"/>
    <w:rsid w:val="00BA7042"/>
    <w:rsid w:val="00BA7458"/>
    <w:rsid w:val="00BA7F0F"/>
    <w:rsid w:val="00BB01DD"/>
    <w:rsid w:val="00BB0242"/>
    <w:rsid w:val="00BB0CC4"/>
    <w:rsid w:val="00BB21A3"/>
    <w:rsid w:val="00BB29AD"/>
    <w:rsid w:val="00BB3D7B"/>
    <w:rsid w:val="00BB461E"/>
    <w:rsid w:val="00BB4B0D"/>
    <w:rsid w:val="00BB4C47"/>
    <w:rsid w:val="00BB4C51"/>
    <w:rsid w:val="00BB4C98"/>
    <w:rsid w:val="00BB56D4"/>
    <w:rsid w:val="00BB58E4"/>
    <w:rsid w:val="00BB5912"/>
    <w:rsid w:val="00BB5ACF"/>
    <w:rsid w:val="00BB5DC2"/>
    <w:rsid w:val="00BB5E7D"/>
    <w:rsid w:val="00BB5F0E"/>
    <w:rsid w:val="00BB5FA1"/>
    <w:rsid w:val="00BB6127"/>
    <w:rsid w:val="00BB6174"/>
    <w:rsid w:val="00BB64C8"/>
    <w:rsid w:val="00BB6851"/>
    <w:rsid w:val="00BB748E"/>
    <w:rsid w:val="00BB78D2"/>
    <w:rsid w:val="00BB7CDF"/>
    <w:rsid w:val="00BC0053"/>
    <w:rsid w:val="00BC0181"/>
    <w:rsid w:val="00BC0DF1"/>
    <w:rsid w:val="00BC234E"/>
    <w:rsid w:val="00BC25D0"/>
    <w:rsid w:val="00BC28ED"/>
    <w:rsid w:val="00BC2C35"/>
    <w:rsid w:val="00BC2D6B"/>
    <w:rsid w:val="00BC30D7"/>
    <w:rsid w:val="00BC3B1B"/>
    <w:rsid w:val="00BC409B"/>
    <w:rsid w:val="00BC41A1"/>
    <w:rsid w:val="00BC4A0E"/>
    <w:rsid w:val="00BC532D"/>
    <w:rsid w:val="00BC5C76"/>
    <w:rsid w:val="00BC5D08"/>
    <w:rsid w:val="00BC625C"/>
    <w:rsid w:val="00BD0F09"/>
    <w:rsid w:val="00BD118D"/>
    <w:rsid w:val="00BD1647"/>
    <w:rsid w:val="00BD1BF5"/>
    <w:rsid w:val="00BD1DE9"/>
    <w:rsid w:val="00BD2621"/>
    <w:rsid w:val="00BD2F1C"/>
    <w:rsid w:val="00BD3179"/>
    <w:rsid w:val="00BD3B5B"/>
    <w:rsid w:val="00BD3BB8"/>
    <w:rsid w:val="00BD3BDD"/>
    <w:rsid w:val="00BD4111"/>
    <w:rsid w:val="00BD45AD"/>
    <w:rsid w:val="00BD4BD3"/>
    <w:rsid w:val="00BD56A1"/>
    <w:rsid w:val="00BD6055"/>
    <w:rsid w:val="00BD7A2D"/>
    <w:rsid w:val="00BD7A3F"/>
    <w:rsid w:val="00BD7AE4"/>
    <w:rsid w:val="00BE018D"/>
    <w:rsid w:val="00BE09BD"/>
    <w:rsid w:val="00BE09C7"/>
    <w:rsid w:val="00BE0A1E"/>
    <w:rsid w:val="00BE0ECA"/>
    <w:rsid w:val="00BE1612"/>
    <w:rsid w:val="00BE3EEE"/>
    <w:rsid w:val="00BE490E"/>
    <w:rsid w:val="00BE4D36"/>
    <w:rsid w:val="00BE53A8"/>
    <w:rsid w:val="00BE57BF"/>
    <w:rsid w:val="00BE5FAC"/>
    <w:rsid w:val="00BE6073"/>
    <w:rsid w:val="00BE6F53"/>
    <w:rsid w:val="00BE70A9"/>
    <w:rsid w:val="00BE7EAB"/>
    <w:rsid w:val="00BF0382"/>
    <w:rsid w:val="00BF1108"/>
    <w:rsid w:val="00BF2771"/>
    <w:rsid w:val="00BF3233"/>
    <w:rsid w:val="00BF32DE"/>
    <w:rsid w:val="00BF3BC7"/>
    <w:rsid w:val="00BF4236"/>
    <w:rsid w:val="00BF4488"/>
    <w:rsid w:val="00BF4D5F"/>
    <w:rsid w:val="00BF4F2F"/>
    <w:rsid w:val="00BF5071"/>
    <w:rsid w:val="00BF55A6"/>
    <w:rsid w:val="00BF5611"/>
    <w:rsid w:val="00BF5668"/>
    <w:rsid w:val="00BF5A9E"/>
    <w:rsid w:val="00BF5CF6"/>
    <w:rsid w:val="00BF6425"/>
    <w:rsid w:val="00BF6A91"/>
    <w:rsid w:val="00BF70D3"/>
    <w:rsid w:val="00BF7283"/>
    <w:rsid w:val="00BF74CC"/>
    <w:rsid w:val="00C01467"/>
    <w:rsid w:val="00C02AE6"/>
    <w:rsid w:val="00C032EF"/>
    <w:rsid w:val="00C03344"/>
    <w:rsid w:val="00C04293"/>
    <w:rsid w:val="00C044BD"/>
    <w:rsid w:val="00C045BB"/>
    <w:rsid w:val="00C04934"/>
    <w:rsid w:val="00C052B3"/>
    <w:rsid w:val="00C056F8"/>
    <w:rsid w:val="00C05734"/>
    <w:rsid w:val="00C05BDB"/>
    <w:rsid w:val="00C05DD8"/>
    <w:rsid w:val="00C05E58"/>
    <w:rsid w:val="00C05FE7"/>
    <w:rsid w:val="00C06255"/>
    <w:rsid w:val="00C066A7"/>
    <w:rsid w:val="00C066C2"/>
    <w:rsid w:val="00C06A1E"/>
    <w:rsid w:val="00C06B07"/>
    <w:rsid w:val="00C06FD0"/>
    <w:rsid w:val="00C07761"/>
    <w:rsid w:val="00C07B24"/>
    <w:rsid w:val="00C1003B"/>
    <w:rsid w:val="00C1124E"/>
    <w:rsid w:val="00C119D1"/>
    <w:rsid w:val="00C11DA4"/>
    <w:rsid w:val="00C11F63"/>
    <w:rsid w:val="00C1288D"/>
    <w:rsid w:val="00C144A9"/>
    <w:rsid w:val="00C14799"/>
    <w:rsid w:val="00C14AC4"/>
    <w:rsid w:val="00C15264"/>
    <w:rsid w:val="00C15445"/>
    <w:rsid w:val="00C156B3"/>
    <w:rsid w:val="00C17C45"/>
    <w:rsid w:val="00C17C69"/>
    <w:rsid w:val="00C17CD5"/>
    <w:rsid w:val="00C20D1E"/>
    <w:rsid w:val="00C213FD"/>
    <w:rsid w:val="00C21411"/>
    <w:rsid w:val="00C21B72"/>
    <w:rsid w:val="00C21D94"/>
    <w:rsid w:val="00C22300"/>
    <w:rsid w:val="00C2257C"/>
    <w:rsid w:val="00C23FF1"/>
    <w:rsid w:val="00C241F8"/>
    <w:rsid w:val="00C245D6"/>
    <w:rsid w:val="00C253CD"/>
    <w:rsid w:val="00C25592"/>
    <w:rsid w:val="00C255B7"/>
    <w:rsid w:val="00C25889"/>
    <w:rsid w:val="00C25EF6"/>
    <w:rsid w:val="00C25EF7"/>
    <w:rsid w:val="00C265C0"/>
    <w:rsid w:val="00C269D6"/>
    <w:rsid w:val="00C26D80"/>
    <w:rsid w:val="00C26FDF"/>
    <w:rsid w:val="00C2738C"/>
    <w:rsid w:val="00C27428"/>
    <w:rsid w:val="00C31C0E"/>
    <w:rsid w:val="00C322C8"/>
    <w:rsid w:val="00C32361"/>
    <w:rsid w:val="00C324EC"/>
    <w:rsid w:val="00C330BF"/>
    <w:rsid w:val="00C332E5"/>
    <w:rsid w:val="00C3341E"/>
    <w:rsid w:val="00C33460"/>
    <w:rsid w:val="00C33A6F"/>
    <w:rsid w:val="00C33F2D"/>
    <w:rsid w:val="00C34533"/>
    <w:rsid w:val="00C34771"/>
    <w:rsid w:val="00C34918"/>
    <w:rsid w:val="00C349B8"/>
    <w:rsid w:val="00C34BE6"/>
    <w:rsid w:val="00C34F38"/>
    <w:rsid w:val="00C34FF3"/>
    <w:rsid w:val="00C3537A"/>
    <w:rsid w:val="00C35E7E"/>
    <w:rsid w:val="00C35F62"/>
    <w:rsid w:val="00C35FF3"/>
    <w:rsid w:val="00C37152"/>
    <w:rsid w:val="00C3768D"/>
    <w:rsid w:val="00C37885"/>
    <w:rsid w:val="00C37D8B"/>
    <w:rsid w:val="00C4099D"/>
    <w:rsid w:val="00C40A5B"/>
    <w:rsid w:val="00C40C9D"/>
    <w:rsid w:val="00C40FCE"/>
    <w:rsid w:val="00C41985"/>
    <w:rsid w:val="00C41CF4"/>
    <w:rsid w:val="00C4232E"/>
    <w:rsid w:val="00C42729"/>
    <w:rsid w:val="00C42D1D"/>
    <w:rsid w:val="00C4355E"/>
    <w:rsid w:val="00C43CB0"/>
    <w:rsid w:val="00C43D6B"/>
    <w:rsid w:val="00C4421C"/>
    <w:rsid w:val="00C44987"/>
    <w:rsid w:val="00C44C0B"/>
    <w:rsid w:val="00C4587F"/>
    <w:rsid w:val="00C45B49"/>
    <w:rsid w:val="00C46A05"/>
    <w:rsid w:val="00C46A2F"/>
    <w:rsid w:val="00C46ED2"/>
    <w:rsid w:val="00C47096"/>
    <w:rsid w:val="00C47A92"/>
    <w:rsid w:val="00C50573"/>
    <w:rsid w:val="00C50EFB"/>
    <w:rsid w:val="00C5128C"/>
    <w:rsid w:val="00C513E6"/>
    <w:rsid w:val="00C514B9"/>
    <w:rsid w:val="00C51504"/>
    <w:rsid w:val="00C517DD"/>
    <w:rsid w:val="00C52668"/>
    <w:rsid w:val="00C533E5"/>
    <w:rsid w:val="00C535C7"/>
    <w:rsid w:val="00C53FF2"/>
    <w:rsid w:val="00C545F7"/>
    <w:rsid w:val="00C54BC1"/>
    <w:rsid w:val="00C55268"/>
    <w:rsid w:val="00C553EB"/>
    <w:rsid w:val="00C55715"/>
    <w:rsid w:val="00C558D2"/>
    <w:rsid w:val="00C56047"/>
    <w:rsid w:val="00C563A0"/>
    <w:rsid w:val="00C56B52"/>
    <w:rsid w:val="00C575E2"/>
    <w:rsid w:val="00C600D6"/>
    <w:rsid w:val="00C60AEF"/>
    <w:rsid w:val="00C60C39"/>
    <w:rsid w:val="00C61787"/>
    <w:rsid w:val="00C62095"/>
    <w:rsid w:val="00C625AD"/>
    <w:rsid w:val="00C630DA"/>
    <w:rsid w:val="00C63C52"/>
    <w:rsid w:val="00C63E66"/>
    <w:rsid w:val="00C641C0"/>
    <w:rsid w:val="00C64286"/>
    <w:rsid w:val="00C64669"/>
    <w:rsid w:val="00C662BC"/>
    <w:rsid w:val="00C66480"/>
    <w:rsid w:val="00C66E47"/>
    <w:rsid w:val="00C6784F"/>
    <w:rsid w:val="00C70E5F"/>
    <w:rsid w:val="00C71230"/>
    <w:rsid w:val="00C7140F"/>
    <w:rsid w:val="00C714CF"/>
    <w:rsid w:val="00C71551"/>
    <w:rsid w:val="00C731FA"/>
    <w:rsid w:val="00C73772"/>
    <w:rsid w:val="00C73D67"/>
    <w:rsid w:val="00C746B5"/>
    <w:rsid w:val="00C74713"/>
    <w:rsid w:val="00C74913"/>
    <w:rsid w:val="00C749F0"/>
    <w:rsid w:val="00C755BC"/>
    <w:rsid w:val="00C758E4"/>
    <w:rsid w:val="00C759FA"/>
    <w:rsid w:val="00C76BAF"/>
    <w:rsid w:val="00C802F2"/>
    <w:rsid w:val="00C80A4E"/>
    <w:rsid w:val="00C813A0"/>
    <w:rsid w:val="00C817A4"/>
    <w:rsid w:val="00C81DEE"/>
    <w:rsid w:val="00C824E9"/>
    <w:rsid w:val="00C836C5"/>
    <w:rsid w:val="00C83AD5"/>
    <w:rsid w:val="00C840FA"/>
    <w:rsid w:val="00C84497"/>
    <w:rsid w:val="00C8585D"/>
    <w:rsid w:val="00C85BC5"/>
    <w:rsid w:val="00C85D60"/>
    <w:rsid w:val="00C865C3"/>
    <w:rsid w:val="00C865C9"/>
    <w:rsid w:val="00C86A3E"/>
    <w:rsid w:val="00C86D8E"/>
    <w:rsid w:val="00C86F22"/>
    <w:rsid w:val="00C872BB"/>
    <w:rsid w:val="00C9094C"/>
    <w:rsid w:val="00C90B5F"/>
    <w:rsid w:val="00C90EF5"/>
    <w:rsid w:val="00C921D0"/>
    <w:rsid w:val="00C92F26"/>
    <w:rsid w:val="00C931C3"/>
    <w:rsid w:val="00C93235"/>
    <w:rsid w:val="00C93453"/>
    <w:rsid w:val="00C9384B"/>
    <w:rsid w:val="00C93EB2"/>
    <w:rsid w:val="00C93F54"/>
    <w:rsid w:val="00C940B6"/>
    <w:rsid w:val="00C945F1"/>
    <w:rsid w:val="00C95752"/>
    <w:rsid w:val="00C95E60"/>
    <w:rsid w:val="00C95FD0"/>
    <w:rsid w:val="00C9698C"/>
    <w:rsid w:val="00C96A2E"/>
    <w:rsid w:val="00C96B8B"/>
    <w:rsid w:val="00C971E3"/>
    <w:rsid w:val="00C9728C"/>
    <w:rsid w:val="00C978DD"/>
    <w:rsid w:val="00C97D73"/>
    <w:rsid w:val="00C97E45"/>
    <w:rsid w:val="00CA009B"/>
    <w:rsid w:val="00CA01D0"/>
    <w:rsid w:val="00CA0B01"/>
    <w:rsid w:val="00CA1D87"/>
    <w:rsid w:val="00CA210A"/>
    <w:rsid w:val="00CA2123"/>
    <w:rsid w:val="00CA212D"/>
    <w:rsid w:val="00CA3617"/>
    <w:rsid w:val="00CA37CF"/>
    <w:rsid w:val="00CA3D8B"/>
    <w:rsid w:val="00CA3E35"/>
    <w:rsid w:val="00CA4670"/>
    <w:rsid w:val="00CA4FF2"/>
    <w:rsid w:val="00CA50A1"/>
    <w:rsid w:val="00CA6138"/>
    <w:rsid w:val="00CA63A0"/>
    <w:rsid w:val="00CA6F44"/>
    <w:rsid w:val="00CA71AF"/>
    <w:rsid w:val="00CA7653"/>
    <w:rsid w:val="00CA7A36"/>
    <w:rsid w:val="00CB02CE"/>
    <w:rsid w:val="00CB098B"/>
    <w:rsid w:val="00CB0AB3"/>
    <w:rsid w:val="00CB1422"/>
    <w:rsid w:val="00CB238A"/>
    <w:rsid w:val="00CB3420"/>
    <w:rsid w:val="00CB3A4A"/>
    <w:rsid w:val="00CB3BCC"/>
    <w:rsid w:val="00CB3F50"/>
    <w:rsid w:val="00CB4310"/>
    <w:rsid w:val="00CB4853"/>
    <w:rsid w:val="00CB5000"/>
    <w:rsid w:val="00CB555C"/>
    <w:rsid w:val="00CB705A"/>
    <w:rsid w:val="00CC1491"/>
    <w:rsid w:val="00CC173E"/>
    <w:rsid w:val="00CC1B68"/>
    <w:rsid w:val="00CC2409"/>
    <w:rsid w:val="00CC244A"/>
    <w:rsid w:val="00CC26F6"/>
    <w:rsid w:val="00CC2711"/>
    <w:rsid w:val="00CC2E25"/>
    <w:rsid w:val="00CC344F"/>
    <w:rsid w:val="00CC39D8"/>
    <w:rsid w:val="00CC3C7C"/>
    <w:rsid w:val="00CC3D51"/>
    <w:rsid w:val="00CC3DD8"/>
    <w:rsid w:val="00CC3F79"/>
    <w:rsid w:val="00CC4176"/>
    <w:rsid w:val="00CC4596"/>
    <w:rsid w:val="00CC4C4D"/>
    <w:rsid w:val="00CC5139"/>
    <w:rsid w:val="00CC595C"/>
    <w:rsid w:val="00CC5F1A"/>
    <w:rsid w:val="00CC6878"/>
    <w:rsid w:val="00CC6A08"/>
    <w:rsid w:val="00CC711D"/>
    <w:rsid w:val="00CC762B"/>
    <w:rsid w:val="00CC7A8E"/>
    <w:rsid w:val="00CC7A9A"/>
    <w:rsid w:val="00CD0331"/>
    <w:rsid w:val="00CD16D2"/>
    <w:rsid w:val="00CD2980"/>
    <w:rsid w:val="00CD2DA1"/>
    <w:rsid w:val="00CD2DE7"/>
    <w:rsid w:val="00CD303E"/>
    <w:rsid w:val="00CD36CE"/>
    <w:rsid w:val="00CD3C67"/>
    <w:rsid w:val="00CD3F0B"/>
    <w:rsid w:val="00CD4313"/>
    <w:rsid w:val="00CD4360"/>
    <w:rsid w:val="00CD438D"/>
    <w:rsid w:val="00CD474E"/>
    <w:rsid w:val="00CD48A3"/>
    <w:rsid w:val="00CD5595"/>
    <w:rsid w:val="00CD567F"/>
    <w:rsid w:val="00CD5A5E"/>
    <w:rsid w:val="00CD6A5A"/>
    <w:rsid w:val="00CD6B7A"/>
    <w:rsid w:val="00CD6BED"/>
    <w:rsid w:val="00CD6C4B"/>
    <w:rsid w:val="00CD7067"/>
    <w:rsid w:val="00CD7A36"/>
    <w:rsid w:val="00CE049C"/>
    <w:rsid w:val="00CE0CBA"/>
    <w:rsid w:val="00CE153E"/>
    <w:rsid w:val="00CE187F"/>
    <w:rsid w:val="00CE1F92"/>
    <w:rsid w:val="00CE2A0D"/>
    <w:rsid w:val="00CE2C45"/>
    <w:rsid w:val="00CE3B07"/>
    <w:rsid w:val="00CE4362"/>
    <w:rsid w:val="00CE577C"/>
    <w:rsid w:val="00CE584F"/>
    <w:rsid w:val="00CE5FCA"/>
    <w:rsid w:val="00CE68C1"/>
    <w:rsid w:val="00CE74B6"/>
    <w:rsid w:val="00CE7906"/>
    <w:rsid w:val="00CE7B84"/>
    <w:rsid w:val="00CF0EDE"/>
    <w:rsid w:val="00CF240B"/>
    <w:rsid w:val="00CF259D"/>
    <w:rsid w:val="00CF2639"/>
    <w:rsid w:val="00CF2875"/>
    <w:rsid w:val="00CF2A9A"/>
    <w:rsid w:val="00CF2BF7"/>
    <w:rsid w:val="00CF2E50"/>
    <w:rsid w:val="00CF3584"/>
    <w:rsid w:val="00CF3FAE"/>
    <w:rsid w:val="00CF4923"/>
    <w:rsid w:val="00CF4D3F"/>
    <w:rsid w:val="00CF4E19"/>
    <w:rsid w:val="00CF5071"/>
    <w:rsid w:val="00CF5495"/>
    <w:rsid w:val="00CF5576"/>
    <w:rsid w:val="00CF59A1"/>
    <w:rsid w:val="00CF5A1E"/>
    <w:rsid w:val="00CF5B51"/>
    <w:rsid w:val="00CF5B65"/>
    <w:rsid w:val="00CF5F17"/>
    <w:rsid w:val="00CF5FF1"/>
    <w:rsid w:val="00CF6483"/>
    <w:rsid w:val="00CF6D20"/>
    <w:rsid w:val="00CF6F18"/>
    <w:rsid w:val="00CF6F67"/>
    <w:rsid w:val="00D00B5C"/>
    <w:rsid w:val="00D00C47"/>
    <w:rsid w:val="00D00EA9"/>
    <w:rsid w:val="00D0125E"/>
    <w:rsid w:val="00D019AC"/>
    <w:rsid w:val="00D01B59"/>
    <w:rsid w:val="00D02443"/>
    <w:rsid w:val="00D02867"/>
    <w:rsid w:val="00D02D44"/>
    <w:rsid w:val="00D02FF4"/>
    <w:rsid w:val="00D03305"/>
    <w:rsid w:val="00D03B97"/>
    <w:rsid w:val="00D0462E"/>
    <w:rsid w:val="00D0482C"/>
    <w:rsid w:val="00D04B8D"/>
    <w:rsid w:val="00D04EEC"/>
    <w:rsid w:val="00D0522E"/>
    <w:rsid w:val="00D053CA"/>
    <w:rsid w:val="00D055DD"/>
    <w:rsid w:val="00D061D4"/>
    <w:rsid w:val="00D06AC6"/>
    <w:rsid w:val="00D0732E"/>
    <w:rsid w:val="00D07BF7"/>
    <w:rsid w:val="00D07E56"/>
    <w:rsid w:val="00D10673"/>
    <w:rsid w:val="00D11719"/>
    <w:rsid w:val="00D11D67"/>
    <w:rsid w:val="00D12737"/>
    <w:rsid w:val="00D12939"/>
    <w:rsid w:val="00D1305A"/>
    <w:rsid w:val="00D1374C"/>
    <w:rsid w:val="00D14285"/>
    <w:rsid w:val="00D146B9"/>
    <w:rsid w:val="00D153D8"/>
    <w:rsid w:val="00D1547F"/>
    <w:rsid w:val="00D156D6"/>
    <w:rsid w:val="00D159D3"/>
    <w:rsid w:val="00D163B4"/>
    <w:rsid w:val="00D1641F"/>
    <w:rsid w:val="00D16B9F"/>
    <w:rsid w:val="00D170F7"/>
    <w:rsid w:val="00D17948"/>
    <w:rsid w:val="00D20BE9"/>
    <w:rsid w:val="00D20DB8"/>
    <w:rsid w:val="00D21D98"/>
    <w:rsid w:val="00D2265D"/>
    <w:rsid w:val="00D23BDB"/>
    <w:rsid w:val="00D240FB"/>
    <w:rsid w:val="00D2426D"/>
    <w:rsid w:val="00D24CB3"/>
    <w:rsid w:val="00D24E8A"/>
    <w:rsid w:val="00D2534C"/>
    <w:rsid w:val="00D254A3"/>
    <w:rsid w:val="00D25A48"/>
    <w:rsid w:val="00D25B71"/>
    <w:rsid w:val="00D25C45"/>
    <w:rsid w:val="00D26658"/>
    <w:rsid w:val="00D2680C"/>
    <w:rsid w:val="00D27643"/>
    <w:rsid w:val="00D27817"/>
    <w:rsid w:val="00D2785D"/>
    <w:rsid w:val="00D306F6"/>
    <w:rsid w:val="00D30BE2"/>
    <w:rsid w:val="00D315CA"/>
    <w:rsid w:val="00D31830"/>
    <w:rsid w:val="00D31A10"/>
    <w:rsid w:val="00D31A75"/>
    <w:rsid w:val="00D31DA1"/>
    <w:rsid w:val="00D31E57"/>
    <w:rsid w:val="00D31F52"/>
    <w:rsid w:val="00D32016"/>
    <w:rsid w:val="00D32029"/>
    <w:rsid w:val="00D3243E"/>
    <w:rsid w:val="00D32D0B"/>
    <w:rsid w:val="00D33187"/>
    <w:rsid w:val="00D33977"/>
    <w:rsid w:val="00D33E12"/>
    <w:rsid w:val="00D346F5"/>
    <w:rsid w:val="00D35795"/>
    <w:rsid w:val="00D358D1"/>
    <w:rsid w:val="00D35A3F"/>
    <w:rsid w:val="00D35C60"/>
    <w:rsid w:val="00D35DD1"/>
    <w:rsid w:val="00D36446"/>
    <w:rsid w:val="00D36C99"/>
    <w:rsid w:val="00D3783D"/>
    <w:rsid w:val="00D37A0F"/>
    <w:rsid w:val="00D37BF2"/>
    <w:rsid w:val="00D402B5"/>
    <w:rsid w:val="00D404E6"/>
    <w:rsid w:val="00D4064C"/>
    <w:rsid w:val="00D41468"/>
    <w:rsid w:val="00D41C9F"/>
    <w:rsid w:val="00D420A8"/>
    <w:rsid w:val="00D421C5"/>
    <w:rsid w:val="00D42259"/>
    <w:rsid w:val="00D42352"/>
    <w:rsid w:val="00D4254B"/>
    <w:rsid w:val="00D44648"/>
    <w:rsid w:val="00D448BC"/>
    <w:rsid w:val="00D46D50"/>
    <w:rsid w:val="00D473EF"/>
    <w:rsid w:val="00D47B28"/>
    <w:rsid w:val="00D503AB"/>
    <w:rsid w:val="00D5099A"/>
    <w:rsid w:val="00D50BFE"/>
    <w:rsid w:val="00D51D05"/>
    <w:rsid w:val="00D52D67"/>
    <w:rsid w:val="00D53C1E"/>
    <w:rsid w:val="00D54459"/>
    <w:rsid w:val="00D55294"/>
    <w:rsid w:val="00D552C3"/>
    <w:rsid w:val="00D556BB"/>
    <w:rsid w:val="00D559F1"/>
    <w:rsid w:val="00D5687D"/>
    <w:rsid w:val="00D57424"/>
    <w:rsid w:val="00D57425"/>
    <w:rsid w:val="00D5746C"/>
    <w:rsid w:val="00D57D77"/>
    <w:rsid w:val="00D606D5"/>
    <w:rsid w:val="00D607D8"/>
    <w:rsid w:val="00D60D7A"/>
    <w:rsid w:val="00D61D66"/>
    <w:rsid w:val="00D6201F"/>
    <w:rsid w:val="00D624F0"/>
    <w:rsid w:val="00D628AE"/>
    <w:rsid w:val="00D62B37"/>
    <w:rsid w:val="00D62CAE"/>
    <w:rsid w:val="00D62DCA"/>
    <w:rsid w:val="00D63511"/>
    <w:rsid w:val="00D63B3E"/>
    <w:rsid w:val="00D63B98"/>
    <w:rsid w:val="00D63D4D"/>
    <w:rsid w:val="00D63D8D"/>
    <w:rsid w:val="00D64160"/>
    <w:rsid w:val="00D64532"/>
    <w:rsid w:val="00D64659"/>
    <w:rsid w:val="00D6575E"/>
    <w:rsid w:val="00D66059"/>
    <w:rsid w:val="00D660E9"/>
    <w:rsid w:val="00D66603"/>
    <w:rsid w:val="00D66E8A"/>
    <w:rsid w:val="00D66F6B"/>
    <w:rsid w:val="00D677B6"/>
    <w:rsid w:val="00D678FD"/>
    <w:rsid w:val="00D70806"/>
    <w:rsid w:val="00D708BC"/>
    <w:rsid w:val="00D70ED1"/>
    <w:rsid w:val="00D7179D"/>
    <w:rsid w:val="00D71C8F"/>
    <w:rsid w:val="00D71E26"/>
    <w:rsid w:val="00D724EA"/>
    <w:rsid w:val="00D7281B"/>
    <w:rsid w:val="00D729F7"/>
    <w:rsid w:val="00D72B22"/>
    <w:rsid w:val="00D72D19"/>
    <w:rsid w:val="00D73100"/>
    <w:rsid w:val="00D73204"/>
    <w:rsid w:val="00D7320D"/>
    <w:rsid w:val="00D73338"/>
    <w:rsid w:val="00D73357"/>
    <w:rsid w:val="00D741B0"/>
    <w:rsid w:val="00D74634"/>
    <w:rsid w:val="00D74933"/>
    <w:rsid w:val="00D75937"/>
    <w:rsid w:val="00D759EF"/>
    <w:rsid w:val="00D76A65"/>
    <w:rsid w:val="00D76DB5"/>
    <w:rsid w:val="00D770A7"/>
    <w:rsid w:val="00D77F78"/>
    <w:rsid w:val="00D802F2"/>
    <w:rsid w:val="00D803EA"/>
    <w:rsid w:val="00D8041F"/>
    <w:rsid w:val="00D80449"/>
    <w:rsid w:val="00D80A47"/>
    <w:rsid w:val="00D814AD"/>
    <w:rsid w:val="00D817CC"/>
    <w:rsid w:val="00D81882"/>
    <w:rsid w:val="00D81DBC"/>
    <w:rsid w:val="00D81F55"/>
    <w:rsid w:val="00D82025"/>
    <w:rsid w:val="00D826B5"/>
    <w:rsid w:val="00D82A03"/>
    <w:rsid w:val="00D82B51"/>
    <w:rsid w:val="00D831AE"/>
    <w:rsid w:val="00D83731"/>
    <w:rsid w:val="00D838C8"/>
    <w:rsid w:val="00D84001"/>
    <w:rsid w:val="00D84062"/>
    <w:rsid w:val="00D843D7"/>
    <w:rsid w:val="00D84A02"/>
    <w:rsid w:val="00D8532E"/>
    <w:rsid w:val="00D8548C"/>
    <w:rsid w:val="00D865F8"/>
    <w:rsid w:val="00D86B36"/>
    <w:rsid w:val="00D86CA1"/>
    <w:rsid w:val="00D8703D"/>
    <w:rsid w:val="00D8709D"/>
    <w:rsid w:val="00D87555"/>
    <w:rsid w:val="00D87CD6"/>
    <w:rsid w:val="00D87D32"/>
    <w:rsid w:val="00D87F66"/>
    <w:rsid w:val="00D905BE"/>
    <w:rsid w:val="00D90E93"/>
    <w:rsid w:val="00D90FE2"/>
    <w:rsid w:val="00D912BF"/>
    <w:rsid w:val="00D9175E"/>
    <w:rsid w:val="00D91DC9"/>
    <w:rsid w:val="00D91F21"/>
    <w:rsid w:val="00D9205F"/>
    <w:rsid w:val="00D9209A"/>
    <w:rsid w:val="00D921E6"/>
    <w:rsid w:val="00D934C1"/>
    <w:rsid w:val="00D93606"/>
    <w:rsid w:val="00D942EA"/>
    <w:rsid w:val="00D94BBA"/>
    <w:rsid w:val="00D95844"/>
    <w:rsid w:val="00D95A22"/>
    <w:rsid w:val="00D95D8A"/>
    <w:rsid w:val="00D95FC2"/>
    <w:rsid w:val="00D95FFD"/>
    <w:rsid w:val="00D96034"/>
    <w:rsid w:val="00D97308"/>
    <w:rsid w:val="00DA017F"/>
    <w:rsid w:val="00DA0DAF"/>
    <w:rsid w:val="00DA1025"/>
    <w:rsid w:val="00DA1612"/>
    <w:rsid w:val="00DA1B34"/>
    <w:rsid w:val="00DA1B7F"/>
    <w:rsid w:val="00DA2153"/>
    <w:rsid w:val="00DA25D2"/>
    <w:rsid w:val="00DA2929"/>
    <w:rsid w:val="00DA30F0"/>
    <w:rsid w:val="00DA3101"/>
    <w:rsid w:val="00DA36B9"/>
    <w:rsid w:val="00DA36D0"/>
    <w:rsid w:val="00DA3809"/>
    <w:rsid w:val="00DA3B79"/>
    <w:rsid w:val="00DA4280"/>
    <w:rsid w:val="00DA470E"/>
    <w:rsid w:val="00DA4F54"/>
    <w:rsid w:val="00DA51B0"/>
    <w:rsid w:val="00DA53F0"/>
    <w:rsid w:val="00DA6058"/>
    <w:rsid w:val="00DA6B91"/>
    <w:rsid w:val="00DB0C64"/>
    <w:rsid w:val="00DB0D9A"/>
    <w:rsid w:val="00DB17FA"/>
    <w:rsid w:val="00DB2507"/>
    <w:rsid w:val="00DB25EC"/>
    <w:rsid w:val="00DB2730"/>
    <w:rsid w:val="00DB2A9B"/>
    <w:rsid w:val="00DB2B7B"/>
    <w:rsid w:val="00DB3291"/>
    <w:rsid w:val="00DB3C68"/>
    <w:rsid w:val="00DB3FF8"/>
    <w:rsid w:val="00DB402F"/>
    <w:rsid w:val="00DB499D"/>
    <w:rsid w:val="00DB4EF0"/>
    <w:rsid w:val="00DB55EE"/>
    <w:rsid w:val="00DB5867"/>
    <w:rsid w:val="00DB6619"/>
    <w:rsid w:val="00DB703A"/>
    <w:rsid w:val="00DC0795"/>
    <w:rsid w:val="00DC0BA1"/>
    <w:rsid w:val="00DC1E44"/>
    <w:rsid w:val="00DC2186"/>
    <w:rsid w:val="00DC2266"/>
    <w:rsid w:val="00DC255F"/>
    <w:rsid w:val="00DC2876"/>
    <w:rsid w:val="00DC2AB2"/>
    <w:rsid w:val="00DC3381"/>
    <w:rsid w:val="00DC3E3F"/>
    <w:rsid w:val="00DC3E4D"/>
    <w:rsid w:val="00DC5364"/>
    <w:rsid w:val="00DC577C"/>
    <w:rsid w:val="00DC5B73"/>
    <w:rsid w:val="00DC5BFF"/>
    <w:rsid w:val="00DC6B5E"/>
    <w:rsid w:val="00DC6E94"/>
    <w:rsid w:val="00DC6F56"/>
    <w:rsid w:val="00DC6F84"/>
    <w:rsid w:val="00DC71FE"/>
    <w:rsid w:val="00DC755E"/>
    <w:rsid w:val="00DD0C02"/>
    <w:rsid w:val="00DD0DD1"/>
    <w:rsid w:val="00DD18AE"/>
    <w:rsid w:val="00DD19F1"/>
    <w:rsid w:val="00DD25A3"/>
    <w:rsid w:val="00DD2623"/>
    <w:rsid w:val="00DD29D4"/>
    <w:rsid w:val="00DD2C9B"/>
    <w:rsid w:val="00DD2E7A"/>
    <w:rsid w:val="00DD2F03"/>
    <w:rsid w:val="00DD3733"/>
    <w:rsid w:val="00DD3EA1"/>
    <w:rsid w:val="00DD4488"/>
    <w:rsid w:val="00DD5218"/>
    <w:rsid w:val="00DD524D"/>
    <w:rsid w:val="00DD543A"/>
    <w:rsid w:val="00DD6435"/>
    <w:rsid w:val="00DD68A0"/>
    <w:rsid w:val="00DD712B"/>
    <w:rsid w:val="00DD7356"/>
    <w:rsid w:val="00DD76CE"/>
    <w:rsid w:val="00DE00DA"/>
    <w:rsid w:val="00DE00DD"/>
    <w:rsid w:val="00DE040A"/>
    <w:rsid w:val="00DE23F9"/>
    <w:rsid w:val="00DE2627"/>
    <w:rsid w:val="00DE2709"/>
    <w:rsid w:val="00DE3260"/>
    <w:rsid w:val="00DE3829"/>
    <w:rsid w:val="00DE3D84"/>
    <w:rsid w:val="00DE3F1B"/>
    <w:rsid w:val="00DE40A5"/>
    <w:rsid w:val="00DE4F14"/>
    <w:rsid w:val="00DE5EFF"/>
    <w:rsid w:val="00DE6237"/>
    <w:rsid w:val="00DE6A92"/>
    <w:rsid w:val="00DE6B06"/>
    <w:rsid w:val="00DE6F3D"/>
    <w:rsid w:val="00DE73E8"/>
    <w:rsid w:val="00DE74C1"/>
    <w:rsid w:val="00DE75C9"/>
    <w:rsid w:val="00DE7F62"/>
    <w:rsid w:val="00DF0358"/>
    <w:rsid w:val="00DF06BB"/>
    <w:rsid w:val="00DF06C1"/>
    <w:rsid w:val="00DF10D3"/>
    <w:rsid w:val="00DF197B"/>
    <w:rsid w:val="00DF1B7B"/>
    <w:rsid w:val="00DF1F53"/>
    <w:rsid w:val="00DF2ED5"/>
    <w:rsid w:val="00DF3044"/>
    <w:rsid w:val="00DF31DA"/>
    <w:rsid w:val="00DF3936"/>
    <w:rsid w:val="00DF39C2"/>
    <w:rsid w:val="00DF3F3B"/>
    <w:rsid w:val="00DF487C"/>
    <w:rsid w:val="00DF4CC7"/>
    <w:rsid w:val="00DF5077"/>
    <w:rsid w:val="00DF570F"/>
    <w:rsid w:val="00DF5F76"/>
    <w:rsid w:val="00DF609D"/>
    <w:rsid w:val="00DF6283"/>
    <w:rsid w:val="00DF6434"/>
    <w:rsid w:val="00DF6477"/>
    <w:rsid w:val="00DF6620"/>
    <w:rsid w:val="00DF7328"/>
    <w:rsid w:val="00DF7976"/>
    <w:rsid w:val="00DF7A5B"/>
    <w:rsid w:val="00DF7AF7"/>
    <w:rsid w:val="00DF7DC2"/>
    <w:rsid w:val="00E00E02"/>
    <w:rsid w:val="00E01049"/>
    <w:rsid w:val="00E024E5"/>
    <w:rsid w:val="00E0281D"/>
    <w:rsid w:val="00E02BC2"/>
    <w:rsid w:val="00E0367C"/>
    <w:rsid w:val="00E03885"/>
    <w:rsid w:val="00E03BCD"/>
    <w:rsid w:val="00E03F07"/>
    <w:rsid w:val="00E04004"/>
    <w:rsid w:val="00E045B4"/>
    <w:rsid w:val="00E053DF"/>
    <w:rsid w:val="00E0563A"/>
    <w:rsid w:val="00E058EF"/>
    <w:rsid w:val="00E05952"/>
    <w:rsid w:val="00E05AB5"/>
    <w:rsid w:val="00E05F9B"/>
    <w:rsid w:val="00E061C1"/>
    <w:rsid w:val="00E06542"/>
    <w:rsid w:val="00E06761"/>
    <w:rsid w:val="00E06799"/>
    <w:rsid w:val="00E06E77"/>
    <w:rsid w:val="00E0742D"/>
    <w:rsid w:val="00E075AC"/>
    <w:rsid w:val="00E1093C"/>
    <w:rsid w:val="00E10B5C"/>
    <w:rsid w:val="00E10DE3"/>
    <w:rsid w:val="00E10F20"/>
    <w:rsid w:val="00E111D9"/>
    <w:rsid w:val="00E113EB"/>
    <w:rsid w:val="00E1173B"/>
    <w:rsid w:val="00E117A5"/>
    <w:rsid w:val="00E11D7A"/>
    <w:rsid w:val="00E12406"/>
    <w:rsid w:val="00E127C8"/>
    <w:rsid w:val="00E12842"/>
    <w:rsid w:val="00E12B7D"/>
    <w:rsid w:val="00E1325A"/>
    <w:rsid w:val="00E1354B"/>
    <w:rsid w:val="00E13564"/>
    <w:rsid w:val="00E13C2B"/>
    <w:rsid w:val="00E13ECE"/>
    <w:rsid w:val="00E14056"/>
    <w:rsid w:val="00E14343"/>
    <w:rsid w:val="00E149FC"/>
    <w:rsid w:val="00E15AA9"/>
    <w:rsid w:val="00E15CE7"/>
    <w:rsid w:val="00E15FD9"/>
    <w:rsid w:val="00E16127"/>
    <w:rsid w:val="00E170EF"/>
    <w:rsid w:val="00E17114"/>
    <w:rsid w:val="00E17289"/>
    <w:rsid w:val="00E172ED"/>
    <w:rsid w:val="00E173B4"/>
    <w:rsid w:val="00E17C60"/>
    <w:rsid w:val="00E205C0"/>
    <w:rsid w:val="00E209E8"/>
    <w:rsid w:val="00E20DD4"/>
    <w:rsid w:val="00E21414"/>
    <w:rsid w:val="00E2141F"/>
    <w:rsid w:val="00E216BE"/>
    <w:rsid w:val="00E2192F"/>
    <w:rsid w:val="00E21F11"/>
    <w:rsid w:val="00E22DB0"/>
    <w:rsid w:val="00E22F52"/>
    <w:rsid w:val="00E233DD"/>
    <w:rsid w:val="00E238DA"/>
    <w:rsid w:val="00E23BAF"/>
    <w:rsid w:val="00E241E9"/>
    <w:rsid w:val="00E24327"/>
    <w:rsid w:val="00E244D2"/>
    <w:rsid w:val="00E247BA"/>
    <w:rsid w:val="00E25E75"/>
    <w:rsid w:val="00E26363"/>
    <w:rsid w:val="00E26417"/>
    <w:rsid w:val="00E26530"/>
    <w:rsid w:val="00E26CB0"/>
    <w:rsid w:val="00E26ED8"/>
    <w:rsid w:val="00E275AD"/>
    <w:rsid w:val="00E276E0"/>
    <w:rsid w:val="00E2797E"/>
    <w:rsid w:val="00E279BF"/>
    <w:rsid w:val="00E301AD"/>
    <w:rsid w:val="00E30883"/>
    <w:rsid w:val="00E30D81"/>
    <w:rsid w:val="00E30F91"/>
    <w:rsid w:val="00E31495"/>
    <w:rsid w:val="00E3215C"/>
    <w:rsid w:val="00E324C8"/>
    <w:rsid w:val="00E32568"/>
    <w:rsid w:val="00E328E5"/>
    <w:rsid w:val="00E32C32"/>
    <w:rsid w:val="00E3313C"/>
    <w:rsid w:val="00E33D56"/>
    <w:rsid w:val="00E3470E"/>
    <w:rsid w:val="00E347A1"/>
    <w:rsid w:val="00E35011"/>
    <w:rsid w:val="00E35CC5"/>
    <w:rsid w:val="00E36443"/>
    <w:rsid w:val="00E37376"/>
    <w:rsid w:val="00E37561"/>
    <w:rsid w:val="00E37C86"/>
    <w:rsid w:val="00E4011F"/>
    <w:rsid w:val="00E40727"/>
    <w:rsid w:val="00E41E29"/>
    <w:rsid w:val="00E422C3"/>
    <w:rsid w:val="00E4247E"/>
    <w:rsid w:val="00E42A0C"/>
    <w:rsid w:val="00E42D88"/>
    <w:rsid w:val="00E4356E"/>
    <w:rsid w:val="00E43635"/>
    <w:rsid w:val="00E44821"/>
    <w:rsid w:val="00E44F78"/>
    <w:rsid w:val="00E462A5"/>
    <w:rsid w:val="00E466C3"/>
    <w:rsid w:val="00E467E8"/>
    <w:rsid w:val="00E470A6"/>
    <w:rsid w:val="00E47364"/>
    <w:rsid w:val="00E4737A"/>
    <w:rsid w:val="00E47E94"/>
    <w:rsid w:val="00E50CD4"/>
    <w:rsid w:val="00E511A2"/>
    <w:rsid w:val="00E51688"/>
    <w:rsid w:val="00E517AF"/>
    <w:rsid w:val="00E5247A"/>
    <w:rsid w:val="00E526F6"/>
    <w:rsid w:val="00E5288D"/>
    <w:rsid w:val="00E52F8E"/>
    <w:rsid w:val="00E53723"/>
    <w:rsid w:val="00E540B5"/>
    <w:rsid w:val="00E542BC"/>
    <w:rsid w:val="00E5467D"/>
    <w:rsid w:val="00E549A8"/>
    <w:rsid w:val="00E56387"/>
    <w:rsid w:val="00E565C2"/>
    <w:rsid w:val="00E56950"/>
    <w:rsid w:val="00E569DE"/>
    <w:rsid w:val="00E56ED9"/>
    <w:rsid w:val="00E57063"/>
    <w:rsid w:val="00E57705"/>
    <w:rsid w:val="00E60456"/>
    <w:rsid w:val="00E61559"/>
    <w:rsid w:val="00E62B4D"/>
    <w:rsid w:val="00E62E8E"/>
    <w:rsid w:val="00E63128"/>
    <w:rsid w:val="00E633EF"/>
    <w:rsid w:val="00E63A56"/>
    <w:rsid w:val="00E63CDB"/>
    <w:rsid w:val="00E63DBC"/>
    <w:rsid w:val="00E63F94"/>
    <w:rsid w:val="00E64098"/>
    <w:rsid w:val="00E6476E"/>
    <w:rsid w:val="00E64830"/>
    <w:rsid w:val="00E64A72"/>
    <w:rsid w:val="00E64CD1"/>
    <w:rsid w:val="00E64D27"/>
    <w:rsid w:val="00E65A4B"/>
    <w:rsid w:val="00E66923"/>
    <w:rsid w:val="00E70831"/>
    <w:rsid w:val="00E70BB4"/>
    <w:rsid w:val="00E71040"/>
    <w:rsid w:val="00E71A7C"/>
    <w:rsid w:val="00E71B2B"/>
    <w:rsid w:val="00E71EA1"/>
    <w:rsid w:val="00E72599"/>
    <w:rsid w:val="00E731A5"/>
    <w:rsid w:val="00E736F9"/>
    <w:rsid w:val="00E73B8B"/>
    <w:rsid w:val="00E73EA1"/>
    <w:rsid w:val="00E744EC"/>
    <w:rsid w:val="00E745C2"/>
    <w:rsid w:val="00E74664"/>
    <w:rsid w:val="00E74DD5"/>
    <w:rsid w:val="00E75FEC"/>
    <w:rsid w:val="00E7694A"/>
    <w:rsid w:val="00E76C94"/>
    <w:rsid w:val="00E8010A"/>
    <w:rsid w:val="00E809B9"/>
    <w:rsid w:val="00E810CB"/>
    <w:rsid w:val="00E8194B"/>
    <w:rsid w:val="00E81A16"/>
    <w:rsid w:val="00E81C4C"/>
    <w:rsid w:val="00E830E6"/>
    <w:rsid w:val="00E83439"/>
    <w:rsid w:val="00E83895"/>
    <w:rsid w:val="00E83D03"/>
    <w:rsid w:val="00E84ECA"/>
    <w:rsid w:val="00E84F27"/>
    <w:rsid w:val="00E84F33"/>
    <w:rsid w:val="00E84F51"/>
    <w:rsid w:val="00E85445"/>
    <w:rsid w:val="00E86005"/>
    <w:rsid w:val="00E86399"/>
    <w:rsid w:val="00E868B7"/>
    <w:rsid w:val="00E86C3F"/>
    <w:rsid w:val="00E876F1"/>
    <w:rsid w:val="00E90104"/>
    <w:rsid w:val="00E901FD"/>
    <w:rsid w:val="00E9079F"/>
    <w:rsid w:val="00E9092E"/>
    <w:rsid w:val="00E90944"/>
    <w:rsid w:val="00E911CF"/>
    <w:rsid w:val="00E91397"/>
    <w:rsid w:val="00E913AE"/>
    <w:rsid w:val="00E91D66"/>
    <w:rsid w:val="00E9242D"/>
    <w:rsid w:val="00E92B5C"/>
    <w:rsid w:val="00E92C9A"/>
    <w:rsid w:val="00E9337D"/>
    <w:rsid w:val="00E936E9"/>
    <w:rsid w:val="00E93981"/>
    <w:rsid w:val="00E93C3F"/>
    <w:rsid w:val="00E93F6C"/>
    <w:rsid w:val="00E94B3E"/>
    <w:rsid w:val="00E94D41"/>
    <w:rsid w:val="00E94EB9"/>
    <w:rsid w:val="00E9680A"/>
    <w:rsid w:val="00E96D0B"/>
    <w:rsid w:val="00E975C9"/>
    <w:rsid w:val="00E97A67"/>
    <w:rsid w:val="00EA00A9"/>
    <w:rsid w:val="00EA1090"/>
    <w:rsid w:val="00EA117E"/>
    <w:rsid w:val="00EA2461"/>
    <w:rsid w:val="00EA27D3"/>
    <w:rsid w:val="00EA343C"/>
    <w:rsid w:val="00EA3829"/>
    <w:rsid w:val="00EA3ACF"/>
    <w:rsid w:val="00EA3C8D"/>
    <w:rsid w:val="00EA4056"/>
    <w:rsid w:val="00EA4CA3"/>
    <w:rsid w:val="00EA56C4"/>
    <w:rsid w:val="00EA5B89"/>
    <w:rsid w:val="00EA5E22"/>
    <w:rsid w:val="00EA646D"/>
    <w:rsid w:val="00EA6A65"/>
    <w:rsid w:val="00EA6CB5"/>
    <w:rsid w:val="00EA7401"/>
    <w:rsid w:val="00EA742E"/>
    <w:rsid w:val="00EA77FB"/>
    <w:rsid w:val="00EA7FE3"/>
    <w:rsid w:val="00EB042D"/>
    <w:rsid w:val="00EB081D"/>
    <w:rsid w:val="00EB0D88"/>
    <w:rsid w:val="00EB0E57"/>
    <w:rsid w:val="00EB1E48"/>
    <w:rsid w:val="00EB1E88"/>
    <w:rsid w:val="00EB2533"/>
    <w:rsid w:val="00EB2DB9"/>
    <w:rsid w:val="00EB2DF5"/>
    <w:rsid w:val="00EB34D4"/>
    <w:rsid w:val="00EB36E2"/>
    <w:rsid w:val="00EB3F1B"/>
    <w:rsid w:val="00EB466B"/>
    <w:rsid w:val="00EB4F1F"/>
    <w:rsid w:val="00EB550A"/>
    <w:rsid w:val="00EB668D"/>
    <w:rsid w:val="00EB6D8A"/>
    <w:rsid w:val="00EB704F"/>
    <w:rsid w:val="00EB744B"/>
    <w:rsid w:val="00EB7678"/>
    <w:rsid w:val="00EB76FE"/>
    <w:rsid w:val="00EB7E59"/>
    <w:rsid w:val="00EC0DE4"/>
    <w:rsid w:val="00EC11BA"/>
    <w:rsid w:val="00EC12CB"/>
    <w:rsid w:val="00EC24B9"/>
    <w:rsid w:val="00EC2627"/>
    <w:rsid w:val="00EC2819"/>
    <w:rsid w:val="00EC2A0C"/>
    <w:rsid w:val="00EC3FC1"/>
    <w:rsid w:val="00EC4435"/>
    <w:rsid w:val="00EC467E"/>
    <w:rsid w:val="00EC4770"/>
    <w:rsid w:val="00EC4AD0"/>
    <w:rsid w:val="00EC4E74"/>
    <w:rsid w:val="00EC5424"/>
    <w:rsid w:val="00EC569F"/>
    <w:rsid w:val="00EC67D0"/>
    <w:rsid w:val="00EC6B9D"/>
    <w:rsid w:val="00EC72E6"/>
    <w:rsid w:val="00ED00F6"/>
    <w:rsid w:val="00ED0297"/>
    <w:rsid w:val="00ED119B"/>
    <w:rsid w:val="00ED170B"/>
    <w:rsid w:val="00ED1E33"/>
    <w:rsid w:val="00ED25EC"/>
    <w:rsid w:val="00ED26D5"/>
    <w:rsid w:val="00ED2B84"/>
    <w:rsid w:val="00ED2BC0"/>
    <w:rsid w:val="00ED2DEA"/>
    <w:rsid w:val="00ED2EA4"/>
    <w:rsid w:val="00ED32F2"/>
    <w:rsid w:val="00ED35EB"/>
    <w:rsid w:val="00ED46A2"/>
    <w:rsid w:val="00ED47CA"/>
    <w:rsid w:val="00ED4C29"/>
    <w:rsid w:val="00ED4FE9"/>
    <w:rsid w:val="00ED6AD6"/>
    <w:rsid w:val="00ED7EA3"/>
    <w:rsid w:val="00EE067B"/>
    <w:rsid w:val="00EE06EF"/>
    <w:rsid w:val="00EE0A6E"/>
    <w:rsid w:val="00EE1B59"/>
    <w:rsid w:val="00EE1C19"/>
    <w:rsid w:val="00EE1D34"/>
    <w:rsid w:val="00EE2893"/>
    <w:rsid w:val="00EE2A5E"/>
    <w:rsid w:val="00EE2B13"/>
    <w:rsid w:val="00EE2D33"/>
    <w:rsid w:val="00EE31B0"/>
    <w:rsid w:val="00EE442E"/>
    <w:rsid w:val="00EE46D1"/>
    <w:rsid w:val="00EE4D42"/>
    <w:rsid w:val="00EE5AAF"/>
    <w:rsid w:val="00EE6014"/>
    <w:rsid w:val="00EE60DD"/>
    <w:rsid w:val="00EE6272"/>
    <w:rsid w:val="00EE66EE"/>
    <w:rsid w:val="00EE6F9E"/>
    <w:rsid w:val="00EE70A0"/>
    <w:rsid w:val="00EE7227"/>
    <w:rsid w:val="00EE7795"/>
    <w:rsid w:val="00EF0506"/>
    <w:rsid w:val="00EF0913"/>
    <w:rsid w:val="00EF0ABB"/>
    <w:rsid w:val="00EF1059"/>
    <w:rsid w:val="00EF22AD"/>
    <w:rsid w:val="00EF2469"/>
    <w:rsid w:val="00EF2492"/>
    <w:rsid w:val="00EF2ECF"/>
    <w:rsid w:val="00EF3909"/>
    <w:rsid w:val="00EF3F45"/>
    <w:rsid w:val="00EF41C6"/>
    <w:rsid w:val="00EF4858"/>
    <w:rsid w:val="00EF4BBC"/>
    <w:rsid w:val="00EF4DC6"/>
    <w:rsid w:val="00EF5137"/>
    <w:rsid w:val="00EF51F0"/>
    <w:rsid w:val="00EF6558"/>
    <w:rsid w:val="00EF6CF3"/>
    <w:rsid w:val="00EF6FF7"/>
    <w:rsid w:val="00EF71CA"/>
    <w:rsid w:val="00EF7A35"/>
    <w:rsid w:val="00EF7CD2"/>
    <w:rsid w:val="00EF7EED"/>
    <w:rsid w:val="00F0008A"/>
    <w:rsid w:val="00F002DE"/>
    <w:rsid w:val="00F00EB2"/>
    <w:rsid w:val="00F02CEB"/>
    <w:rsid w:val="00F02D9F"/>
    <w:rsid w:val="00F0342C"/>
    <w:rsid w:val="00F03AB3"/>
    <w:rsid w:val="00F03B2E"/>
    <w:rsid w:val="00F03FE8"/>
    <w:rsid w:val="00F048D6"/>
    <w:rsid w:val="00F04E0A"/>
    <w:rsid w:val="00F05050"/>
    <w:rsid w:val="00F055EB"/>
    <w:rsid w:val="00F056D7"/>
    <w:rsid w:val="00F05862"/>
    <w:rsid w:val="00F05F16"/>
    <w:rsid w:val="00F061F2"/>
    <w:rsid w:val="00F068A9"/>
    <w:rsid w:val="00F06A3F"/>
    <w:rsid w:val="00F06CCF"/>
    <w:rsid w:val="00F071E9"/>
    <w:rsid w:val="00F072B7"/>
    <w:rsid w:val="00F07435"/>
    <w:rsid w:val="00F074F3"/>
    <w:rsid w:val="00F07F7F"/>
    <w:rsid w:val="00F10068"/>
    <w:rsid w:val="00F101C9"/>
    <w:rsid w:val="00F1088F"/>
    <w:rsid w:val="00F10A04"/>
    <w:rsid w:val="00F11674"/>
    <w:rsid w:val="00F12BA0"/>
    <w:rsid w:val="00F12F52"/>
    <w:rsid w:val="00F1364F"/>
    <w:rsid w:val="00F13719"/>
    <w:rsid w:val="00F13854"/>
    <w:rsid w:val="00F13869"/>
    <w:rsid w:val="00F14CB9"/>
    <w:rsid w:val="00F14DBA"/>
    <w:rsid w:val="00F14F22"/>
    <w:rsid w:val="00F15356"/>
    <w:rsid w:val="00F16A1D"/>
    <w:rsid w:val="00F16C29"/>
    <w:rsid w:val="00F16CA4"/>
    <w:rsid w:val="00F17A6F"/>
    <w:rsid w:val="00F17B79"/>
    <w:rsid w:val="00F17B84"/>
    <w:rsid w:val="00F17D5D"/>
    <w:rsid w:val="00F2142C"/>
    <w:rsid w:val="00F215C4"/>
    <w:rsid w:val="00F21E14"/>
    <w:rsid w:val="00F222AC"/>
    <w:rsid w:val="00F22DFB"/>
    <w:rsid w:val="00F24492"/>
    <w:rsid w:val="00F24C03"/>
    <w:rsid w:val="00F24EF3"/>
    <w:rsid w:val="00F25727"/>
    <w:rsid w:val="00F260C6"/>
    <w:rsid w:val="00F26F7D"/>
    <w:rsid w:val="00F2714D"/>
    <w:rsid w:val="00F27392"/>
    <w:rsid w:val="00F27998"/>
    <w:rsid w:val="00F27C54"/>
    <w:rsid w:val="00F30185"/>
    <w:rsid w:val="00F30BED"/>
    <w:rsid w:val="00F31155"/>
    <w:rsid w:val="00F31BC7"/>
    <w:rsid w:val="00F31FCC"/>
    <w:rsid w:val="00F3275C"/>
    <w:rsid w:val="00F33369"/>
    <w:rsid w:val="00F33754"/>
    <w:rsid w:val="00F33EBD"/>
    <w:rsid w:val="00F33EF4"/>
    <w:rsid w:val="00F34176"/>
    <w:rsid w:val="00F34856"/>
    <w:rsid w:val="00F355CF"/>
    <w:rsid w:val="00F35870"/>
    <w:rsid w:val="00F35A80"/>
    <w:rsid w:val="00F35EB1"/>
    <w:rsid w:val="00F35FEC"/>
    <w:rsid w:val="00F36C56"/>
    <w:rsid w:val="00F36F57"/>
    <w:rsid w:val="00F376C7"/>
    <w:rsid w:val="00F378C5"/>
    <w:rsid w:val="00F37F07"/>
    <w:rsid w:val="00F40509"/>
    <w:rsid w:val="00F40FE0"/>
    <w:rsid w:val="00F41165"/>
    <w:rsid w:val="00F41434"/>
    <w:rsid w:val="00F428CC"/>
    <w:rsid w:val="00F42B38"/>
    <w:rsid w:val="00F43A00"/>
    <w:rsid w:val="00F4479C"/>
    <w:rsid w:val="00F44D1B"/>
    <w:rsid w:val="00F44D7D"/>
    <w:rsid w:val="00F458E3"/>
    <w:rsid w:val="00F46148"/>
    <w:rsid w:val="00F4627D"/>
    <w:rsid w:val="00F464E8"/>
    <w:rsid w:val="00F4651F"/>
    <w:rsid w:val="00F47118"/>
    <w:rsid w:val="00F479DD"/>
    <w:rsid w:val="00F47D03"/>
    <w:rsid w:val="00F47ECA"/>
    <w:rsid w:val="00F50488"/>
    <w:rsid w:val="00F5111F"/>
    <w:rsid w:val="00F51404"/>
    <w:rsid w:val="00F518F2"/>
    <w:rsid w:val="00F51AD5"/>
    <w:rsid w:val="00F51B50"/>
    <w:rsid w:val="00F51DE8"/>
    <w:rsid w:val="00F51DEB"/>
    <w:rsid w:val="00F51F4C"/>
    <w:rsid w:val="00F520E0"/>
    <w:rsid w:val="00F521FE"/>
    <w:rsid w:val="00F525B3"/>
    <w:rsid w:val="00F52935"/>
    <w:rsid w:val="00F52EAF"/>
    <w:rsid w:val="00F543E6"/>
    <w:rsid w:val="00F548E3"/>
    <w:rsid w:val="00F54A8D"/>
    <w:rsid w:val="00F55AEE"/>
    <w:rsid w:val="00F55F05"/>
    <w:rsid w:val="00F565CB"/>
    <w:rsid w:val="00F568D4"/>
    <w:rsid w:val="00F5786C"/>
    <w:rsid w:val="00F57FB5"/>
    <w:rsid w:val="00F60005"/>
    <w:rsid w:val="00F6030B"/>
    <w:rsid w:val="00F60362"/>
    <w:rsid w:val="00F608C6"/>
    <w:rsid w:val="00F608FC"/>
    <w:rsid w:val="00F6095C"/>
    <w:rsid w:val="00F60FD2"/>
    <w:rsid w:val="00F610E5"/>
    <w:rsid w:val="00F6167C"/>
    <w:rsid w:val="00F616F1"/>
    <w:rsid w:val="00F61AAA"/>
    <w:rsid w:val="00F62032"/>
    <w:rsid w:val="00F621D8"/>
    <w:rsid w:val="00F62699"/>
    <w:rsid w:val="00F6283D"/>
    <w:rsid w:val="00F628BE"/>
    <w:rsid w:val="00F62FBC"/>
    <w:rsid w:val="00F633EF"/>
    <w:rsid w:val="00F636E6"/>
    <w:rsid w:val="00F63BE4"/>
    <w:rsid w:val="00F6433E"/>
    <w:rsid w:val="00F64605"/>
    <w:rsid w:val="00F64AE1"/>
    <w:rsid w:val="00F64AF9"/>
    <w:rsid w:val="00F6517F"/>
    <w:rsid w:val="00F6640A"/>
    <w:rsid w:val="00F665C0"/>
    <w:rsid w:val="00F6666F"/>
    <w:rsid w:val="00F66BF0"/>
    <w:rsid w:val="00F66E33"/>
    <w:rsid w:val="00F66F8A"/>
    <w:rsid w:val="00F675D0"/>
    <w:rsid w:val="00F67627"/>
    <w:rsid w:val="00F676E7"/>
    <w:rsid w:val="00F67C17"/>
    <w:rsid w:val="00F70460"/>
    <w:rsid w:val="00F706CA"/>
    <w:rsid w:val="00F7075C"/>
    <w:rsid w:val="00F70A73"/>
    <w:rsid w:val="00F71212"/>
    <w:rsid w:val="00F71826"/>
    <w:rsid w:val="00F71B8D"/>
    <w:rsid w:val="00F72265"/>
    <w:rsid w:val="00F72A76"/>
    <w:rsid w:val="00F72F04"/>
    <w:rsid w:val="00F731DB"/>
    <w:rsid w:val="00F74A21"/>
    <w:rsid w:val="00F74D2E"/>
    <w:rsid w:val="00F75370"/>
    <w:rsid w:val="00F761EE"/>
    <w:rsid w:val="00F76429"/>
    <w:rsid w:val="00F76C27"/>
    <w:rsid w:val="00F770FF"/>
    <w:rsid w:val="00F772DF"/>
    <w:rsid w:val="00F77F51"/>
    <w:rsid w:val="00F801D7"/>
    <w:rsid w:val="00F8028F"/>
    <w:rsid w:val="00F80545"/>
    <w:rsid w:val="00F80DC8"/>
    <w:rsid w:val="00F8114A"/>
    <w:rsid w:val="00F81202"/>
    <w:rsid w:val="00F812BC"/>
    <w:rsid w:val="00F813D3"/>
    <w:rsid w:val="00F81F4D"/>
    <w:rsid w:val="00F829A0"/>
    <w:rsid w:val="00F82C46"/>
    <w:rsid w:val="00F8334B"/>
    <w:rsid w:val="00F83A26"/>
    <w:rsid w:val="00F83A85"/>
    <w:rsid w:val="00F83B5C"/>
    <w:rsid w:val="00F84582"/>
    <w:rsid w:val="00F85D7A"/>
    <w:rsid w:val="00F85FE5"/>
    <w:rsid w:val="00F86513"/>
    <w:rsid w:val="00F87E13"/>
    <w:rsid w:val="00F87E56"/>
    <w:rsid w:val="00F90120"/>
    <w:rsid w:val="00F90CA3"/>
    <w:rsid w:val="00F9180B"/>
    <w:rsid w:val="00F9196D"/>
    <w:rsid w:val="00F91EBD"/>
    <w:rsid w:val="00F92184"/>
    <w:rsid w:val="00F9221D"/>
    <w:rsid w:val="00F935BD"/>
    <w:rsid w:val="00F9363B"/>
    <w:rsid w:val="00F93713"/>
    <w:rsid w:val="00F93B2F"/>
    <w:rsid w:val="00F93B67"/>
    <w:rsid w:val="00F950BB"/>
    <w:rsid w:val="00F95145"/>
    <w:rsid w:val="00F9669D"/>
    <w:rsid w:val="00F9694D"/>
    <w:rsid w:val="00F97829"/>
    <w:rsid w:val="00F97B9B"/>
    <w:rsid w:val="00F97ED0"/>
    <w:rsid w:val="00FA02F7"/>
    <w:rsid w:val="00FA0334"/>
    <w:rsid w:val="00FA0B85"/>
    <w:rsid w:val="00FA0EC3"/>
    <w:rsid w:val="00FA0F6F"/>
    <w:rsid w:val="00FA143C"/>
    <w:rsid w:val="00FA1CED"/>
    <w:rsid w:val="00FA1F7C"/>
    <w:rsid w:val="00FA2425"/>
    <w:rsid w:val="00FA29A3"/>
    <w:rsid w:val="00FA2B6F"/>
    <w:rsid w:val="00FA2F3A"/>
    <w:rsid w:val="00FA41E2"/>
    <w:rsid w:val="00FA51B2"/>
    <w:rsid w:val="00FA5341"/>
    <w:rsid w:val="00FA56B9"/>
    <w:rsid w:val="00FA5A0E"/>
    <w:rsid w:val="00FA645C"/>
    <w:rsid w:val="00FA65D5"/>
    <w:rsid w:val="00FA6A39"/>
    <w:rsid w:val="00FA6B01"/>
    <w:rsid w:val="00FA6B5C"/>
    <w:rsid w:val="00FA6BFF"/>
    <w:rsid w:val="00FA6CD2"/>
    <w:rsid w:val="00FA7E2B"/>
    <w:rsid w:val="00FA7E4F"/>
    <w:rsid w:val="00FB0029"/>
    <w:rsid w:val="00FB017E"/>
    <w:rsid w:val="00FB0599"/>
    <w:rsid w:val="00FB05EA"/>
    <w:rsid w:val="00FB0A88"/>
    <w:rsid w:val="00FB0CD3"/>
    <w:rsid w:val="00FB1038"/>
    <w:rsid w:val="00FB1168"/>
    <w:rsid w:val="00FB1433"/>
    <w:rsid w:val="00FB1AE7"/>
    <w:rsid w:val="00FB2290"/>
    <w:rsid w:val="00FB2AF5"/>
    <w:rsid w:val="00FB2EAA"/>
    <w:rsid w:val="00FB3638"/>
    <w:rsid w:val="00FB3F1D"/>
    <w:rsid w:val="00FB40A0"/>
    <w:rsid w:val="00FB453A"/>
    <w:rsid w:val="00FB4A05"/>
    <w:rsid w:val="00FB54EA"/>
    <w:rsid w:val="00FB5CC5"/>
    <w:rsid w:val="00FB5E3B"/>
    <w:rsid w:val="00FB5E7B"/>
    <w:rsid w:val="00FB6140"/>
    <w:rsid w:val="00FB6235"/>
    <w:rsid w:val="00FB75AF"/>
    <w:rsid w:val="00FB7D50"/>
    <w:rsid w:val="00FB7E2B"/>
    <w:rsid w:val="00FC046C"/>
    <w:rsid w:val="00FC077A"/>
    <w:rsid w:val="00FC07D9"/>
    <w:rsid w:val="00FC0BF4"/>
    <w:rsid w:val="00FC15D1"/>
    <w:rsid w:val="00FC253B"/>
    <w:rsid w:val="00FC40A3"/>
    <w:rsid w:val="00FC44C5"/>
    <w:rsid w:val="00FC459F"/>
    <w:rsid w:val="00FC5135"/>
    <w:rsid w:val="00FC65C2"/>
    <w:rsid w:val="00FC6DFF"/>
    <w:rsid w:val="00FC6F63"/>
    <w:rsid w:val="00FC71D8"/>
    <w:rsid w:val="00FC7523"/>
    <w:rsid w:val="00FC7808"/>
    <w:rsid w:val="00FC7C5C"/>
    <w:rsid w:val="00FC7FE0"/>
    <w:rsid w:val="00FD0391"/>
    <w:rsid w:val="00FD0662"/>
    <w:rsid w:val="00FD1082"/>
    <w:rsid w:val="00FD210C"/>
    <w:rsid w:val="00FD2C4E"/>
    <w:rsid w:val="00FD2FCE"/>
    <w:rsid w:val="00FD3B16"/>
    <w:rsid w:val="00FD3C05"/>
    <w:rsid w:val="00FD3C57"/>
    <w:rsid w:val="00FD4290"/>
    <w:rsid w:val="00FD4E57"/>
    <w:rsid w:val="00FD627E"/>
    <w:rsid w:val="00FD62ED"/>
    <w:rsid w:val="00FD6A87"/>
    <w:rsid w:val="00FD6B4F"/>
    <w:rsid w:val="00FD70E1"/>
    <w:rsid w:val="00FD7125"/>
    <w:rsid w:val="00FD7158"/>
    <w:rsid w:val="00FD727D"/>
    <w:rsid w:val="00FD728E"/>
    <w:rsid w:val="00FE0928"/>
    <w:rsid w:val="00FE09D9"/>
    <w:rsid w:val="00FE12CF"/>
    <w:rsid w:val="00FE1374"/>
    <w:rsid w:val="00FE1EC8"/>
    <w:rsid w:val="00FE2075"/>
    <w:rsid w:val="00FE311C"/>
    <w:rsid w:val="00FE34C8"/>
    <w:rsid w:val="00FE363E"/>
    <w:rsid w:val="00FE3EB0"/>
    <w:rsid w:val="00FE4501"/>
    <w:rsid w:val="00FE460F"/>
    <w:rsid w:val="00FE46D8"/>
    <w:rsid w:val="00FE4952"/>
    <w:rsid w:val="00FE4E05"/>
    <w:rsid w:val="00FE4EF9"/>
    <w:rsid w:val="00FE517A"/>
    <w:rsid w:val="00FE5940"/>
    <w:rsid w:val="00FE5B28"/>
    <w:rsid w:val="00FE5BDB"/>
    <w:rsid w:val="00FE6585"/>
    <w:rsid w:val="00FE6DE4"/>
    <w:rsid w:val="00FE7398"/>
    <w:rsid w:val="00FE77E6"/>
    <w:rsid w:val="00FE7AFC"/>
    <w:rsid w:val="00FF0616"/>
    <w:rsid w:val="00FF07B3"/>
    <w:rsid w:val="00FF1382"/>
    <w:rsid w:val="00FF1AC8"/>
    <w:rsid w:val="00FF25A3"/>
    <w:rsid w:val="00FF266F"/>
    <w:rsid w:val="00FF2C65"/>
    <w:rsid w:val="00FF2F77"/>
    <w:rsid w:val="00FF31A5"/>
    <w:rsid w:val="00FF31C2"/>
    <w:rsid w:val="00FF3569"/>
    <w:rsid w:val="00FF41FA"/>
    <w:rsid w:val="00FF42F1"/>
    <w:rsid w:val="00FF4301"/>
    <w:rsid w:val="00FF447D"/>
    <w:rsid w:val="00FF49AF"/>
    <w:rsid w:val="00FF49D2"/>
    <w:rsid w:val="00FF4B95"/>
    <w:rsid w:val="00FF57AF"/>
    <w:rsid w:val="00FF5888"/>
    <w:rsid w:val="00FF59C1"/>
    <w:rsid w:val="00FF7298"/>
    <w:rsid w:val="00FF78B1"/>
    <w:rsid w:val="00FF7A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8434">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ind w:left="187"/>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4EBD"/>
  </w:style>
  <w:style w:type="paragraph" w:styleId="Heading1">
    <w:name w:val="heading 1"/>
    <w:basedOn w:val="Normal"/>
    <w:next w:val="Normal"/>
    <w:link w:val="Heading1Char"/>
    <w:uiPriority w:val="9"/>
    <w:qFormat/>
    <w:rsid w:val="0049783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8050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95FD0"/>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9783C"/>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9783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B671CA"/>
    <w:pPr>
      <w:spacing w:line="276" w:lineRule="auto"/>
      <w:ind w:left="0"/>
      <w:jc w:val="left"/>
      <w:outlineLvl w:val="9"/>
    </w:pPr>
  </w:style>
  <w:style w:type="paragraph" w:styleId="TOC1">
    <w:name w:val="toc 1"/>
    <w:basedOn w:val="Normal"/>
    <w:next w:val="Normal"/>
    <w:autoRedefine/>
    <w:uiPriority w:val="39"/>
    <w:unhideWhenUsed/>
    <w:rsid w:val="00B671CA"/>
    <w:pPr>
      <w:spacing w:after="100"/>
      <w:ind w:left="0"/>
    </w:pPr>
  </w:style>
  <w:style w:type="character" w:styleId="Hyperlink">
    <w:name w:val="Hyperlink"/>
    <w:basedOn w:val="DefaultParagraphFont"/>
    <w:uiPriority w:val="99"/>
    <w:unhideWhenUsed/>
    <w:rsid w:val="00B671CA"/>
    <w:rPr>
      <w:color w:val="0000FF" w:themeColor="hyperlink"/>
      <w:u w:val="single"/>
    </w:rPr>
  </w:style>
  <w:style w:type="paragraph" w:styleId="BalloonText">
    <w:name w:val="Balloon Text"/>
    <w:basedOn w:val="Normal"/>
    <w:link w:val="BalloonTextChar"/>
    <w:uiPriority w:val="99"/>
    <w:semiHidden/>
    <w:unhideWhenUsed/>
    <w:rsid w:val="00B671C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71CA"/>
    <w:rPr>
      <w:rFonts w:ascii="Tahoma" w:hAnsi="Tahoma" w:cs="Tahoma"/>
      <w:sz w:val="16"/>
      <w:szCs w:val="16"/>
    </w:rPr>
  </w:style>
  <w:style w:type="paragraph" w:styleId="Header">
    <w:name w:val="header"/>
    <w:basedOn w:val="Normal"/>
    <w:link w:val="HeaderChar"/>
    <w:uiPriority w:val="99"/>
    <w:semiHidden/>
    <w:unhideWhenUsed/>
    <w:rsid w:val="008559FA"/>
    <w:pPr>
      <w:tabs>
        <w:tab w:val="center" w:pos="4680"/>
        <w:tab w:val="right" w:pos="9360"/>
      </w:tabs>
      <w:spacing w:after="0"/>
    </w:pPr>
  </w:style>
  <w:style w:type="character" w:customStyle="1" w:styleId="HeaderChar">
    <w:name w:val="Header Char"/>
    <w:basedOn w:val="DefaultParagraphFont"/>
    <w:link w:val="Header"/>
    <w:uiPriority w:val="99"/>
    <w:semiHidden/>
    <w:rsid w:val="008559FA"/>
  </w:style>
  <w:style w:type="paragraph" w:styleId="Footer">
    <w:name w:val="footer"/>
    <w:basedOn w:val="Normal"/>
    <w:link w:val="FooterChar"/>
    <w:uiPriority w:val="99"/>
    <w:unhideWhenUsed/>
    <w:rsid w:val="008559FA"/>
    <w:pPr>
      <w:tabs>
        <w:tab w:val="center" w:pos="4680"/>
        <w:tab w:val="right" w:pos="9360"/>
      </w:tabs>
      <w:spacing w:after="0"/>
    </w:pPr>
  </w:style>
  <w:style w:type="character" w:customStyle="1" w:styleId="FooterChar">
    <w:name w:val="Footer Char"/>
    <w:basedOn w:val="DefaultParagraphFont"/>
    <w:link w:val="Footer"/>
    <w:uiPriority w:val="99"/>
    <w:rsid w:val="008559FA"/>
  </w:style>
  <w:style w:type="character" w:customStyle="1" w:styleId="Heading2Char">
    <w:name w:val="Heading 2 Char"/>
    <w:basedOn w:val="DefaultParagraphFont"/>
    <w:link w:val="Heading2"/>
    <w:uiPriority w:val="9"/>
    <w:rsid w:val="00880507"/>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33046A"/>
    <w:pPr>
      <w:spacing w:after="100"/>
      <w:ind w:left="220"/>
    </w:pPr>
  </w:style>
  <w:style w:type="paragraph" w:styleId="TableofFigures">
    <w:name w:val="table of figures"/>
    <w:basedOn w:val="Normal"/>
    <w:next w:val="Normal"/>
    <w:uiPriority w:val="99"/>
    <w:unhideWhenUsed/>
    <w:rsid w:val="009D1EEE"/>
    <w:pPr>
      <w:spacing w:after="0"/>
      <w:ind w:left="0"/>
    </w:pPr>
  </w:style>
  <w:style w:type="character" w:customStyle="1" w:styleId="Heading3Char">
    <w:name w:val="Heading 3 Char"/>
    <w:basedOn w:val="DefaultParagraphFont"/>
    <w:link w:val="Heading3"/>
    <w:uiPriority w:val="9"/>
    <w:rsid w:val="00C95FD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591754"/>
    <w:pPr>
      <w:spacing w:after="100"/>
      <w:ind w:left="440"/>
    </w:pPr>
  </w:style>
  <w:style w:type="paragraph" w:styleId="Caption">
    <w:name w:val="caption"/>
    <w:basedOn w:val="Normal"/>
    <w:next w:val="Normal"/>
    <w:uiPriority w:val="35"/>
    <w:unhideWhenUsed/>
    <w:qFormat/>
    <w:rsid w:val="00426E1C"/>
    <w:rPr>
      <w:b/>
      <w:bCs/>
      <w:color w:val="4F81BD" w:themeColor="accent1"/>
      <w:sz w:val="18"/>
      <w:szCs w:val="18"/>
    </w:rPr>
  </w:style>
  <w:style w:type="paragraph" w:styleId="ListParagraph">
    <w:name w:val="List Paragraph"/>
    <w:basedOn w:val="Normal"/>
    <w:uiPriority w:val="34"/>
    <w:qFormat/>
    <w:rsid w:val="0069779A"/>
    <w:pPr>
      <w:ind w:left="720"/>
      <w:contextualSpacing/>
    </w:pPr>
  </w:style>
  <w:style w:type="paragraph" w:styleId="Bibliography">
    <w:name w:val="Bibliography"/>
    <w:basedOn w:val="Normal"/>
    <w:next w:val="Normal"/>
    <w:uiPriority w:val="37"/>
    <w:unhideWhenUsed/>
    <w:rsid w:val="002638B0"/>
    <w:pPr>
      <w:spacing w:after="0"/>
      <w:ind w:left="0"/>
    </w:pPr>
  </w:style>
  <w:style w:type="paragraph" w:styleId="Title">
    <w:name w:val="Title"/>
    <w:basedOn w:val="Normal"/>
    <w:next w:val="Normal"/>
    <w:link w:val="TitleChar"/>
    <w:uiPriority w:val="10"/>
    <w:qFormat/>
    <w:rsid w:val="00EC569F"/>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EC569F"/>
    <w:rPr>
      <w:rFonts w:asciiTheme="majorHAnsi" w:eastAsiaTheme="majorEastAsia" w:hAnsiTheme="majorHAnsi" w:cstheme="majorBidi"/>
      <w:color w:val="17365D" w:themeColor="text2" w:themeShade="BF"/>
      <w:spacing w:val="5"/>
      <w:kern w:val="28"/>
      <w:sz w:val="52"/>
      <w:szCs w:val="52"/>
    </w:rPr>
  </w:style>
</w:styles>
</file>

<file path=word/webSettings.xml><?xml version="1.0" encoding="utf-8"?>
<w:webSettings xmlns:r="http://schemas.openxmlformats.org/officeDocument/2006/relationships" xmlns:w="http://schemas.openxmlformats.org/wordprocessingml/2006/main">
  <w:divs>
    <w:div w:id="325062263">
      <w:bodyDiv w:val="1"/>
      <w:marLeft w:val="0"/>
      <w:marRight w:val="0"/>
      <w:marTop w:val="0"/>
      <w:marBottom w:val="0"/>
      <w:divBdr>
        <w:top w:val="none" w:sz="0" w:space="0" w:color="auto"/>
        <w:left w:val="none" w:sz="0" w:space="0" w:color="auto"/>
        <w:bottom w:val="none" w:sz="0" w:space="0" w:color="auto"/>
        <w:right w:val="none" w:sz="0" w:space="0" w:color="auto"/>
      </w:divBdr>
    </w:div>
    <w:div w:id="1096945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hyperlink" Target="http://www.barterquest.com/"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hyperlink" Target="https://www.rehashclothes.com/how-to-swap-your-clothes-online"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yperlink" Target="https://www.homeexchange.com/" TargetMode="External"/><Relationship Id="rId20" Type="http://schemas.openxmlformats.org/officeDocument/2006/relationships/hyperlink" Target="https://forms.gle/8A3jtoMDrysysqfg6"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28" Type="http://schemas.openxmlformats.org/officeDocument/2006/relationships/image" Target="media/image10.png"/><Relationship Id="rId36" Type="http://schemas.openxmlformats.org/officeDocument/2006/relationships/theme" Target="theme/theme1.xml"/><Relationship Id="rId10" Type="http://schemas.openxmlformats.org/officeDocument/2006/relationships/hyperlink" Target="file:///D:\xampp\htdocs\websites\Swap%20website\AE2%20report\16120302-M.A.Sajidha-BCC605-AE2.docx" TargetMode="Externa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bookmooch.com/" TargetMode="Externa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6EDC979B-7C00-47E1-9153-20A9411F0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2</TotalTime>
  <Pages>45</Pages>
  <Words>8650</Words>
  <Characters>49305</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8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Sajidha</dc:creator>
  <cp:lastModifiedBy>M.A.Sajidha</cp:lastModifiedBy>
  <cp:revision>570</cp:revision>
  <dcterms:created xsi:type="dcterms:W3CDTF">2022-09-12T14:21:00Z</dcterms:created>
  <dcterms:modified xsi:type="dcterms:W3CDTF">2022-12-16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PHeDOpv"/&gt;&lt;style id="http://www.zotero.org/styles/solent-university-harvard" hasBibliography="1" bibliographyStyleHasBeenSet="1"/&gt;&lt;prefs&gt;&lt;pref name="fieldType" value="Field"/&gt;&lt;/prefs&gt;&lt;/data&gt;</vt:lpwstr>
  </property>
</Properties>
</file>